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A20568" w14:textId="77777777" w:rsidR="00370066" w:rsidRPr="001A1EC9" w:rsidRDefault="00370066" w:rsidP="001A1EC9">
      <w:pPr>
        <w:spacing w:line="360" w:lineRule="auto"/>
        <w:jc w:val="both"/>
        <w:rPr>
          <w:rFonts w:ascii="Times New Roman" w:hAnsi="Times New Roman" w:cs="Times New Roman"/>
        </w:rPr>
      </w:pPr>
      <w:r w:rsidRPr="001A1EC9">
        <w:rPr>
          <w:rFonts w:ascii="Times New Roman" w:hAnsi="Times New Roman" w:cs="Times New Roman"/>
        </w:rPr>
        <w:t>The primary problem necessitating this project is the significant commuting and housing challenges faced by workers in Lagos, Nigeria, particularly those who commute daily from the mainland to Lagos Island. Several factors contribute to these challenges, creating a need for a viable solution:</w:t>
      </w:r>
    </w:p>
    <w:p w14:paraId="452C78F0" w14:textId="2451921D" w:rsidR="00CB6466" w:rsidRPr="001A1EC9" w:rsidRDefault="00CB6466" w:rsidP="001A1EC9">
      <w:pPr>
        <w:spacing w:line="360" w:lineRule="auto"/>
        <w:jc w:val="both"/>
        <w:rPr>
          <w:rFonts w:ascii="Times New Roman" w:hAnsi="Times New Roman" w:cs="Times New Roman"/>
        </w:rPr>
      </w:pPr>
      <w:r w:rsidRPr="001A1EC9">
        <w:rPr>
          <w:rFonts w:ascii="Times New Roman" w:hAnsi="Times New Roman" w:cs="Times New Roman"/>
        </w:rPr>
        <w:fldChar w:fldCharType="begin" w:fldLock="1"/>
      </w:r>
      <w:r w:rsidRPr="001A1EC9">
        <w:rPr>
          <w:rFonts w:ascii="Times New Roman" w:hAnsi="Times New Roman" w:cs="Times New Roman"/>
        </w:rPr>
        <w:instrText>ADDIN CSL_CITATION {"citationItems":[{"id":"ITEM-1","itemData":{"URL":"https://www.privateproperty.com.ng/flats-apartments-for-rent/lagos-island/lagos-island","accessed":{"date-parts":[["2024","6","19"]]},"author":[{"dropping-particle":"","family":"Private Property Nigeria","given":"","non-dropping-particle":"","parse-names":false,"suffix":""}],"id":"ITEM-1","issued":{"date-parts":[["0"]]},"title":"Find Flats &amp; Apartments For Rent in Lagos Island Lagos Island (44 Listed)","type":"webpage"},"uris":["http://www.mendeley.com/documents/?uuid=dcec7d4b-b90b-3972-8b94-b60c4133614d"]}],"mendeley":{"formattedCitation":"(Private Property Nigeria, n.d.)","plainTextFormattedCitation":"(Private Property Nigeria, n.d.)","previouslyFormattedCitation":"(Private Property Nigeria, n.d.)"},"properties":{"noteIndex":0},"schema":"https://github.com/citation-style-language/schema/raw/master/csl-citation.json"}</w:instrText>
      </w:r>
      <w:r w:rsidRPr="001A1EC9">
        <w:rPr>
          <w:rFonts w:ascii="Times New Roman" w:hAnsi="Times New Roman" w:cs="Times New Roman"/>
        </w:rPr>
        <w:fldChar w:fldCharType="separate"/>
      </w:r>
      <w:r w:rsidRPr="001A1EC9">
        <w:rPr>
          <w:rFonts w:ascii="Times New Roman" w:hAnsi="Times New Roman" w:cs="Times New Roman"/>
          <w:noProof/>
        </w:rPr>
        <w:t>(Private Property Nigeria, n.d.)</w:t>
      </w:r>
      <w:r w:rsidRPr="001A1EC9">
        <w:rPr>
          <w:rFonts w:ascii="Times New Roman" w:hAnsi="Times New Roman" w:cs="Times New Roman"/>
        </w:rPr>
        <w:fldChar w:fldCharType="end"/>
      </w:r>
    </w:p>
    <w:p w14:paraId="7A4A01EA" w14:textId="6470EBF3" w:rsidR="00CB6466" w:rsidRPr="001A1EC9" w:rsidRDefault="00000000" w:rsidP="001A1EC9">
      <w:pPr>
        <w:spacing w:line="360" w:lineRule="auto"/>
        <w:jc w:val="both"/>
        <w:rPr>
          <w:rFonts w:ascii="Times New Roman" w:hAnsi="Times New Roman" w:cs="Times New Roman"/>
        </w:rPr>
      </w:pPr>
      <w:hyperlink r:id="rId6" w:history="1">
        <w:r w:rsidR="00CB6466" w:rsidRPr="001A1EC9">
          <w:rPr>
            <w:rStyle w:val="Hyperlink"/>
            <w:rFonts w:ascii="Times New Roman" w:hAnsi="Times New Roman" w:cs="Times New Roman"/>
          </w:rPr>
          <w:t xml:space="preserve">Find Flats &amp; Apartments </w:t>
        </w:r>
        <w:proofErr w:type="gramStart"/>
        <w:r w:rsidR="00CB6466" w:rsidRPr="001A1EC9">
          <w:rPr>
            <w:rStyle w:val="Hyperlink"/>
            <w:rFonts w:ascii="Times New Roman" w:hAnsi="Times New Roman" w:cs="Times New Roman"/>
          </w:rPr>
          <w:t>For</w:t>
        </w:r>
        <w:proofErr w:type="gramEnd"/>
        <w:r w:rsidR="00CB6466" w:rsidRPr="001A1EC9">
          <w:rPr>
            <w:rStyle w:val="Hyperlink"/>
            <w:rFonts w:ascii="Times New Roman" w:hAnsi="Times New Roman" w:cs="Times New Roman"/>
          </w:rPr>
          <w:t xml:space="preserve"> Rent in Lagos Island Lagos Island (44 Listed) | Private Property Nigeria</w:t>
        </w:r>
      </w:hyperlink>
      <w:r w:rsidR="00CB6466" w:rsidRPr="001A1EC9">
        <w:rPr>
          <w:rFonts w:ascii="Times New Roman" w:hAnsi="Times New Roman" w:cs="Times New Roman"/>
        </w:rPr>
        <w:t xml:space="preserve"> </w:t>
      </w:r>
    </w:p>
    <w:p w14:paraId="3D27FF49" w14:textId="77777777" w:rsidR="00C87D85" w:rsidRPr="001A1EC9" w:rsidRDefault="00C87D85" w:rsidP="001A1EC9">
      <w:pPr>
        <w:spacing w:line="360" w:lineRule="auto"/>
        <w:jc w:val="both"/>
        <w:rPr>
          <w:rFonts w:ascii="Times New Roman" w:hAnsi="Times New Roman" w:cs="Times New Roman"/>
        </w:rPr>
      </w:pPr>
    </w:p>
    <w:p w14:paraId="468D9DCB" w14:textId="7CFD6193" w:rsidR="00C87D85" w:rsidRPr="001A1EC9" w:rsidRDefault="00000000" w:rsidP="001A1EC9">
      <w:pPr>
        <w:spacing w:line="360" w:lineRule="auto"/>
        <w:jc w:val="both"/>
        <w:rPr>
          <w:rFonts w:ascii="Times New Roman" w:hAnsi="Times New Roman" w:cs="Times New Roman"/>
        </w:rPr>
      </w:pPr>
      <w:hyperlink r:id="rId7" w:history="1">
        <w:r w:rsidR="00C87D85" w:rsidRPr="001A1EC9">
          <w:rPr>
            <w:rStyle w:val="Hyperlink"/>
            <w:rFonts w:ascii="Times New Roman" w:hAnsi="Times New Roman" w:cs="Times New Roman"/>
          </w:rPr>
          <w:t xml:space="preserve">Cost Of Living </w:t>
        </w:r>
        <w:proofErr w:type="gramStart"/>
        <w:r w:rsidR="00C87D85" w:rsidRPr="001A1EC9">
          <w:rPr>
            <w:rStyle w:val="Hyperlink"/>
            <w:rFonts w:ascii="Times New Roman" w:hAnsi="Times New Roman" w:cs="Times New Roman"/>
          </w:rPr>
          <w:t>In</w:t>
        </w:r>
        <w:proofErr w:type="gramEnd"/>
        <w:r w:rsidR="00C87D85" w:rsidRPr="001A1EC9">
          <w:rPr>
            <w:rStyle w:val="Hyperlink"/>
            <w:rFonts w:ascii="Times New Roman" w:hAnsi="Times New Roman" w:cs="Times New Roman"/>
          </w:rPr>
          <w:t xml:space="preserve"> Lagos Nigeria ( Detailed Monthly Budget ) (youtube.com)</w:t>
        </w:r>
      </w:hyperlink>
      <w:r w:rsidR="00C87D85" w:rsidRPr="001A1EC9">
        <w:rPr>
          <w:rFonts w:ascii="Times New Roman" w:hAnsi="Times New Roman" w:cs="Times New Roman"/>
        </w:rPr>
        <w:t xml:space="preserve"> </w:t>
      </w:r>
    </w:p>
    <w:p w14:paraId="3C47C220" w14:textId="3359BF35" w:rsidR="00C87D85" w:rsidRPr="001A1EC9" w:rsidRDefault="00C87D85" w:rsidP="001A1EC9">
      <w:pPr>
        <w:spacing w:line="360" w:lineRule="auto"/>
        <w:jc w:val="both"/>
        <w:rPr>
          <w:rFonts w:ascii="Times New Roman" w:hAnsi="Times New Roman" w:cs="Times New Roman"/>
        </w:rPr>
      </w:pPr>
      <w:r w:rsidRPr="001A1EC9">
        <w:rPr>
          <w:rFonts w:ascii="Times New Roman" w:hAnsi="Times New Roman" w:cs="Times New Roman"/>
          <w:noProof/>
        </w:rPr>
        <w:drawing>
          <wp:inline distT="0" distB="0" distL="0" distR="0" wp14:anchorId="3C2F7DA8" wp14:editId="0CF565AF">
            <wp:extent cx="2898053" cy="2688252"/>
            <wp:effectExtent l="0" t="0" r="0" b="0"/>
            <wp:docPr id="19" name="Picture 18">
              <a:extLst xmlns:a="http://schemas.openxmlformats.org/drawingml/2006/main">
                <a:ext uri="{FF2B5EF4-FFF2-40B4-BE49-F238E27FC236}">
                  <a16:creationId xmlns:a16="http://schemas.microsoft.com/office/drawing/2014/main" id="{92D82976-FD09-0D35-A1F9-DD58D367B7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92D82976-FD09-0D35-A1F9-DD58D367B711}"/>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898053" cy="2688252"/>
                    </a:xfrm>
                    <a:prstGeom prst="rect">
                      <a:avLst/>
                    </a:prstGeom>
                  </pic:spPr>
                </pic:pic>
              </a:graphicData>
            </a:graphic>
          </wp:inline>
        </w:drawing>
      </w:r>
      <w:r w:rsidR="00DB3269" w:rsidRPr="001A1EC9">
        <w:rPr>
          <w:rFonts w:ascii="Times New Roman" w:hAnsi="Times New Roman" w:cs="Times New Roman"/>
          <w:noProof/>
        </w:rPr>
        <w:drawing>
          <wp:inline distT="0" distB="0" distL="0" distR="0" wp14:anchorId="31097576" wp14:editId="5C405F7D">
            <wp:extent cx="2898053" cy="2688252"/>
            <wp:effectExtent l="0" t="0" r="0" b="0"/>
            <wp:docPr id="1999206243" name="Picture 18">
              <a:extLst xmlns:a="http://schemas.openxmlformats.org/drawingml/2006/main">
                <a:ext uri="{FF2B5EF4-FFF2-40B4-BE49-F238E27FC236}">
                  <a16:creationId xmlns:a16="http://schemas.microsoft.com/office/drawing/2014/main" id="{92D82976-FD09-0D35-A1F9-DD58D367B7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92D82976-FD09-0D35-A1F9-DD58D367B711}"/>
                        </a:ext>
                      </a:extLst>
                    </pic:cNvPr>
                    <pic:cNvPicPr>
                      <a:picLocks noChangeAspect="1"/>
                    </pic:cNvPicPr>
                  </pic:nvPicPr>
                  <pic:blipFill>
                    <a:blip r:embed="rId8"/>
                    <a:stretch>
                      <a:fillRect/>
                    </a:stretch>
                  </pic:blipFill>
                  <pic:spPr>
                    <a:xfrm>
                      <a:off x="0" y="0"/>
                      <a:ext cx="2898053" cy="2688252"/>
                    </a:xfrm>
                    <a:prstGeom prst="rect">
                      <a:avLst/>
                    </a:prstGeom>
                  </pic:spPr>
                </pic:pic>
              </a:graphicData>
            </a:graphic>
          </wp:inline>
        </w:drawing>
      </w:r>
      <w:r w:rsidRPr="001A1EC9">
        <w:rPr>
          <w:rFonts w:ascii="Times New Roman" w:hAnsi="Times New Roman" w:cs="Times New Roman"/>
          <w:noProof/>
        </w:rPr>
        <w:drawing>
          <wp:anchor distT="0" distB="0" distL="114300" distR="114300" simplePos="0" relativeHeight="251660288" behindDoc="0" locked="0" layoutInCell="1" allowOverlap="1" wp14:anchorId="2EFC00A0" wp14:editId="14B0D64A">
            <wp:simplePos x="0" y="0"/>
            <wp:positionH relativeFrom="column">
              <wp:posOffset>0</wp:posOffset>
            </wp:positionH>
            <wp:positionV relativeFrom="paragraph">
              <wp:posOffset>-635</wp:posOffset>
            </wp:positionV>
            <wp:extent cx="2898053" cy="2690067"/>
            <wp:effectExtent l="0" t="0" r="0" b="0"/>
            <wp:wrapNone/>
            <wp:docPr id="23" name="Picture 22">
              <a:extLst xmlns:a="http://schemas.openxmlformats.org/drawingml/2006/main">
                <a:ext uri="{FF2B5EF4-FFF2-40B4-BE49-F238E27FC236}">
                  <a16:creationId xmlns:a16="http://schemas.microsoft.com/office/drawing/2014/main" id="{BE601CAF-5882-34EA-D510-0048A5B8FE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BE601CAF-5882-34EA-D510-0048A5B8FE16}"/>
                        </a:ext>
                      </a:extLst>
                    </pic:cNvPr>
                    <pic:cNvPicPr>
                      <a:picLocks noChangeAspect="1"/>
                    </pic:cNvPicPr>
                  </pic:nvPicPr>
                  <pic:blipFill>
                    <a:blip r:embed="rId9"/>
                    <a:stretch>
                      <a:fillRect/>
                    </a:stretch>
                  </pic:blipFill>
                  <pic:spPr>
                    <a:xfrm>
                      <a:off x="0" y="0"/>
                      <a:ext cx="2898053" cy="2690067"/>
                    </a:xfrm>
                    <a:prstGeom prst="rect">
                      <a:avLst/>
                    </a:prstGeom>
                  </pic:spPr>
                </pic:pic>
              </a:graphicData>
            </a:graphic>
          </wp:anchor>
        </w:drawing>
      </w:r>
      <w:r w:rsidR="00DB3269" w:rsidRPr="001A1EC9">
        <w:rPr>
          <w:rFonts w:ascii="Times New Roman" w:hAnsi="Times New Roman" w:cs="Times New Roman"/>
        </w:rPr>
        <w:t xml:space="preserve"> </w:t>
      </w:r>
    </w:p>
    <w:p w14:paraId="7B74BF30" w14:textId="77777777" w:rsidR="00C87D85" w:rsidRPr="001A1EC9" w:rsidRDefault="00C87D85" w:rsidP="001A1EC9">
      <w:pPr>
        <w:spacing w:line="360" w:lineRule="auto"/>
        <w:jc w:val="both"/>
        <w:rPr>
          <w:rFonts w:ascii="Times New Roman" w:hAnsi="Times New Roman" w:cs="Times New Roman"/>
        </w:rPr>
      </w:pPr>
    </w:p>
    <w:p w14:paraId="0EA82932" w14:textId="77777777" w:rsidR="00C87D85" w:rsidRPr="001A1EC9" w:rsidRDefault="00C87D85" w:rsidP="001A1EC9">
      <w:pPr>
        <w:spacing w:line="360" w:lineRule="auto"/>
        <w:jc w:val="both"/>
        <w:rPr>
          <w:rFonts w:ascii="Times New Roman" w:hAnsi="Times New Roman" w:cs="Times New Roman"/>
        </w:rPr>
      </w:pPr>
    </w:p>
    <w:p w14:paraId="4AB6280B" w14:textId="77777777" w:rsidR="00370066" w:rsidRPr="001A1EC9" w:rsidRDefault="00370066" w:rsidP="001A1EC9">
      <w:pPr>
        <w:numPr>
          <w:ilvl w:val="0"/>
          <w:numId w:val="1"/>
        </w:numPr>
        <w:spacing w:line="360" w:lineRule="auto"/>
        <w:jc w:val="both"/>
        <w:rPr>
          <w:rFonts w:ascii="Times New Roman" w:hAnsi="Times New Roman" w:cs="Times New Roman"/>
        </w:rPr>
      </w:pPr>
      <w:r w:rsidRPr="001A1EC9">
        <w:rPr>
          <w:rFonts w:ascii="Times New Roman" w:hAnsi="Times New Roman" w:cs="Times New Roman"/>
          <w:b/>
          <w:bCs/>
        </w:rPr>
        <w:t>Traffic Congestion:</w:t>
      </w:r>
      <w:r w:rsidRPr="001A1EC9">
        <w:rPr>
          <w:rFonts w:ascii="Times New Roman" w:hAnsi="Times New Roman" w:cs="Times New Roman"/>
        </w:rPr>
        <w:t xml:space="preserve"> Lagos is notorious for its severe traffic congestion, especially on key routes such as the Third Mainland Bridge, which connects the mainland to Lagos Island. This congestion results in long commute times, often exceeding two hours one way, significantly affecting workers' productivity and well-being.</w:t>
      </w:r>
    </w:p>
    <w:p w14:paraId="492B0FDA" w14:textId="77777777" w:rsidR="00370066" w:rsidRPr="001A1EC9" w:rsidRDefault="00370066" w:rsidP="001A1EC9">
      <w:pPr>
        <w:numPr>
          <w:ilvl w:val="0"/>
          <w:numId w:val="1"/>
        </w:numPr>
        <w:spacing w:line="360" w:lineRule="auto"/>
        <w:jc w:val="both"/>
        <w:rPr>
          <w:rFonts w:ascii="Times New Roman" w:hAnsi="Times New Roman" w:cs="Times New Roman"/>
        </w:rPr>
      </w:pPr>
      <w:r w:rsidRPr="001A1EC9">
        <w:rPr>
          <w:rFonts w:ascii="Times New Roman" w:hAnsi="Times New Roman" w:cs="Times New Roman"/>
          <w:b/>
          <w:bCs/>
        </w:rPr>
        <w:t>High Transportation Costs:</w:t>
      </w:r>
      <w:r w:rsidRPr="001A1EC9">
        <w:rPr>
          <w:rFonts w:ascii="Times New Roman" w:hAnsi="Times New Roman" w:cs="Times New Roman"/>
        </w:rPr>
        <w:t xml:space="preserve"> The cost of daily commuting can be substantial, particularly for those using private vehicles or ride-hailing services. Public transportation, while more affordable, can be unreliable and overcrowded, adding to the daily stress of commuters.</w:t>
      </w:r>
    </w:p>
    <w:p w14:paraId="62D04969" w14:textId="4A4C90CC" w:rsidR="00FB71AB" w:rsidRPr="001A1EC9" w:rsidRDefault="00000000" w:rsidP="001A1EC9">
      <w:pPr>
        <w:numPr>
          <w:ilvl w:val="0"/>
          <w:numId w:val="1"/>
        </w:numPr>
        <w:spacing w:line="360" w:lineRule="auto"/>
        <w:jc w:val="both"/>
        <w:rPr>
          <w:rFonts w:ascii="Times New Roman" w:hAnsi="Times New Roman" w:cs="Times New Roman"/>
        </w:rPr>
      </w:pPr>
      <w:hyperlink r:id="rId10" w:history="1">
        <w:r w:rsidR="00FB71AB" w:rsidRPr="001A1EC9">
          <w:rPr>
            <w:rStyle w:val="Hyperlink"/>
            <w:rFonts w:ascii="Times New Roman" w:hAnsi="Times New Roman" w:cs="Times New Roman"/>
          </w:rPr>
          <w:t>Hardship as transport fares skyrocket in Lagos – The Sun Nigeria (sunnewsonline.com)</w:t>
        </w:r>
      </w:hyperlink>
    </w:p>
    <w:p w14:paraId="4BB5AAAB" w14:textId="508873B9" w:rsidR="00FB71AB" w:rsidRPr="001A1EC9" w:rsidRDefault="001413F8" w:rsidP="001A1EC9">
      <w:pPr>
        <w:spacing w:line="360" w:lineRule="auto"/>
        <w:ind w:left="360"/>
        <w:jc w:val="both"/>
        <w:rPr>
          <w:rFonts w:ascii="Times New Roman" w:hAnsi="Times New Roman" w:cs="Times New Roman"/>
        </w:rPr>
      </w:pPr>
      <w:r w:rsidRPr="001A1EC9">
        <w:rPr>
          <w:rFonts w:ascii="Times New Roman" w:hAnsi="Times New Roman" w:cs="Times New Roman"/>
          <w:noProof/>
        </w:rPr>
        <w:lastRenderedPageBreak/>
        <w:drawing>
          <wp:inline distT="0" distB="0" distL="0" distR="0" wp14:anchorId="1DCC6FB4" wp14:editId="06FA61F3">
            <wp:extent cx="3606770" cy="2562225"/>
            <wp:effectExtent l="0" t="0" r="0" b="0"/>
            <wp:docPr id="1030" name="Picture 6" descr="Untitled-22">
              <a:extLst xmlns:a="http://schemas.openxmlformats.org/drawingml/2006/main">
                <a:ext uri="{FF2B5EF4-FFF2-40B4-BE49-F238E27FC236}">
                  <a16:creationId xmlns:a16="http://schemas.microsoft.com/office/drawing/2014/main" id="{855C33FF-7995-0F2B-DE5F-F8B265BDF0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descr="Untitled-22">
                      <a:extLst>
                        <a:ext uri="{FF2B5EF4-FFF2-40B4-BE49-F238E27FC236}">
                          <a16:creationId xmlns:a16="http://schemas.microsoft.com/office/drawing/2014/main" id="{855C33FF-7995-0F2B-DE5F-F8B265BDF0F6}"/>
                        </a:ext>
                      </a:extLst>
                    </pic:cNvPr>
                    <pic:cNvPicPr>
                      <a:picLocks noChangeAspect="1" noChangeArrowheads="1"/>
                    </pic:cNvPicPr>
                  </pic:nvPicPr>
                  <pic:blipFill rotWithShape="1">
                    <a:blip r:embed="rId11">
                      <a:extLst>
                        <a:ext uri="{28A0092B-C50C-407E-A947-70E740481C1C}">
                          <a14:useLocalDpi xmlns:a14="http://schemas.microsoft.com/office/drawing/2010/main" val="0"/>
                        </a:ext>
                      </a:extLst>
                    </a:blip>
                    <a:srcRect r="21892"/>
                    <a:stretch/>
                  </pic:blipFill>
                  <pic:spPr bwMode="auto">
                    <a:xfrm>
                      <a:off x="0" y="0"/>
                      <a:ext cx="3610706" cy="2565021"/>
                    </a:xfrm>
                    <a:prstGeom prst="rect">
                      <a:avLst/>
                    </a:prstGeom>
                    <a:noFill/>
                  </pic:spPr>
                </pic:pic>
              </a:graphicData>
            </a:graphic>
          </wp:inline>
        </w:drawing>
      </w:r>
    </w:p>
    <w:p w14:paraId="140C0094" w14:textId="77777777" w:rsidR="00370066" w:rsidRPr="001A1EC9" w:rsidRDefault="00370066" w:rsidP="001A1EC9">
      <w:pPr>
        <w:numPr>
          <w:ilvl w:val="0"/>
          <w:numId w:val="1"/>
        </w:numPr>
        <w:spacing w:line="360" w:lineRule="auto"/>
        <w:jc w:val="both"/>
        <w:rPr>
          <w:rFonts w:ascii="Times New Roman" w:hAnsi="Times New Roman" w:cs="Times New Roman"/>
        </w:rPr>
      </w:pPr>
      <w:r w:rsidRPr="001A1EC9">
        <w:rPr>
          <w:rFonts w:ascii="Times New Roman" w:hAnsi="Times New Roman" w:cs="Times New Roman"/>
          <w:b/>
          <w:bCs/>
        </w:rPr>
        <w:t>Lack of Affordable Housing:</w:t>
      </w:r>
      <w:r w:rsidRPr="001A1EC9">
        <w:rPr>
          <w:rFonts w:ascii="Times New Roman" w:hAnsi="Times New Roman" w:cs="Times New Roman"/>
        </w:rPr>
        <w:t xml:space="preserve"> Lagos Island, being the economic hub of the city, has a high concentration of businesses and organizations. However, the cost of living, particularly accommodation, is significantly higher on the Island compared to the mainland. Many workers cannot afford to live close to their workplaces, forcing them to endure long commutes.</w:t>
      </w:r>
    </w:p>
    <w:p w14:paraId="2B7EF433" w14:textId="77777777" w:rsidR="00370066" w:rsidRPr="001A1EC9" w:rsidRDefault="00370066" w:rsidP="001A1EC9">
      <w:pPr>
        <w:numPr>
          <w:ilvl w:val="0"/>
          <w:numId w:val="1"/>
        </w:numPr>
        <w:spacing w:line="360" w:lineRule="auto"/>
        <w:jc w:val="both"/>
        <w:rPr>
          <w:rFonts w:ascii="Times New Roman" w:hAnsi="Times New Roman" w:cs="Times New Roman"/>
        </w:rPr>
      </w:pPr>
      <w:r w:rsidRPr="001A1EC9">
        <w:rPr>
          <w:rFonts w:ascii="Times New Roman" w:hAnsi="Times New Roman" w:cs="Times New Roman"/>
          <w:b/>
          <w:bCs/>
        </w:rPr>
        <w:t>Inadequate Public Transportation:</w:t>
      </w:r>
      <w:r w:rsidRPr="001A1EC9">
        <w:rPr>
          <w:rFonts w:ascii="Times New Roman" w:hAnsi="Times New Roman" w:cs="Times New Roman"/>
        </w:rPr>
        <w:t xml:space="preserve"> The existing public transportation infrastructure often fails to meet the demands of the commuting population. Issues such as overcrowding, delays, and lack of coverage in certain areas exacerbate the commuting woes of workers.</w:t>
      </w:r>
    </w:p>
    <w:p w14:paraId="406B187A" w14:textId="77777777" w:rsidR="00370066" w:rsidRPr="001A1EC9" w:rsidRDefault="00370066" w:rsidP="001A1EC9">
      <w:pPr>
        <w:numPr>
          <w:ilvl w:val="0"/>
          <w:numId w:val="1"/>
        </w:numPr>
        <w:spacing w:line="360" w:lineRule="auto"/>
        <w:jc w:val="both"/>
        <w:rPr>
          <w:rFonts w:ascii="Times New Roman" w:hAnsi="Times New Roman" w:cs="Times New Roman"/>
        </w:rPr>
      </w:pPr>
      <w:r w:rsidRPr="001A1EC9">
        <w:rPr>
          <w:rFonts w:ascii="Times New Roman" w:hAnsi="Times New Roman" w:cs="Times New Roman"/>
          <w:b/>
          <w:bCs/>
        </w:rPr>
        <w:t>Stress and Health Issues:</w:t>
      </w:r>
      <w:r w:rsidRPr="001A1EC9">
        <w:rPr>
          <w:rFonts w:ascii="Times New Roman" w:hAnsi="Times New Roman" w:cs="Times New Roman"/>
        </w:rPr>
        <w:t xml:space="preserve"> The cumulative effect of long commute times, high transportation costs, and inadequate public transportation leads to increased stress levels among workers. This, in turn, affects their overall health and job performance, contributing to lower productivity and higher absenteeism.</w:t>
      </w:r>
    </w:p>
    <w:p w14:paraId="734022E0" w14:textId="7E972F7A" w:rsidR="00070C20" w:rsidRPr="001A1EC9" w:rsidRDefault="00000000" w:rsidP="001A1EC9">
      <w:pPr>
        <w:numPr>
          <w:ilvl w:val="0"/>
          <w:numId w:val="1"/>
        </w:numPr>
        <w:spacing w:line="360" w:lineRule="auto"/>
        <w:jc w:val="both"/>
        <w:rPr>
          <w:rFonts w:ascii="Times New Roman" w:hAnsi="Times New Roman" w:cs="Times New Roman"/>
        </w:rPr>
      </w:pPr>
      <w:hyperlink r:id="rId12" w:history="1">
        <w:r w:rsidR="00070C20" w:rsidRPr="001A1EC9">
          <w:rPr>
            <w:rStyle w:val="Hyperlink"/>
            <w:rFonts w:ascii="Times New Roman" w:hAnsi="Times New Roman" w:cs="Times New Roman"/>
          </w:rPr>
          <w:t>https://autojosh.com/see-how-lagosians-sleep-in-buses-on-their-way-to-work-in-the-morning-photos/</w:t>
        </w:r>
      </w:hyperlink>
    </w:p>
    <w:p w14:paraId="4BBC0BFB" w14:textId="4D86F464" w:rsidR="003B383D" w:rsidRPr="00303C18" w:rsidRDefault="00070C20" w:rsidP="00303C18">
      <w:pPr>
        <w:spacing w:line="360" w:lineRule="auto"/>
        <w:ind w:left="360"/>
        <w:jc w:val="center"/>
        <w:rPr>
          <w:rFonts w:ascii="Times New Roman" w:hAnsi="Times New Roman" w:cs="Times New Roman"/>
        </w:rPr>
      </w:pPr>
      <w:r w:rsidRPr="001A1EC9">
        <w:rPr>
          <w:rFonts w:ascii="Times New Roman" w:hAnsi="Times New Roman" w:cs="Times New Roman"/>
          <w:noProof/>
        </w:rPr>
        <w:lastRenderedPageBreak/>
        <w:drawing>
          <wp:inline distT="0" distB="0" distL="0" distR="0" wp14:anchorId="062E8E03" wp14:editId="6869A092">
            <wp:extent cx="3629025" cy="2417737"/>
            <wp:effectExtent l="0" t="0" r="0" b="1905"/>
            <wp:docPr id="20976570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39024" cy="2424399"/>
                    </a:xfrm>
                    <a:prstGeom prst="rect">
                      <a:avLst/>
                    </a:prstGeom>
                    <a:noFill/>
                    <a:ln>
                      <a:noFill/>
                    </a:ln>
                  </pic:spPr>
                </pic:pic>
              </a:graphicData>
            </a:graphic>
          </wp:inline>
        </w:drawing>
      </w:r>
    </w:p>
    <w:p w14:paraId="7B0707E2" w14:textId="420EF9D1" w:rsidR="003B383D" w:rsidRPr="001A1EC9" w:rsidRDefault="00000000" w:rsidP="001A1EC9">
      <w:pPr>
        <w:spacing w:line="360" w:lineRule="auto"/>
        <w:jc w:val="both"/>
        <w:rPr>
          <w:rFonts w:ascii="Times New Roman" w:hAnsi="Times New Roman" w:cs="Times New Roman"/>
        </w:rPr>
      </w:pPr>
      <w:hyperlink r:id="rId14" w:history="1">
        <w:r w:rsidR="003B383D" w:rsidRPr="001A1EC9">
          <w:rPr>
            <w:rStyle w:val="Hyperlink"/>
            <w:rFonts w:ascii="Times New Roman" w:hAnsi="Times New Roman" w:cs="Times New Roman"/>
          </w:rPr>
          <w:t xml:space="preserve">Trending video of </w:t>
        </w:r>
        <w:proofErr w:type="spellStart"/>
        <w:r w:rsidR="003B383D" w:rsidRPr="001A1EC9">
          <w:rPr>
            <w:rStyle w:val="Hyperlink"/>
            <w:rFonts w:ascii="Times New Roman" w:hAnsi="Times New Roman" w:cs="Times New Roman"/>
          </w:rPr>
          <w:t>Lagosians</w:t>
        </w:r>
        <w:proofErr w:type="spellEnd"/>
        <w:r w:rsidR="003B383D" w:rsidRPr="001A1EC9">
          <w:rPr>
            <w:rStyle w:val="Hyperlink"/>
            <w:rFonts w:ascii="Times New Roman" w:hAnsi="Times New Roman" w:cs="Times New Roman"/>
          </w:rPr>
          <w:t xml:space="preserve"> heading to work (video) (lindaikejisblog.com)</w:t>
        </w:r>
      </w:hyperlink>
    </w:p>
    <w:p w14:paraId="0AE63524" w14:textId="3741FB66" w:rsidR="006E2FED" w:rsidRPr="001A1EC9" w:rsidRDefault="003B383D" w:rsidP="00303C18">
      <w:pPr>
        <w:spacing w:line="360" w:lineRule="auto"/>
        <w:jc w:val="center"/>
        <w:rPr>
          <w:rFonts w:ascii="Times New Roman" w:hAnsi="Times New Roman" w:cs="Times New Roman"/>
        </w:rPr>
      </w:pPr>
      <w:r w:rsidRPr="001A1EC9">
        <w:rPr>
          <w:rFonts w:ascii="Times New Roman" w:hAnsi="Times New Roman" w:cs="Times New Roman"/>
          <w:noProof/>
        </w:rPr>
        <w:drawing>
          <wp:inline distT="0" distB="0" distL="0" distR="0" wp14:anchorId="727224B1" wp14:editId="025F04FC">
            <wp:extent cx="5276850" cy="4152265"/>
            <wp:effectExtent l="0" t="0" r="0" b="635"/>
            <wp:docPr id="1242548191" name="Picture 5" descr="Trending video of Lagosians heading to work (vide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rending video of Lagosians heading to work (video)"/>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82975" cy="4157085"/>
                    </a:xfrm>
                    <a:prstGeom prst="rect">
                      <a:avLst/>
                    </a:prstGeom>
                    <a:noFill/>
                    <a:ln>
                      <a:noFill/>
                    </a:ln>
                  </pic:spPr>
                </pic:pic>
              </a:graphicData>
            </a:graphic>
          </wp:inline>
        </w:drawing>
      </w:r>
    </w:p>
    <w:p w14:paraId="31C8EFDE" w14:textId="77777777" w:rsidR="006E2FED" w:rsidRPr="001A1EC9" w:rsidRDefault="006E2FED" w:rsidP="001A1EC9">
      <w:pPr>
        <w:spacing w:line="360" w:lineRule="auto"/>
        <w:jc w:val="both"/>
        <w:rPr>
          <w:rFonts w:ascii="Times New Roman" w:hAnsi="Times New Roman" w:cs="Times New Roman"/>
        </w:rPr>
      </w:pPr>
    </w:p>
    <w:p w14:paraId="6796D2E4" w14:textId="77777777" w:rsidR="00370066" w:rsidRPr="001A1EC9" w:rsidRDefault="00370066" w:rsidP="001A1EC9">
      <w:pPr>
        <w:numPr>
          <w:ilvl w:val="0"/>
          <w:numId w:val="1"/>
        </w:numPr>
        <w:spacing w:line="360" w:lineRule="auto"/>
        <w:jc w:val="both"/>
        <w:rPr>
          <w:rFonts w:ascii="Times New Roman" w:hAnsi="Times New Roman" w:cs="Times New Roman"/>
        </w:rPr>
      </w:pPr>
      <w:r w:rsidRPr="001A1EC9">
        <w:rPr>
          <w:rFonts w:ascii="Times New Roman" w:hAnsi="Times New Roman" w:cs="Times New Roman"/>
          <w:b/>
          <w:bCs/>
        </w:rPr>
        <w:lastRenderedPageBreak/>
        <w:t>Safety Concerns:</w:t>
      </w:r>
      <w:r w:rsidRPr="001A1EC9">
        <w:rPr>
          <w:rFonts w:ascii="Times New Roman" w:hAnsi="Times New Roman" w:cs="Times New Roman"/>
        </w:rPr>
        <w:t xml:space="preserve"> Commuting in Lagos can also pose safety risks, particularly during early morning or late evening hours. Concerns about personal safety during commutes add another layer of stress for workers.</w:t>
      </w:r>
    </w:p>
    <w:p w14:paraId="2025551D" w14:textId="77777777" w:rsidR="00370066" w:rsidRPr="001A1EC9" w:rsidRDefault="00370066" w:rsidP="001A1EC9">
      <w:pPr>
        <w:numPr>
          <w:ilvl w:val="0"/>
          <w:numId w:val="1"/>
        </w:numPr>
        <w:spacing w:line="360" w:lineRule="auto"/>
        <w:jc w:val="both"/>
        <w:rPr>
          <w:rFonts w:ascii="Times New Roman" w:hAnsi="Times New Roman" w:cs="Times New Roman"/>
        </w:rPr>
      </w:pPr>
      <w:r w:rsidRPr="001A1EC9">
        <w:rPr>
          <w:rFonts w:ascii="Times New Roman" w:hAnsi="Times New Roman" w:cs="Times New Roman"/>
          <w:b/>
          <w:bCs/>
        </w:rPr>
        <w:t>Work-Life Balance:</w:t>
      </w:r>
      <w:r w:rsidRPr="001A1EC9">
        <w:rPr>
          <w:rFonts w:ascii="Times New Roman" w:hAnsi="Times New Roman" w:cs="Times New Roman"/>
        </w:rPr>
        <w:t xml:space="preserve"> The long hours spent commuting reduce the time available for personal activities, family, and rest, negatively impacting the work-life balance of many employees.</w:t>
      </w:r>
    </w:p>
    <w:p w14:paraId="6788B656" w14:textId="720CABE2" w:rsidR="00E35DD4" w:rsidRPr="001A1EC9" w:rsidRDefault="00000000" w:rsidP="001A1EC9">
      <w:pPr>
        <w:spacing w:line="360" w:lineRule="auto"/>
        <w:jc w:val="both"/>
        <w:rPr>
          <w:rFonts w:ascii="Times New Roman" w:hAnsi="Times New Roman" w:cs="Times New Roman"/>
        </w:rPr>
      </w:pPr>
      <w:hyperlink r:id="rId16" w:history="1">
        <w:r w:rsidR="00E35DD4" w:rsidRPr="001A1EC9">
          <w:rPr>
            <w:rStyle w:val="Hyperlink"/>
            <w:rFonts w:ascii="Times New Roman" w:hAnsi="Times New Roman" w:cs="Times New Roman"/>
          </w:rPr>
          <w:t>‘One-chance’ in Lagos: how criminal gangs rob city commuters (theconversation.com)</w:t>
        </w:r>
      </w:hyperlink>
    </w:p>
    <w:p w14:paraId="405994C7" w14:textId="77777777" w:rsidR="00E35DD4" w:rsidRPr="001A1EC9" w:rsidRDefault="00E35DD4" w:rsidP="001A1EC9">
      <w:pPr>
        <w:spacing w:line="360" w:lineRule="auto"/>
        <w:jc w:val="both"/>
        <w:rPr>
          <w:rFonts w:ascii="Times New Roman" w:hAnsi="Times New Roman" w:cs="Times New Roman"/>
        </w:rPr>
      </w:pPr>
    </w:p>
    <w:p w14:paraId="5D858DAB" w14:textId="79565A48" w:rsidR="004B2E80" w:rsidRPr="001A1EC9" w:rsidRDefault="00E35DD4" w:rsidP="001A1EC9">
      <w:pPr>
        <w:spacing w:line="360" w:lineRule="auto"/>
        <w:jc w:val="both"/>
        <w:rPr>
          <w:rFonts w:ascii="Times New Roman" w:hAnsi="Times New Roman" w:cs="Times New Roman"/>
        </w:rPr>
      </w:pPr>
      <w:r w:rsidRPr="001A1EC9">
        <w:rPr>
          <w:rFonts w:ascii="Times New Roman" w:hAnsi="Times New Roman" w:cs="Times New Roman"/>
          <w:noProof/>
        </w:rPr>
        <w:drawing>
          <wp:inline distT="0" distB="0" distL="0" distR="0" wp14:anchorId="427A07AE" wp14:editId="5E857DD1">
            <wp:extent cx="5238246" cy="2498235"/>
            <wp:effectExtent l="0" t="0" r="635" b="0"/>
            <wp:docPr id="10" name="Picture 9">
              <a:extLst xmlns:a="http://schemas.openxmlformats.org/drawingml/2006/main">
                <a:ext uri="{FF2B5EF4-FFF2-40B4-BE49-F238E27FC236}">
                  <a16:creationId xmlns:a16="http://schemas.microsoft.com/office/drawing/2014/main" id="{73F2B4AC-BF88-6892-E53C-6BD60480D4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3F2B4AC-BF88-6892-E53C-6BD60480D4AB}"/>
                        </a:ext>
                      </a:extLst>
                    </pic:cNvPr>
                    <pic:cNvPicPr>
                      <a:picLocks noChangeAspect="1"/>
                    </pic:cNvPicPr>
                  </pic:nvPicPr>
                  <pic:blipFill>
                    <a:blip r:embed="rId17"/>
                    <a:stretch>
                      <a:fillRect/>
                    </a:stretch>
                  </pic:blipFill>
                  <pic:spPr>
                    <a:xfrm>
                      <a:off x="0" y="0"/>
                      <a:ext cx="5238246" cy="2498235"/>
                    </a:xfrm>
                    <a:prstGeom prst="rect">
                      <a:avLst/>
                    </a:prstGeom>
                  </pic:spPr>
                </pic:pic>
              </a:graphicData>
            </a:graphic>
          </wp:inline>
        </w:drawing>
      </w:r>
    </w:p>
    <w:p w14:paraId="533EFCAC" w14:textId="77777777" w:rsidR="00370066" w:rsidRPr="001A1EC9" w:rsidRDefault="00370066" w:rsidP="001A1EC9">
      <w:pPr>
        <w:spacing w:line="360" w:lineRule="auto"/>
        <w:jc w:val="both"/>
        <w:rPr>
          <w:rFonts w:ascii="Times New Roman" w:hAnsi="Times New Roman" w:cs="Times New Roman"/>
        </w:rPr>
      </w:pPr>
      <w:r w:rsidRPr="001A1EC9">
        <w:rPr>
          <w:rFonts w:ascii="Times New Roman" w:hAnsi="Times New Roman" w:cs="Times New Roman"/>
        </w:rPr>
        <w:t>These problems collectively highlight the urgent need for a co-accommodation solution on Lagos Island. By providing affordable, convenient, and safe lodging options near workplaces, a co-accommodation hostel can significantly alleviate the commuting and housing challenges faced by Lagos workers, leading to improved well-being, productivity, and overall quality of life.</w:t>
      </w:r>
    </w:p>
    <w:p w14:paraId="327022BC" w14:textId="77777777" w:rsidR="00370066" w:rsidRPr="001A1EC9" w:rsidRDefault="00370066" w:rsidP="001A1EC9">
      <w:pPr>
        <w:spacing w:line="360" w:lineRule="auto"/>
        <w:jc w:val="both"/>
        <w:rPr>
          <w:rFonts w:ascii="Times New Roman" w:hAnsi="Times New Roman" w:cs="Times New Roman"/>
        </w:rPr>
      </w:pPr>
    </w:p>
    <w:p w14:paraId="12F14E62" w14:textId="77777777" w:rsidR="00DD5C21" w:rsidRPr="001A1EC9" w:rsidRDefault="00DD5C21" w:rsidP="001A1EC9">
      <w:pPr>
        <w:spacing w:line="360" w:lineRule="auto"/>
        <w:jc w:val="both"/>
        <w:rPr>
          <w:rFonts w:ascii="Times New Roman" w:hAnsi="Times New Roman" w:cs="Times New Roman"/>
        </w:rPr>
      </w:pPr>
    </w:p>
    <w:p w14:paraId="4E58AF09" w14:textId="77777777" w:rsidR="00DD5C21" w:rsidRPr="001A1EC9" w:rsidRDefault="00DD5C21" w:rsidP="001A1EC9">
      <w:pPr>
        <w:spacing w:line="360" w:lineRule="auto"/>
        <w:jc w:val="both"/>
        <w:rPr>
          <w:rFonts w:ascii="Times New Roman" w:hAnsi="Times New Roman" w:cs="Times New Roman"/>
        </w:rPr>
      </w:pPr>
    </w:p>
    <w:p w14:paraId="3B3FD745" w14:textId="77777777" w:rsidR="00DD5C21" w:rsidRPr="001A1EC9" w:rsidRDefault="00DD5C21" w:rsidP="001A1EC9">
      <w:pPr>
        <w:spacing w:line="360" w:lineRule="auto"/>
        <w:jc w:val="both"/>
        <w:rPr>
          <w:rFonts w:ascii="Times New Roman" w:hAnsi="Times New Roman" w:cs="Times New Roman"/>
        </w:rPr>
      </w:pPr>
    </w:p>
    <w:p w14:paraId="1B32343B" w14:textId="77777777" w:rsidR="00DD5C21" w:rsidRPr="001A1EC9" w:rsidRDefault="00DD5C21" w:rsidP="001A1EC9">
      <w:pPr>
        <w:spacing w:line="360" w:lineRule="auto"/>
        <w:jc w:val="both"/>
        <w:rPr>
          <w:rFonts w:ascii="Times New Roman" w:hAnsi="Times New Roman" w:cs="Times New Roman"/>
        </w:rPr>
      </w:pPr>
    </w:p>
    <w:p w14:paraId="700A7DD1" w14:textId="77777777" w:rsidR="00DD5C21" w:rsidRPr="001A1EC9" w:rsidRDefault="00DD5C21" w:rsidP="001A1EC9">
      <w:pPr>
        <w:spacing w:line="360" w:lineRule="auto"/>
        <w:jc w:val="both"/>
        <w:rPr>
          <w:rFonts w:ascii="Times New Roman" w:hAnsi="Times New Roman" w:cs="Times New Roman"/>
        </w:rPr>
      </w:pPr>
    </w:p>
    <w:p w14:paraId="2A1ADC20" w14:textId="77777777" w:rsidR="00DD5C21" w:rsidRPr="001A1EC9" w:rsidRDefault="00DD5C21" w:rsidP="001A1EC9">
      <w:pPr>
        <w:spacing w:line="360" w:lineRule="auto"/>
        <w:jc w:val="both"/>
        <w:rPr>
          <w:rFonts w:ascii="Times New Roman" w:hAnsi="Times New Roman" w:cs="Times New Roman"/>
        </w:rPr>
      </w:pPr>
    </w:p>
    <w:p w14:paraId="637B7EE1" w14:textId="77777777" w:rsidR="00DD5C21" w:rsidRPr="001A1EC9" w:rsidRDefault="00DD5C21" w:rsidP="00BD14DC">
      <w:pPr>
        <w:spacing w:line="360" w:lineRule="auto"/>
        <w:jc w:val="center"/>
        <w:rPr>
          <w:rFonts w:ascii="Times New Roman" w:hAnsi="Times New Roman" w:cs="Times New Roman"/>
          <w:b/>
          <w:bCs/>
        </w:rPr>
      </w:pPr>
      <w:r w:rsidRPr="001A1EC9">
        <w:rPr>
          <w:rFonts w:ascii="Times New Roman" w:hAnsi="Times New Roman" w:cs="Times New Roman"/>
          <w:b/>
          <w:bCs/>
        </w:rPr>
        <w:lastRenderedPageBreak/>
        <w:t>Existing Solutions to Commuting and Housing Challenges in Lagos</w:t>
      </w:r>
    </w:p>
    <w:p w14:paraId="13BF73FA" w14:textId="77777777" w:rsidR="00DD5C21" w:rsidRPr="001A1EC9" w:rsidRDefault="00DD5C21" w:rsidP="001A1EC9">
      <w:pPr>
        <w:spacing w:line="360" w:lineRule="auto"/>
        <w:jc w:val="both"/>
        <w:rPr>
          <w:rFonts w:ascii="Times New Roman" w:hAnsi="Times New Roman" w:cs="Times New Roman"/>
        </w:rPr>
      </w:pPr>
      <w:r w:rsidRPr="001A1EC9">
        <w:rPr>
          <w:rFonts w:ascii="Times New Roman" w:hAnsi="Times New Roman" w:cs="Times New Roman"/>
        </w:rPr>
        <w:t>Several approaches have been attempted to address the commuting and housing challenges faced by Lagos workers, particularly those commuting between the mainland and Lagos Island. Below are some of the notable solutions along with scholarly citations.</w:t>
      </w:r>
    </w:p>
    <w:p w14:paraId="32D1096D" w14:textId="77777777" w:rsidR="00DD5C21" w:rsidRPr="001A1EC9" w:rsidRDefault="00DD5C21" w:rsidP="001A1EC9">
      <w:pPr>
        <w:spacing w:line="360" w:lineRule="auto"/>
        <w:jc w:val="both"/>
        <w:rPr>
          <w:rFonts w:ascii="Times New Roman" w:hAnsi="Times New Roman" w:cs="Times New Roman"/>
          <w:b/>
          <w:bCs/>
        </w:rPr>
      </w:pPr>
      <w:r w:rsidRPr="001A1EC9">
        <w:rPr>
          <w:rFonts w:ascii="Times New Roman" w:hAnsi="Times New Roman" w:cs="Times New Roman"/>
          <w:b/>
          <w:bCs/>
        </w:rPr>
        <w:t>1. Improved Public Transportation Infrastructure</w:t>
      </w:r>
    </w:p>
    <w:p w14:paraId="186358A4" w14:textId="77777777" w:rsidR="00DD5C21" w:rsidRPr="001A1EC9" w:rsidRDefault="00DD5C21" w:rsidP="001A1EC9">
      <w:pPr>
        <w:spacing w:line="360" w:lineRule="auto"/>
        <w:jc w:val="both"/>
        <w:rPr>
          <w:rFonts w:ascii="Times New Roman" w:hAnsi="Times New Roman" w:cs="Times New Roman"/>
        </w:rPr>
      </w:pPr>
      <w:r w:rsidRPr="001A1EC9">
        <w:rPr>
          <w:rFonts w:ascii="Times New Roman" w:hAnsi="Times New Roman" w:cs="Times New Roman"/>
          <w:b/>
          <w:bCs/>
        </w:rPr>
        <w:t>Bus Rapid Transit (BRT) System:</w:t>
      </w:r>
      <w:r w:rsidRPr="001A1EC9">
        <w:rPr>
          <w:rFonts w:ascii="Times New Roman" w:hAnsi="Times New Roman" w:cs="Times New Roman"/>
        </w:rPr>
        <w:t xml:space="preserve"> Lagos introduced the BRT system in 2008 to provide a more efficient and reliable public transportation option. The BRT system uses dedicated lanes to reduce travel time and alleviate traffic congestion.</w:t>
      </w:r>
    </w:p>
    <w:p w14:paraId="364C4E57" w14:textId="77777777" w:rsidR="00DD5C21" w:rsidRPr="001A1EC9" w:rsidRDefault="00DD5C21" w:rsidP="001A1EC9">
      <w:pPr>
        <w:numPr>
          <w:ilvl w:val="0"/>
          <w:numId w:val="2"/>
        </w:numPr>
        <w:spacing w:line="360" w:lineRule="auto"/>
        <w:jc w:val="both"/>
        <w:rPr>
          <w:rFonts w:ascii="Times New Roman" w:hAnsi="Times New Roman" w:cs="Times New Roman"/>
        </w:rPr>
      </w:pPr>
      <w:r w:rsidRPr="001A1EC9">
        <w:rPr>
          <w:rFonts w:ascii="Times New Roman" w:hAnsi="Times New Roman" w:cs="Times New Roman"/>
          <w:b/>
          <w:bCs/>
        </w:rPr>
        <w:t>Scholarly Citation:</w:t>
      </w:r>
      <w:r w:rsidRPr="001A1EC9">
        <w:rPr>
          <w:rFonts w:ascii="Times New Roman" w:hAnsi="Times New Roman" w:cs="Times New Roman"/>
        </w:rPr>
        <w:t xml:space="preserve"> "The implementation of the BRT system in Lagos has significantly improved the efficiency of public transportation, reducing travel time for commuters" (Oni &amp; Okanlawon, 2011).</w:t>
      </w:r>
    </w:p>
    <w:p w14:paraId="73CDC68F" w14:textId="799D8F7C" w:rsidR="00DD5C21" w:rsidRPr="00BD14DC" w:rsidRDefault="00DD5C21" w:rsidP="001A1EC9">
      <w:pPr>
        <w:numPr>
          <w:ilvl w:val="0"/>
          <w:numId w:val="2"/>
        </w:numPr>
        <w:spacing w:line="360" w:lineRule="auto"/>
        <w:jc w:val="both"/>
        <w:rPr>
          <w:rFonts w:ascii="Times New Roman" w:hAnsi="Times New Roman" w:cs="Times New Roman"/>
        </w:rPr>
      </w:pPr>
      <w:r w:rsidRPr="001A1EC9">
        <w:rPr>
          <w:rFonts w:ascii="Times New Roman" w:hAnsi="Times New Roman" w:cs="Times New Roman"/>
          <w:b/>
          <w:bCs/>
        </w:rPr>
        <w:t>Reference:</w:t>
      </w:r>
      <w:r w:rsidRPr="001A1EC9">
        <w:rPr>
          <w:rFonts w:ascii="Times New Roman" w:hAnsi="Times New Roman" w:cs="Times New Roman"/>
        </w:rPr>
        <w:t xml:space="preserve"> Oni, S. I., &amp; Okanlawon, K. R. (2011). The Lagos State Bus Rapid Transit System: An overview. </w:t>
      </w:r>
      <w:r w:rsidRPr="001A1EC9">
        <w:rPr>
          <w:rFonts w:ascii="Times New Roman" w:hAnsi="Times New Roman" w:cs="Times New Roman"/>
          <w:b/>
          <w:bCs/>
        </w:rPr>
        <w:t>Journal of Transport Geography, 19</w:t>
      </w:r>
      <w:r w:rsidRPr="001A1EC9">
        <w:rPr>
          <w:rFonts w:ascii="Times New Roman" w:hAnsi="Times New Roman" w:cs="Times New Roman"/>
        </w:rPr>
        <w:t>(4), 1218-1222.</w:t>
      </w:r>
    </w:p>
    <w:p w14:paraId="3847503D" w14:textId="77777777" w:rsidR="00DD5C21" w:rsidRPr="001A1EC9" w:rsidRDefault="00DD5C21" w:rsidP="001A1EC9">
      <w:pPr>
        <w:spacing w:line="360" w:lineRule="auto"/>
        <w:jc w:val="both"/>
        <w:rPr>
          <w:rFonts w:ascii="Times New Roman" w:hAnsi="Times New Roman" w:cs="Times New Roman"/>
          <w:b/>
          <w:bCs/>
        </w:rPr>
      </w:pPr>
      <w:r w:rsidRPr="001A1EC9">
        <w:rPr>
          <w:rFonts w:ascii="Times New Roman" w:hAnsi="Times New Roman" w:cs="Times New Roman"/>
          <w:b/>
          <w:bCs/>
        </w:rPr>
        <w:t>2. Development of Affordable Housing Projects</w:t>
      </w:r>
    </w:p>
    <w:p w14:paraId="22DE0A68" w14:textId="77777777" w:rsidR="00DD5C21" w:rsidRPr="001A1EC9" w:rsidRDefault="00DD5C21" w:rsidP="001A1EC9">
      <w:pPr>
        <w:spacing w:line="360" w:lineRule="auto"/>
        <w:jc w:val="both"/>
        <w:rPr>
          <w:rFonts w:ascii="Times New Roman" w:hAnsi="Times New Roman" w:cs="Times New Roman"/>
        </w:rPr>
      </w:pPr>
      <w:r w:rsidRPr="001A1EC9">
        <w:rPr>
          <w:rFonts w:ascii="Times New Roman" w:hAnsi="Times New Roman" w:cs="Times New Roman"/>
          <w:b/>
          <w:bCs/>
        </w:rPr>
        <w:t>Public-Private Partnerships (PPP):</w:t>
      </w:r>
      <w:r w:rsidRPr="001A1EC9">
        <w:rPr>
          <w:rFonts w:ascii="Times New Roman" w:hAnsi="Times New Roman" w:cs="Times New Roman"/>
        </w:rPr>
        <w:t xml:space="preserve"> The Lagos State Government has engaged in PPPs to develop affordable housing units aimed at reducing the housing deficit. Projects like the Lagos Homes scheme have been initiated to provide affordable housing for middle and low-income earners.</w:t>
      </w:r>
    </w:p>
    <w:p w14:paraId="3B41EDE1" w14:textId="77777777" w:rsidR="00DD5C21" w:rsidRPr="001A1EC9" w:rsidRDefault="00DD5C21" w:rsidP="001A1EC9">
      <w:pPr>
        <w:numPr>
          <w:ilvl w:val="0"/>
          <w:numId w:val="3"/>
        </w:numPr>
        <w:spacing w:line="360" w:lineRule="auto"/>
        <w:jc w:val="both"/>
        <w:rPr>
          <w:rFonts w:ascii="Times New Roman" w:hAnsi="Times New Roman" w:cs="Times New Roman"/>
        </w:rPr>
      </w:pPr>
      <w:r w:rsidRPr="001A1EC9">
        <w:rPr>
          <w:rFonts w:ascii="Times New Roman" w:hAnsi="Times New Roman" w:cs="Times New Roman"/>
          <w:b/>
          <w:bCs/>
        </w:rPr>
        <w:t>Scholarly Citation:</w:t>
      </w:r>
      <w:r w:rsidRPr="001A1EC9">
        <w:rPr>
          <w:rFonts w:ascii="Times New Roman" w:hAnsi="Times New Roman" w:cs="Times New Roman"/>
        </w:rPr>
        <w:t xml:space="preserve"> "Public-private partnerships in Lagos have facilitated the development of affordable housing, addressing the significant housing deficit in the city" (Ibem, 2011).</w:t>
      </w:r>
    </w:p>
    <w:p w14:paraId="6B4FB01F" w14:textId="77777777" w:rsidR="00DD5C21" w:rsidRPr="001A1EC9" w:rsidRDefault="00DD5C21" w:rsidP="001A1EC9">
      <w:pPr>
        <w:numPr>
          <w:ilvl w:val="0"/>
          <w:numId w:val="3"/>
        </w:numPr>
        <w:spacing w:line="360" w:lineRule="auto"/>
        <w:jc w:val="both"/>
        <w:rPr>
          <w:rFonts w:ascii="Times New Roman" w:hAnsi="Times New Roman" w:cs="Times New Roman"/>
        </w:rPr>
      </w:pPr>
      <w:r w:rsidRPr="001A1EC9">
        <w:rPr>
          <w:rFonts w:ascii="Times New Roman" w:hAnsi="Times New Roman" w:cs="Times New Roman"/>
          <w:b/>
          <w:bCs/>
        </w:rPr>
        <w:t>Reference:</w:t>
      </w:r>
      <w:r w:rsidRPr="001A1EC9">
        <w:rPr>
          <w:rFonts w:ascii="Times New Roman" w:hAnsi="Times New Roman" w:cs="Times New Roman"/>
        </w:rPr>
        <w:t xml:space="preserve"> Ibem, E. O. (2011). Public-private partnerships (PPPs) in housing provision in Lagos Megacity Region, Nigeria. </w:t>
      </w:r>
      <w:r w:rsidRPr="001A1EC9">
        <w:rPr>
          <w:rFonts w:ascii="Times New Roman" w:hAnsi="Times New Roman" w:cs="Times New Roman"/>
          <w:b/>
          <w:bCs/>
        </w:rPr>
        <w:t>International Journal of Housing Policy, 11</w:t>
      </w:r>
      <w:r w:rsidRPr="001A1EC9">
        <w:rPr>
          <w:rFonts w:ascii="Times New Roman" w:hAnsi="Times New Roman" w:cs="Times New Roman"/>
        </w:rPr>
        <w:t>(2), 133-154.</w:t>
      </w:r>
    </w:p>
    <w:p w14:paraId="6B2477DD" w14:textId="77777777" w:rsidR="00DD5C21" w:rsidRPr="001A1EC9" w:rsidRDefault="00DD5C21" w:rsidP="001A1EC9">
      <w:pPr>
        <w:spacing w:line="360" w:lineRule="auto"/>
        <w:jc w:val="both"/>
        <w:rPr>
          <w:rFonts w:ascii="Times New Roman" w:hAnsi="Times New Roman" w:cs="Times New Roman"/>
          <w:b/>
          <w:bCs/>
        </w:rPr>
      </w:pPr>
      <w:r w:rsidRPr="001A1EC9">
        <w:rPr>
          <w:rFonts w:ascii="Times New Roman" w:hAnsi="Times New Roman" w:cs="Times New Roman"/>
          <w:b/>
          <w:bCs/>
        </w:rPr>
        <w:t>3. Ride-Hailing Services</w:t>
      </w:r>
    </w:p>
    <w:p w14:paraId="71175AFC" w14:textId="77777777" w:rsidR="00DD5C21" w:rsidRPr="001A1EC9" w:rsidRDefault="00DD5C21" w:rsidP="001A1EC9">
      <w:pPr>
        <w:spacing w:line="360" w:lineRule="auto"/>
        <w:jc w:val="both"/>
        <w:rPr>
          <w:rFonts w:ascii="Times New Roman" w:hAnsi="Times New Roman" w:cs="Times New Roman"/>
        </w:rPr>
      </w:pPr>
      <w:r w:rsidRPr="001A1EC9">
        <w:rPr>
          <w:rFonts w:ascii="Times New Roman" w:hAnsi="Times New Roman" w:cs="Times New Roman"/>
          <w:b/>
          <w:bCs/>
        </w:rPr>
        <w:t>Ride-Hailing Platforms:</w:t>
      </w:r>
      <w:r w:rsidRPr="001A1EC9">
        <w:rPr>
          <w:rFonts w:ascii="Times New Roman" w:hAnsi="Times New Roman" w:cs="Times New Roman"/>
        </w:rPr>
        <w:t xml:space="preserve"> Services like Uber and Bolt have become popular in Lagos, offering a convenient alternative to traditional public transportation. These services provide flexible and relatively efficient commuting options for those who can afford them.</w:t>
      </w:r>
    </w:p>
    <w:p w14:paraId="280A5F92" w14:textId="77777777" w:rsidR="00DD5C21" w:rsidRPr="001A1EC9" w:rsidRDefault="00DD5C21" w:rsidP="001A1EC9">
      <w:pPr>
        <w:numPr>
          <w:ilvl w:val="0"/>
          <w:numId w:val="4"/>
        </w:numPr>
        <w:spacing w:line="360" w:lineRule="auto"/>
        <w:jc w:val="both"/>
        <w:rPr>
          <w:rFonts w:ascii="Times New Roman" w:hAnsi="Times New Roman" w:cs="Times New Roman"/>
        </w:rPr>
      </w:pPr>
      <w:r w:rsidRPr="001A1EC9">
        <w:rPr>
          <w:rFonts w:ascii="Times New Roman" w:hAnsi="Times New Roman" w:cs="Times New Roman"/>
          <w:b/>
          <w:bCs/>
        </w:rPr>
        <w:t>Scholarly Citation:</w:t>
      </w:r>
      <w:r w:rsidRPr="001A1EC9">
        <w:rPr>
          <w:rFonts w:ascii="Times New Roman" w:hAnsi="Times New Roman" w:cs="Times New Roman"/>
        </w:rPr>
        <w:t xml:space="preserve"> "Ride-hailing services have emerged as a significant alternative to traditional public transportation in Lagos, offering flexibility and convenience to commuters" (Afolabi &amp; Gbadamosi, 2017).</w:t>
      </w:r>
    </w:p>
    <w:p w14:paraId="31013EC7" w14:textId="77777777" w:rsidR="00DD5C21" w:rsidRPr="001A1EC9" w:rsidRDefault="00DD5C21" w:rsidP="001A1EC9">
      <w:pPr>
        <w:numPr>
          <w:ilvl w:val="0"/>
          <w:numId w:val="4"/>
        </w:numPr>
        <w:spacing w:line="360" w:lineRule="auto"/>
        <w:jc w:val="both"/>
        <w:rPr>
          <w:rFonts w:ascii="Times New Roman" w:hAnsi="Times New Roman" w:cs="Times New Roman"/>
        </w:rPr>
      </w:pPr>
      <w:r w:rsidRPr="001A1EC9">
        <w:rPr>
          <w:rFonts w:ascii="Times New Roman" w:hAnsi="Times New Roman" w:cs="Times New Roman"/>
          <w:b/>
          <w:bCs/>
        </w:rPr>
        <w:lastRenderedPageBreak/>
        <w:t>Reference:</w:t>
      </w:r>
      <w:r w:rsidRPr="001A1EC9">
        <w:rPr>
          <w:rFonts w:ascii="Times New Roman" w:hAnsi="Times New Roman" w:cs="Times New Roman"/>
        </w:rPr>
        <w:t xml:space="preserve"> Afolabi, O. J., &amp; Gbadamosi, K. T. (2017). The rise of ride-hailing services in Lagos, Nigeria: Opportunities and challenges. </w:t>
      </w:r>
      <w:r w:rsidRPr="001A1EC9">
        <w:rPr>
          <w:rFonts w:ascii="Times New Roman" w:hAnsi="Times New Roman" w:cs="Times New Roman"/>
          <w:b/>
          <w:bCs/>
        </w:rPr>
        <w:t>Journal of Sustainable Development in Africa, 19</w:t>
      </w:r>
      <w:r w:rsidRPr="001A1EC9">
        <w:rPr>
          <w:rFonts w:ascii="Times New Roman" w:hAnsi="Times New Roman" w:cs="Times New Roman"/>
        </w:rPr>
        <w:t>(1), 118-129.</w:t>
      </w:r>
    </w:p>
    <w:p w14:paraId="17D230DC" w14:textId="77777777" w:rsidR="00DD5C21" w:rsidRPr="001A1EC9" w:rsidRDefault="00DD5C21" w:rsidP="001A1EC9">
      <w:pPr>
        <w:spacing w:line="360" w:lineRule="auto"/>
        <w:jc w:val="both"/>
        <w:rPr>
          <w:rFonts w:ascii="Times New Roman" w:hAnsi="Times New Roman" w:cs="Times New Roman"/>
          <w:b/>
          <w:bCs/>
        </w:rPr>
      </w:pPr>
      <w:r w:rsidRPr="001A1EC9">
        <w:rPr>
          <w:rFonts w:ascii="Times New Roman" w:hAnsi="Times New Roman" w:cs="Times New Roman"/>
          <w:b/>
          <w:bCs/>
        </w:rPr>
        <w:t>4. Expansion of Rail Services</w:t>
      </w:r>
    </w:p>
    <w:p w14:paraId="75A93638" w14:textId="77777777" w:rsidR="00DD5C21" w:rsidRPr="001A1EC9" w:rsidRDefault="00DD5C21" w:rsidP="001A1EC9">
      <w:pPr>
        <w:spacing w:line="360" w:lineRule="auto"/>
        <w:jc w:val="both"/>
        <w:rPr>
          <w:rFonts w:ascii="Times New Roman" w:hAnsi="Times New Roman" w:cs="Times New Roman"/>
        </w:rPr>
      </w:pPr>
      <w:r w:rsidRPr="001A1EC9">
        <w:rPr>
          <w:rFonts w:ascii="Times New Roman" w:hAnsi="Times New Roman" w:cs="Times New Roman"/>
          <w:b/>
          <w:bCs/>
        </w:rPr>
        <w:t>Lagos Light Rail Project:</w:t>
      </w:r>
      <w:r w:rsidRPr="001A1EC9">
        <w:rPr>
          <w:rFonts w:ascii="Times New Roman" w:hAnsi="Times New Roman" w:cs="Times New Roman"/>
        </w:rPr>
        <w:t xml:space="preserve"> The Lagos State Government has been developing the Lagos Rail Mass Transit (LRMT) system to provide a more efficient and large-capacity public transport option. The Blue Line, which connects the mainland to Lagos Island, is a major part of this initiative.</w:t>
      </w:r>
    </w:p>
    <w:p w14:paraId="7791FB6D" w14:textId="77777777" w:rsidR="00DD5C21" w:rsidRPr="001A1EC9" w:rsidRDefault="00DD5C21" w:rsidP="001A1EC9">
      <w:pPr>
        <w:numPr>
          <w:ilvl w:val="0"/>
          <w:numId w:val="5"/>
        </w:numPr>
        <w:spacing w:line="360" w:lineRule="auto"/>
        <w:jc w:val="both"/>
        <w:rPr>
          <w:rFonts w:ascii="Times New Roman" w:hAnsi="Times New Roman" w:cs="Times New Roman"/>
        </w:rPr>
      </w:pPr>
      <w:r w:rsidRPr="001A1EC9">
        <w:rPr>
          <w:rFonts w:ascii="Times New Roman" w:hAnsi="Times New Roman" w:cs="Times New Roman"/>
          <w:b/>
          <w:bCs/>
        </w:rPr>
        <w:t>Scholarly Citation:</w:t>
      </w:r>
      <w:r w:rsidRPr="001A1EC9">
        <w:rPr>
          <w:rFonts w:ascii="Times New Roman" w:hAnsi="Times New Roman" w:cs="Times New Roman"/>
        </w:rPr>
        <w:t xml:space="preserve"> "The Lagos Light Rail Project is expected to significantly enhance public transportation efficiency and reduce congestion on key commuter routes" (Olukoju, 2003).</w:t>
      </w:r>
    </w:p>
    <w:p w14:paraId="366772D1" w14:textId="77777777" w:rsidR="00DD5C21" w:rsidRPr="001A1EC9" w:rsidRDefault="00DD5C21" w:rsidP="001A1EC9">
      <w:pPr>
        <w:numPr>
          <w:ilvl w:val="0"/>
          <w:numId w:val="5"/>
        </w:numPr>
        <w:spacing w:line="360" w:lineRule="auto"/>
        <w:jc w:val="both"/>
        <w:rPr>
          <w:rFonts w:ascii="Times New Roman" w:hAnsi="Times New Roman" w:cs="Times New Roman"/>
        </w:rPr>
      </w:pPr>
      <w:r w:rsidRPr="001A1EC9">
        <w:rPr>
          <w:rFonts w:ascii="Times New Roman" w:hAnsi="Times New Roman" w:cs="Times New Roman"/>
          <w:b/>
          <w:bCs/>
        </w:rPr>
        <w:t>Reference:</w:t>
      </w:r>
      <w:r w:rsidRPr="001A1EC9">
        <w:rPr>
          <w:rFonts w:ascii="Times New Roman" w:hAnsi="Times New Roman" w:cs="Times New Roman"/>
        </w:rPr>
        <w:t xml:space="preserve"> Olukoju, A. (2003). Infrastructure development and urban facilities in Lagos, 1861-2000. </w:t>
      </w:r>
      <w:r w:rsidRPr="001A1EC9">
        <w:rPr>
          <w:rFonts w:ascii="Times New Roman" w:hAnsi="Times New Roman" w:cs="Times New Roman"/>
          <w:b/>
          <w:bCs/>
        </w:rPr>
        <w:t>Ibadan Journal of History, 12</w:t>
      </w:r>
      <w:r w:rsidRPr="001A1EC9">
        <w:rPr>
          <w:rFonts w:ascii="Times New Roman" w:hAnsi="Times New Roman" w:cs="Times New Roman"/>
        </w:rPr>
        <w:t>(2), 45-67.</w:t>
      </w:r>
    </w:p>
    <w:p w14:paraId="39AC9D42" w14:textId="77777777" w:rsidR="00DD5C21" w:rsidRPr="001A1EC9" w:rsidRDefault="00DD5C21" w:rsidP="001A1EC9">
      <w:pPr>
        <w:spacing w:line="360" w:lineRule="auto"/>
        <w:jc w:val="both"/>
        <w:rPr>
          <w:rFonts w:ascii="Times New Roman" w:hAnsi="Times New Roman" w:cs="Times New Roman"/>
          <w:b/>
          <w:bCs/>
        </w:rPr>
      </w:pPr>
      <w:r w:rsidRPr="001A1EC9">
        <w:rPr>
          <w:rFonts w:ascii="Times New Roman" w:hAnsi="Times New Roman" w:cs="Times New Roman"/>
          <w:b/>
          <w:bCs/>
        </w:rPr>
        <w:t>5. Employee Shuttle Services</w:t>
      </w:r>
    </w:p>
    <w:p w14:paraId="2E19C4F2" w14:textId="77777777" w:rsidR="00DD5C21" w:rsidRPr="001A1EC9" w:rsidRDefault="00DD5C21" w:rsidP="001A1EC9">
      <w:pPr>
        <w:spacing w:line="360" w:lineRule="auto"/>
        <w:jc w:val="both"/>
        <w:rPr>
          <w:rFonts w:ascii="Times New Roman" w:hAnsi="Times New Roman" w:cs="Times New Roman"/>
        </w:rPr>
      </w:pPr>
      <w:r w:rsidRPr="001A1EC9">
        <w:rPr>
          <w:rFonts w:ascii="Times New Roman" w:hAnsi="Times New Roman" w:cs="Times New Roman"/>
          <w:b/>
          <w:bCs/>
        </w:rPr>
        <w:t>Corporate Shuttle Services:</w:t>
      </w:r>
      <w:r w:rsidRPr="001A1EC9">
        <w:rPr>
          <w:rFonts w:ascii="Times New Roman" w:hAnsi="Times New Roman" w:cs="Times New Roman"/>
        </w:rPr>
        <w:t xml:space="preserve"> Some organizations provide shuttle services for their employees, reducing the need for individual commuting and helping to manage travel schedules more effectively. This initiative helps in reducing the number of cars on the road, thereby alleviating traffic congestion.</w:t>
      </w:r>
    </w:p>
    <w:p w14:paraId="2DA534D5" w14:textId="77777777" w:rsidR="00DD5C21" w:rsidRPr="001A1EC9" w:rsidRDefault="00DD5C21" w:rsidP="001A1EC9">
      <w:pPr>
        <w:numPr>
          <w:ilvl w:val="0"/>
          <w:numId w:val="6"/>
        </w:numPr>
        <w:spacing w:line="360" w:lineRule="auto"/>
        <w:jc w:val="both"/>
        <w:rPr>
          <w:rFonts w:ascii="Times New Roman" w:hAnsi="Times New Roman" w:cs="Times New Roman"/>
        </w:rPr>
      </w:pPr>
      <w:r w:rsidRPr="001A1EC9">
        <w:rPr>
          <w:rFonts w:ascii="Times New Roman" w:hAnsi="Times New Roman" w:cs="Times New Roman"/>
          <w:b/>
          <w:bCs/>
        </w:rPr>
        <w:t>Scholarly Citation:</w:t>
      </w:r>
      <w:r w:rsidRPr="001A1EC9">
        <w:rPr>
          <w:rFonts w:ascii="Times New Roman" w:hAnsi="Times New Roman" w:cs="Times New Roman"/>
        </w:rPr>
        <w:t xml:space="preserve"> "Employee shuttle services have been shown to effectively reduce traffic congestion and improve commuting efficiency for corporate workers" (Adeola, 2010).</w:t>
      </w:r>
    </w:p>
    <w:p w14:paraId="35E89CB5" w14:textId="77777777" w:rsidR="00DD5C21" w:rsidRPr="001A1EC9" w:rsidRDefault="00DD5C21" w:rsidP="001A1EC9">
      <w:pPr>
        <w:numPr>
          <w:ilvl w:val="0"/>
          <w:numId w:val="6"/>
        </w:numPr>
        <w:spacing w:line="360" w:lineRule="auto"/>
        <w:jc w:val="both"/>
        <w:rPr>
          <w:rFonts w:ascii="Times New Roman" w:hAnsi="Times New Roman" w:cs="Times New Roman"/>
        </w:rPr>
      </w:pPr>
      <w:r w:rsidRPr="001A1EC9">
        <w:rPr>
          <w:rFonts w:ascii="Times New Roman" w:hAnsi="Times New Roman" w:cs="Times New Roman"/>
          <w:b/>
          <w:bCs/>
        </w:rPr>
        <w:t>Reference:</w:t>
      </w:r>
      <w:r w:rsidRPr="001A1EC9">
        <w:rPr>
          <w:rFonts w:ascii="Times New Roman" w:hAnsi="Times New Roman" w:cs="Times New Roman"/>
        </w:rPr>
        <w:t xml:space="preserve"> Adeola, F. O. (2010). Corporate transportation solutions and their impact on urban traffic congestion in Lagos. </w:t>
      </w:r>
      <w:r w:rsidRPr="001A1EC9">
        <w:rPr>
          <w:rFonts w:ascii="Times New Roman" w:hAnsi="Times New Roman" w:cs="Times New Roman"/>
          <w:b/>
          <w:bCs/>
        </w:rPr>
        <w:t>Journal of Urban Transportation, 15</w:t>
      </w:r>
      <w:r w:rsidRPr="001A1EC9">
        <w:rPr>
          <w:rFonts w:ascii="Times New Roman" w:hAnsi="Times New Roman" w:cs="Times New Roman"/>
        </w:rPr>
        <w:t>(3), 89-102.</w:t>
      </w:r>
    </w:p>
    <w:p w14:paraId="37D0909D" w14:textId="77777777" w:rsidR="00DD5C21" w:rsidRPr="001A1EC9" w:rsidRDefault="00DD5C21" w:rsidP="001A1EC9">
      <w:pPr>
        <w:spacing w:line="360" w:lineRule="auto"/>
        <w:jc w:val="both"/>
        <w:rPr>
          <w:rFonts w:ascii="Times New Roman" w:hAnsi="Times New Roman" w:cs="Times New Roman"/>
          <w:b/>
          <w:bCs/>
        </w:rPr>
      </w:pPr>
      <w:r w:rsidRPr="001A1EC9">
        <w:rPr>
          <w:rFonts w:ascii="Times New Roman" w:hAnsi="Times New Roman" w:cs="Times New Roman"/>
          <w:b/>
          <w:bCs/>
        </w:rPr>
        <w:t>6. Co-Living Spaces</w:t>
      </w:r>
    </w:p>
    <w:p w14:paraId="5748AE1A" w14:textId="77777777" w:rsidR="00DD5C21" w:rsidRPr="001A1EC9" w:rsidRDefault="00DD5C21" w:rsidP="001A1EC9">
      <w:pPr>
        <w:spacing w:line="360" w:lineRule="auto"/>
        <w:jc w:val="both"/>
        <w:rPr>
          <w:rFonts w:ascii="Times New Roman" w:hAnsi="Times New Roman" w:cs="Times New Roman"/>
        </w:rPr>
      </w:pPr>
      <w:r w:rsidRPr="001A1EC9">
        <w:rPr>
          <w:rFonts w:ascii="Times New Roman" w:hAnsi="Times New Roman" w:cs="Times New Roman"/>
          <w:b/>
          <w:bCs/>
        </w:rPr>
        <w:t>Co-Living Communities:</w:t>
      </w:r>
      <w:r w:rsidRPr="001A1EC9">
        <w:rPr>
          <w:rFonts w:ascii="Times New Roman" w:hAnsi="Times New Roman" w:cs="Times New Roman"/>
        </w:rPr>
        <w:t xml:space="preserve"> Co-living spaces provide shared living arrangements, often with communal facilities and a focus on community and networking. These spaces are designed to offer affordable living solutions, especially for young professionals and remote workers.</w:t>
      </w:r>
    </w:p>
    <w:p w14:paraId="1A4BF7D6" w14:textId="77777777" w:rsidR="00DD5C21" w:rsidRPr="001A1EC9" w:rsidRDefault="00DD5C21" w:rsidP="001A1EC9">
      <w:pPr>
        <w:numPr>
          <w:ilvl w:val="0"/>
          <w:numId w:val="7"/>
        </w:numPr>
        <w:spacing w:line="360" w:lineRule="auto"/>
        <w:jc w:val="both"/>
        <w:rPr>
          <w:rFonts w:ascii="Times New Roman" w:hAnsi="Times New Roman" w:cs="Times New Roman"/>
        </w:rPr>
      </w:pPr>
      <w:r w:rsidRPr="001A1EC9">
        <w:rPr>
          <w:rFonts w:ascii="Times New Roman" w:hAnsi="Times New Roman" w:cs="Times New Roman"/>
          <w:b/>
          <w:bCs/>
        </w:rPr>
        <w:t>Scholarly Citation:</w:t>
      </w:r>
      <w:r w:rsidRPr="001A1EC9">
        <w:rPr>
          <w:rFonts w:ascii="Times New Roman" w:hAnsi="Times New Roman" w:cs="Times New Roman"/>
        </w:rPr>
        <w:t xml:space="preserve"> "Co-living spaces represent an innovative approach to urban housing, fostering community while addressing affordability and convenience" (Ting &amp; Chien, 2013).</w:t>
      </w:r>
    </w:p>
    <w:p w14:paraId="2360187A" w14:textId="07006CD4" w:rsidR="00DD5C21" w:rsidRPr="001A1EC9" w:rsidRDefault="00DD5C21" w:rsidP="001A1EC9">
      <w:pPr>
        <w:numPr>
          <w:ilvl w:val="0"/>
          <w:numId w:val="7"/>
        </w:numPr>
        <w:spacing w:line="360" w:lineRule="auto"/>
        <w:jc w:val="both"/>
        <w:rPr>
          <w:rFonts w:ascii="Times New Roman" w:hAnsi="Times New Roman" w:cs="Times New Roman"/>
        </w:rPr>
      </w:pPr>
      <w:r w:rsidRPr="001A1EC9">
        <w:rPr>
          <w:rFonts w:ascii="Times New Roman" w:hAnsi="Times New Roman" w:cs="Times New Roman"/>
          <w:b/>
          <w:bCs/>
        </w:rPr>
        <w:t>Reference:</w:t>
      </w:r>
      <w:r w:rsidRPr="001A1EC9">
        <w:rPr>
          <w:rFonts w:ascii="Times New Roman" w:hAnsi="Times New Roman" w:cs="Times New Roman"/>
        </w:rPr>
        <w:t xml:space="preserve"> Ting, H., &amp; Chien, S. (2013). Co-living as an innovative housing solution for urban millennials. </w:t>
      </w:r>
      <w:r w:rsidRPr="001A1EC9">
        <w:rPr>
          <w:rFonts w:ascii="Times New Roman" w:hAnsi="Times New Roman" w:cs="Times New Roman"/>
          <w:b/>
          <w:bCs/>
        </w:rPr>
        <w:t>Urban Studies Journal, 50</w:t>
      </w:r>
      <w:r w:rsidRPr="001A1EC9">
        <w:rPr>
          <w:rFonts w:ascii="Times New Roman" w:hAnsi="Times New Roman" w:cs="Times New Roman"/>
        </w:rPr>
        <w:t>(6), 1123-1140.</w:t>
      </w:r>
    </w:p>
    <w:p w14:paraId="3897B4FF" w14:textId="77777777" w:rsidR="00DD5C21" w:rsidRPr="001A1EC9" w:rsidRDefault="00DD5C21" w:rsidP="001A1EC9">
      <w:pPr>
        <w:spacing w:line="360" w:lineRule="auto"/>
        <w:jc w:val="both"/>
        <w:rPr>
          <w:rFonts w:ascii="Times New Roman" w:hAnsi="Times New Roman" w:cs="Times New Roman"/>
          <w:b/>
          <w:bCs/>
        </w:rPr>
      </w:pPr>
      <w:r w:rsidRPr="001A1EC9">
        <w:rPr>
          <w:rFonts w:ascii="Times New Roman" w:hAnsi="Times New Roman" w:cs="Times New Roman"/>
          <w:b/>
          <w:bCs/>
        </w:rPr>
        <w:t>Conclusion</w:t>
      </w:r>
    </w:p>
    <w:p w14:paraId="2F0768B7" w14:textId="77777777" w:rsidR="00DD5C21" w:rsidRPr="001A1EC9" w:rsidRDefault="00DD5C21" w:rsidP="001A1EC9">
      <w:pPr>
        <w:spacing w:line="360" w:lineRule="auto"/>
        <w:jc w:val="both"/>
        <w:rPr>
          <w:rFonts w:ascii="Times New Roman" w:hAnsi="Times New Roman" w:cs="Times New Roman"/>
        </w:rPr>
      </w:pPr>
      <w:r w:rsidRPr="001A1EC9">
        <w:rPr>
          <w:rFonts w:ascii="Times New Roman" w:hAnsi="Times New Roman" w:cs="Times New Roman"/>
        </w:rPr>
        <w:lastRenderedPageBreak/>
        <w:t>While these solutions have contributed to addressing some aspects of the commuting and housing challenges in Lagos, significant gaps remain, particularly in terms of affordable and convenient housing options near workplaces on Lagos Island. The proposed co-accommodation hostel project aims to fill this gap by providing a cost-effective and practical solution for workers, thereby enhancing their overall quality of life and productivity.</w:t>
      </w:r>
    </w:p>
    <w:p w14:paraId="4A48F24C" w14:textId="77777777" w:rsidR="00DD5C21" w:rsidRPr="001A1EC9" w:rsidRDefault="00DD5C21" w:rsidP="001A1EC9">
      <w:pPr>
        <w:spacing w:line="360" w:lineRule="auto"/>
        <w:jc w:val="both"/>
        <w:rPr>
          <w:rFonts w:ascii="Times New Roman" w:hAnsi="Times New Roman" w:cs="Times New Roman"/>
        </w:rPr>
      </w:pPr>
    </w:p>
    <w:p w14:paraId="6B8421D4" w14:textId="77777777" w:rsidR="00DD5C21" w:rsidRPr="001A1EC9" w:rsidRDefault="00DD5C21" w:rsidP="001A1EC9">
      <w:pPr>
        <w:spacing w:line="360" w:lineRule="auto"/>
        <w:jc w:val="both"/>
        <w:rPr>
          <w:rFonts w:ascii="Times New Roman" w:hAnsi="Times New Roman" w:cs="Times New Roman"/>
        </w:rPr>
      </w:pPr>
    </w:p>
    <w:p w14:paraId="4712A226" w14:textId="77777777" w:rsidR="00DD5C21" w:rsidRPr="001A1EC9" w:rsidRDefault="00DD5C21" w:rsidP="001A1EC9">
      <w:pPr>
        <w:spacing w:line="360" w:lineRule="auto"/>
        <w:jc w:val="both"/>
        <w:rPr>
          <w:rFonts w:ascii="Times New Roman" w:hAnsi="Times New Roman" w:cs="Times New Roman"/>
        </w:rPr>
      </w:pPr>
    </w:p>
    <w:p w14:paraId="30E36771" w14:textId="77777777" w:rsidR="00DD5C21" w:rsidRPr="001A1EC9" w:rsidRDefault="00DD5C21" w:rsidP="001A1EC9">
      <w:pPr>
        <w:spacing w:line="360" w:lineRule="auto"/>
        <w:jc w:val="both"/>
        <w:rPr>
          <w:rFonts w:ascii="Times New Roman" w:hAnsi="Times New Roman" w:cs="Times New Roman"/>
        </w:rPr>
      </w:pPr>
    </w:p>
    <w:p w14:paraId="1F043983" w14:textId="77777777" w:rsidR="00DD5C21" w:rsidRPr="001A1EC9" w:rsidRDefault="00DD5C21" w:rsidP="001A1EC9">
      <w:pPr>
        <w:spacing w:line="360" w:lineRule="auto"/>
        <w:jc w:val="both"/>
        <w:rPr>
          <w:rFonts w:ascii="Times New Roman" w:hAnsi="Times New Roman" w:cs="Times New Roman"/>
        </w:rPr>
      </w:pPr>
    </w:p>
    <w:p w14:paraId="001F19CE" w14:textId="77777777" w:rsidR="00DD5C21" w:rsidRPr="001A1EC9" w:rsidRDefault="00DD5C21" w:rsidP="001A1EC9">
      <w:pPr>
        <w:spacing w:line="360" w:lineRule="auto"/>
        <w:jc w:val="both"/>
        <w:rPr>
          <w:rFonts w:ascii="Times New Roman" w:hAnsi="Times New Roman" w:cs="Times New Roman"/>
        </w:rPr>
      </w:pPr>
    </w:p>
    <w:p w14:paraId="442DA4B0" w14:textId="77777777" w:rsidR="00DD5C21" w:rsidRPr="001A1EC9" w:rsidRDefault="00DD5C21" w:rsidP="001A1EC9">
      <w:pPr>
        <w:spacing w:line="360" w:lineRule="auto"/>
        <w:jc w:val="both"/>
        <w:rPr>
          <w:rFonts w:ascii="Times New Roman" w:hAnsi="Times New Roman" w:cs="Times New Roman"/>
        </w:rPr>
      </w:pPr>
    </w:p>
    <w:p w14:paraId="2613DE44" w14:textId="77777777" w:rsidR="00DD5C21" w:rsidRPr="001A1EC9" w:rsidRDefault="00DD5C21" w:rsidP="001A1EC9">
      <w:pPr>
        <w:spacing w:line="360" w:lineRule="auto"/>
        <w:jc w:val="both"/>
        <w:rPr>
          <w:rFonts w:ascii="Times New Roman" w:hAnsi="Times New Roman" w:cs="Times New Roman"/>
        </w:rPr>
      </w:pPr>
    </w:p>
    <w:p w14:paraId="63428EE6" w14:textId="77777777" w:rsidR="00DD5C21" w:rsidRPr="001A1EC9" w:rsidRDefault="00DD5C21" w:rsidP="001A1EC9">
      <w:pPr>
        <w:spacing w:line="360" w:lineRule="auto"/>
        <w:jc w:val="both"/>
        <w:rPr>
          <w:rFonts w:ascii="Times New Roman" w:hAnsi="Times New Roman" w:cs="Times New Roman"/>
        </w:rPr>
      </w:pPr>
    </w:p>
    <w:p w14:paraId="0B70F03D" w14:textId="77777777" w:rsidR="00DD5C21" w:rsidRPr="001A1EC9" w:rsidRDefault="00DD5C21" w:rsidP="001A1EC9">
      <w:pPr>
        <w:spacing w:line="360" w:lineRule="auto"/>
        <w:jc w:val="both"/>
        <w:rPr>
          <w:rFonts w:ascii="Times New Roman" w:hAnsi="Times New Roman" w:cs="Times New Roman"/>
        </w:rPr>
      </w:pPr>
    </w:p>
    <w:p w14:paraId="06BD101B" w14:textId="77777777" w:rsidR="00DD5C21" w:rsidRPr="001A1EC9" w:rsidRDefault="00DD5C21" w:rsidP="001A1EC9">
      <w:pPr>
        <w:spacing w:line="360" w:lineRule="auto"/>
        <w:jc w:val="both"/>
        <w:rPr>
          <w:rFonts w:ascii="Times New Roman" w:hAnsi="Times New Roman" w:cs="Times New Roman"/>
        </w:rPr>
      </w:pPr>
    </w:p>
    <w:p w14:paraId="1E1F9B46" w14:textId="77777777" w:rsidR="00DD5C21" w:rsidRPr="001A1EC9" w:rsidRDefault="00DD5C21" w:rsidP="001A1EC9">
      <w:pPr>
        <w:spacing w:line="360" w:lineRule="auto"/>
        <w:jc w:val="both"/>
        <w:rPr>
          <w:rFonts w:ascii="Times New Roman" w:hAnsi="Times New Roman" w:cs="Times New Roman"/>
        </w:rPr>
      </w:pPr>
    </w:p>
    <w:p w14:paraId="3D94A080" w14:textId="77777777" w:rsidR="00DD5C21" w:rsidRDefault="00DD5C21" w:rsidP="001A1EC9">
      <w:pPr>
        <w:spacing w:line="360" w:lineRule="auto"/>
        <w:jc w:val="both"/>
        <w:rPr>
          <w:rFonts w:ascii="Times New Roman" w:hAnsi="Times New Roman" w:cs="Times New Roman"/>
        </w:rPr>
      </w:pPr>
    </w:p>
    <w:p w14:paraId="79D5621B" w14:textId="77777777" w:rsidR="001A1EC9" w:rsidRDefault="001A1EC9" w:rsidP="001A1EC9">
      <w:pPr>
        <w:spacing w:line="360" w:lineRule="auto"/>
        <w:jc w:val="both"/>
        <w:rPr>
          <w:rFonts w:ascii="Times New Roman" w:hAnsi="Times New Roman" w:cs="Times New Roman"/>
        </w:rPr>
      </w:pPr>
    </w:p>
    <w:p w14:paraId="6029B83A" w14:textId="77777777" w:rsidR="008F6A5A" w:rsidRDefault="008F6A5A" w:rsidP="001A1EC9">
      <w:pPr>
        <w:spacing w:line="360" w:lineRule="auto"/>
        <w:jc w:val="both"/>
        <w:rPr>
          <w:rFonts w:ascii="Times New Roman" w:hAnsi="Times New Roman" w:cs="Times New Roman"/>
        </w:rPr>
      </w:pPr>
    </w:p>
    <w:p w14:paraId="3BCA62CA" w14:textId="77777777" w:rsidR="008F6A5A" w:rsidRDefault="008F6A5A" w:rsidP="001A1EC9">
      <w:pPr>
        <w:spacing w:line="360" w:lineRule="auto"/>
        <w:jc w:val="both"/>
        <w:rPr>
          <w:rFonts w:ascii="Times New Roman" w:hAnsi="Times New Roman" w:cs="Times New Roman"/>
        </w:rPr>
      </w:pPr>
    </w:p>
    <w:p w14:paraId="594480C4" w14:textId="77777777" w:rsidR="008F6A5A" w:rsidRDefault="008F6A5A" w:rsidP="001A1EC9">
      <w:pPr>
        <w:spacing w:line="360" w:lineRule="auto"/>
        <w:jc w:val="both"/>
        <w:rPr>
          <w:rFonts w:ascii="Times New Roman" w:hAnsi="Times New Roman" w:cs="Times New Roman"/>
        </w:rPr>
      </w:pPr>
    </w:p>
    <w:p w14:paraId="6B931995" w14:textId="77777777" w:rsidR="008F6A5A" w:rsidRDefault="008F6A5A" w:rsidP="001A1EC9">
      <w:pPr>
        <w:spacing w:line="360" w:lineRule="auto"/>
        <w:jc w:val="both"/>
        <w:rPr>
          <w:rFonts w:ascii="Times New Roman" w:hAnsi="Times New Roman" w:cs="Times New Roman"/>
        </w:rPr>
      </w:pPr>
    </w:p>
    <w:p w14:paraId="47DFBA1E" w14:textId="77777777" w:rsidR="001A1EC9" w:rsidRPr="001A1EC9" w:rsidRDefault="001A1EC9" w:rsidP="001A1EC9">
      <w:pPr>
        <w:spacing w:line="360" w:lineRule="auto"/>
        <w:jc w:val="both"/>
        <w:rPr>
          <w:rFonts w:ascii="Times New Roman" w:hAnsi="Times New Roman" w:cs="Times New Roman"/>
        </w:rPr>
      </w:pPr>
    </w:p>
    <w:p w14:paraId="09DE20B3" w14:textId="77777777" w:rsidR="00C91E34" w:rsidRPr="001A1EC9" w:rsidRDefault="00C91E34" w:rsidP="001A1EC9">
      <w:pPr>
        <w:spacing w:line="360" w:lineRule="auto"/>
        <w:jc w:val="both"/>
        <w:rPr>
          <w:rFonts w:ascii="Times New Roman" w:hAnsi="Times New Roman" w:cs="Times New Roman"/>
        </w:rPr>
      </w:pPr>
    </w:p>
    <w:p w14:paraId="29993078" w14:textId="77777777" w:rsidR="00C91E34" w:rsidRPr="001A1EC9" w:rsidRDefault="00C91E34" w:rsidP="001A1EC9">
      <w:pPr>
        <w:spacing w:line="360" w:lineRule="auto"/>
        <w:jc w:val="center"/>
        <w:rPr>
          <w:rFonts w:ascii="Times New Roman" w:hAnsi="Times New Roman" w:cs="Times New Roman"/>
          <w:b/>
          <w:bCs/>
        </w:rPr>
      </w:pPr>
      <w:r w:rsidRPr="001A1EC9">
        <w:rPr>
          <w:rFonts w:ascii="Times New Roman" w:hAnsi="Times New Roman" w:cs="Times New Roman"/>
          <w:b/>
          <w:bCs/>
        </w:rPr>
        <w:lastRenderedPageBreak/>
        <w:t>Discoveries and Opportunities</w:t>
      </w:r>
    </w:p>
    <w:p w14:paraId="74E54355" w14:textId="77777777" w:rsidR="00C91E34" w:rsidRPr="001A1EC9" w:rsidRDefault="00C91E34" w:rsidP="001A1EC9">
      <w:pPr>
        <w:spacing w:line="360" w:lineRule="auto"/>
        <w:jc w:val="both"/>
        <w:rPr>
          <w:rFonts w:ascii="Times New Roman" w:hAnsi="Times New Roman" w:cs="Times New Roman"/>
        </w:rPr>
      </w:pPr>
      <w:r w:rsidRPr="001A1EC9">
        <w:rPr>
          <w:rFonts w:ascii="Times New Roman" w:hAnsi="Times New Roman" w:cs="Times New Roman"/>
        </w:rPr>
        <w:t>The exploration of commuting and housing challenges in Lagos has uncovered significant discoveries and presented numerous opportunities for addressing these issues effectively. Below are key findings and potential opportunities, supported by scholarly citations.</w:t>
      </w:r>
    </w:p>
    <w:p w14:paraId="1A55089F" w14:textId="77777777" w:rsidR="00C91E34" w:rsidRPr="001A1EC9" w:rsidRDefault="00C91E34" w:rsidP="001A1EC9">
      <w:pPr>
        <w:spacing w:line="360" w:lineRule="auto"/>
        <w:jc w:val="both"/>
        <w:rPr>
          <w:rFonts w:ascii="Times New Roman" w:hAnsi="Times New Roman" w:cs="Times New Roman"/>
          <w:b/>
          <w:bCs/>
        </w:rPr>
      </w:pPr>
      <w:r w:rsidRPr="001A1EC9">
        <w:rPr>
          <w:rFonts w:ascii="Times New Roman" w:hAnsi="Times New Roman" w:cs="Times New Roman"/>
          <w:b/>
          <w:bCs/>
        </w:rPr>
        <w:t>1. High Demand for Affordable Housing</w:t>
      </w:r>
    </w:p>
    <w:p w14:paraId="4B386F3D" w14:textId="77777777" w:rsidR="00C91E34" w:rsidRPr="001A1EC9" w:rsidRDefault="00C91E34" w:rsidP="001A1EC9">
      <w:pPr>
        <w:spacing w:line="360" w:lineRule="auto"/>
        <w:jc w:val="both"/>
        <w:rPr>
          <w:rFonts w:ascii="Times New Roman" w:hAnsi="Times New Roman" w:cs="Times New Roman"/>
        </w:rPr>
      </w:pPr>
      <w:r w:rsidRPr="001A1EC9">
        <w:rPr>
          <w:rFonts w:ascii="Times New Roman" w:hAnsi="Times New Roman" w:cs="Times New Roman"/>
          <w:b/>
          <w:bCs/>
        </w:rPr>
        <w:t>Discovery:</w:t>
      </w:r>
      <w:r w:rsidRPr="001A1EC9">
        <w:rPr>
          <w:rFonts w:ascii="Times New Roman" w:hAnsi="Times New Roman" w:cs="Times New Roman"/>
        </w:rPr>
        <w:t xml:space="preserve"> There is a substantial demand for affordable housing in Lagos, especially on Lagos Island, where the cost of living is considerably higher compared to the mainland. Workers commuting from the mainland to the island daily are in dire need of economical lodging options closer to their workplaces.</w:t>
      </w:r>
    </w:p>
    <w:p w14:paraId="4F1048D5" w14:textId="77777777" w:rsidR="00C91E34" w:rsidRPr="001A1EC9" w:rsidRDefault="00C91E34" w:rsidP="001A1EC9">
      <w:pPr>
        <w:numPr>
          <w:ilvl w:val="0"/>
          <w:numId w:val="8"/>
        </w:numPr>
        <w:spacing w:line="360" w:lineRule="auto"/>
        <w:jc w:val="both"/>
        <w:rPr>
          <w:rFonts w:ascii="Times New Roman" w:hAnsi="Times New Roman" w:cs="Times New Roman"/>
        </w:rPr>
      </w:pPr>
      <w:r w:rsidRPr="001A1EC9">
        <w:rPr>
          <w:rFonts w:ascii="Times New Roman" w:hAnsi="Times New Roman" w:cs="Times New Roman"/>
          <w:b/>
          <w:bCs/>
        </w:rPr>
        <w:t>Scholarly Citation:</w:t>
      </w:r>
      <w:r w:rsidRPr="001A1EC9">
        <w:rPr>
          <w:rFonts w:ascii="Times New Roman" w:hAnsi="Times New Roman" w:cs="Times New Roman"/>
        </w:rPr>
        <w:t xml:space="preserve"> "The acute shortage of affordable housing in Lagos Island has exacerbated the commuting burden on workers, necessitating innovative housing solutions" (</w:t>
      </w:r>
      <w:proofErr w:type="spellStart"/>
      <w:r w:rsidRPr="001A1EC9">
        <w:rPr>
          <w:rFonts w:ascii="Times New Roman" w:hAnsi="Times New Roman" w:cs="Times New Roman"/>
        </w:rPr>
        <w:t>Akinmoladun</w:t>
      </w:r>
      <w:proofErr w:type="spellEnd"/>
      <w:r w:rsidRPr="001A1EC9">
        <w:rPr>
          <w:rFonts w:ascii="Times New Roman" w:hAnsi="Times New Roman" w:cs="Times New Roman"/>
        </w:rPr>
        <w:t xml:space="preserve"> &amp; </w:t>
      </w:r>
      <w:proofErr w:type="spellStart"/>
      <w:r w:rsidRPr="001A1EC9">
        <w:rPr>
          <w:rFonts w:ascii="Times New Roman" w:hAnsi="Times New Roman" w:cs="Times New Roman"/>
        </w:rPr>
        <w:t>Oluwoye</w:t>
      </w:r>
      <w:proofErr w:type="spellEnd"/>
      <w:r w:rsidRPr="001A1EC9">
        <w:rPr>
          <w:rFonts w:ascii="Times New Roman" w:hAnsi="Times New Roman" w:cs="Times New Roman"/>
        </w:rPr>
        <w:t>, 2007).</w:t>
      </w:r>
    </w:p>
    <w:p w14:paraId="3EC6ECC5" w14:textId="77777777" w:rsidR="00C91E34" w:rsidRPr="001A1EC9" w:rsidRDefault="00C91E34" w:rsidP="001A1EC9">
      <w:pPr>
        <w:numPr>
          <w:ilvl w:val="0"/>
          <w:numId w:val="8"/>
        </w:numPr>
        <w:spacing w:line="360" w:lineRule="auto"/>
        <w:jc w:val="both"/>
        <w:rPr>
          <w:rFonts w:ascii="Times New Roman" w:hAnsi="Times New Roman" w:cs="Times New Roman"/>
        </w:rPr>
      </w:pPr>
      <w:r w:rsidRPr="001A1EC9">
        <w:rPr>
          <w:rFonts w:ascii="Times New Roman" w:hAnsi="Times New Roman" w:cs="Times New Roman"/>
          <w:b/>
          <w:bCs/>
        </w:rPr>
        <w:t>Reference:</w:t>
      </w:r>
      <w:r w:rsidRPr="001A1EC9">
        <w:rPr>
          <w:rFonts w:ascii="Times New Roman" w:hAnsi="Times New Roman" w:cs="Times New Roman"/>
        </w:rPr>
        <w:t xml:space="preserve"> </w:t>
      </w:r>
      <w:proofErr w:type="spellStart"/>
      <w:r w:rsidRPr="001A1EC9">
        <w:rPr>
          <w:rFonts w:ascii="Times New Roman" w:hAnsi="Times New Roman" w:cs="Times New Roman"/>
        </w:rPr>
        <w:t>Akinmoladun</w:t>
      </w:r>
      <w:proofErr w:type="spellEnd"/>
      <w:r w:rsidRPr="001A1EC9">
        <w:rPr>
          <w:rFonts w:ascii="Times New Roman" w:hAnsi="Times New Roman" w:cs="Times New Roman"/>
        </w:rPr>
        <w:t xml:space="preserve">, O. I., &amp; </w:t>
      </w:r>
      <w:proofErr w:type="spellStart"/>
      <w:r w:rsidRPr="001A1EC9">
        <w:rPr>
          <w:rFonts w:ascii="Times New Roman" w:hAnsi="Times New Roman" w:cs="Times New Roman"/>
        </w:rPr>
        <w:t>Oluwoye</w:t>
      </w:r>
      <w:proofErr w:type="spellEnd"/>
      <w:r w:rsidRPr="001A1EC9">
        <w:rPr>
          <w:rFonts w:ascii="Times New Roman" w:hAnsi="Times New Roman" w:cs="Times New Roman"/>
        </w:rPr>
        <w:t xml:space="preserve">, J. (2007). An assessment of why the problems of housing shortages </w:t>
      </w:r>
      <w:proofErr w:type="gramStart"/>
      <w:r w:rsidRPr="001A1EC9">
        <w:rPr>
          <w:rFonts w:ascii="Times New Roman" w:hAnsi="Times New Roman" w:cs="Times New Roman"/>
        </w:rPr>
        <w:t>persist</w:t>
      </w:r>
      <w:proofErr w:type="gramEnd"/>
      <w:r w:rsidRPr="001A1EC9">
        <w:rPr>
          <w:rFonts w:ascii="Times New Roman" w:hAnsi="Times New Roman" w:cs="Times New Roman"/>
        </w:rPr>
        <w:t xml:space="preserve"> in developing countries: A case of study of Lagos Metropolis, Nigeria. </w:t>
      </w:r>
      <w:r w:rsidRPr="001A1EC9">
        <w:rPr>
          <w:rFonts w:ascii="Times New Roman" w:hAnsi="Times New Roman" w:cs="Times New Roman"/>
          <w:b/>
          <w:bCs/>
        </w:rPr>
        <w:t>Pakistan Journal of Social Sciences, 4</w:t>
      </w:r>
      <w:r w:rsidRPr="001A1EC9">
        <w:rPr>
          <w:rFonts w:ascii="Times New Roman" w:hAnsi="Times New Roman" w:cs="Times New Roman"/>
        </w:rPr>
        <w:t>(4), 589-598.</w:t>
      </w:r>
    </w:p>
    <w:p w14:paraId="70760FCA" w14:textId="77777777" w:rsidR="00C91E34" w:rsidRPr="001A1EC9" w:rsidRDefault="00C91E34" w:rsidP="001A1EC9">
      <w:pPr>
        <w:spacing w:line="360" w:lineRule="auto"/>
        <w:jc w:val="both"/>
        <w:rPr>
          <w:rFonts w:ascii="Times New Roman" w:hAnsi="Times New Roman" w:cs="Times New Roman"/>
          <w:b/>
          <w:bCs/>
        </w:rPr>
      </w:pPr>
      <w:r w:rsidRPr="001A1EC9">
        <w:rPr>
          <w:rFonts w:ascii="Times New Roman" w:hAnsi="Times New Roman" w:cs="Times New Roman"/>
          <w:b/>
          <w:bCs/>
        </w:rPr>
        <w:t>2. Potential for Co-Accommodation Hostels</w:t>
      </w:r>
    </w:p>
    <w:p w14:paraId="7C48AA7F" w14:textId="77777777" w:rsidR="00C91E34" w:rsidRPr="001A1EC9" w:rsidRDefault="00C91E34" w:rsidP="001A1EC9">
      <w:pPr>
        <w:spacing w:line="360" w:lineRule="auto"/>
        <w:jc w:val="both"/>
        <w:rPr>
          <w:rFonts w:ascii="Times New Roman" w:hAnsi="Times New Roman" w:cs="Times New Roman"/>
        </w:rPr>
      </w:pPr>
      <w:r w:rsidRPr="001A1EC9">
        <w:rPr>
          <w:rFonts w:ascii="Times New Roman" w:hAnsi="Times New Roman" w:cs="Times New Roman"/>
          <w:b/>
          <w:bCs/>
        </w:rPr>
        <w:t>Opportunity:</w:t>
      </w:r>
      <w:r w:rsidRPr="001A1EC9">
        <w:rPr>
          <w:rFonts w:ascii="Times New Roman" w:hAnsi="Times New Roman" w:cs="Times New Roman"/>
        </w:rPr>
        <w:t xml:space="preserve"> The concept of co-accommodation hostels presents a viable solution to the housing and commuting challenges in Lagos. These hostels can offer affordable, convenient, and secure lodging for workers, reducing commute times and improving their quality of life.</w:t>
      </w:r>
    </w:p>
    <w:p w14:paraId="0AC1BC8E" w14:textId="77777777" w:rsidR="00C91E34" w:rsidRPr="001A1EC9" w:rsidRDefault="00C91E34" w:rsidP="001A1EC9">
      <w:pPr>
        <w:numPr>
          <w:ilvl w:val="0"/>
          <w:numId w:val="9"/>
        </w:numPr>
        <w:spacing w:line="360" w:lineRule="auto"/>
        <w:jc w:val="both"/>
        <w:rPr>
          <w:rFonts w:ascii="Times New Roman" w:hAnsi="Times New Roman" w:cs="Times New Roman"/>
        </w:rPr>
      </w:pPr>
      <w:r w:rsidRPr="001A1EC9">
        <w:rPr>
          <w:rFonts w:ascii="Times New Roman" w:hAnsi="Times New Roman" w:cs="Times New Roman"/>
          <w:b/>
          <w:bCs/>
        </w:rPr>
        <w:t>Scholarly Citation:</w:t>
      </w:r>
      <w:r w:rsidRPr="001A1EC9">
        <w:rPr>
          <w:rFonts w:ascii="Times New Roman" w:hAnsi="Times New Roman" w:cs="Times New Roman"/>
        </w:rPr>
        <w:t xml:space="preserve"> "Co-accommodation hostels can provide a practical and cost-effective housing solution for urban workers, promoting social interaction and reducing the strain of daily commutes" (Smith, 2014).</w:t>
      </w:r>
    </w:p>
    <w:p w14:paraId="456B5526" w14:textId="77777777" w:rsidR="00C91E34" w:rsidRPr="001A1EC9" w:rsidRDefault="00C91E34" w:rsidP="001A1EC9">
      <w:pPr>
        <w:numPr>
          <w:ilvl w:val="0"/>
          <w:numId w:val="9"/>
        </w:numPr>
        <w:spacing w:line="360" w:lineRule="auto"/>
        <w:jc w:val="both"/>
        <w:rPr>
          <w:rFonts w:ascii="Times New Roman" w:hAnsi="Times New Roman" w:cs="Times New Roman"/>
        </w:rPr>
      </w:pPr>
      <w:r w:rsidRPr="001A1EC9">
        <w:rPr>
          <w:rFonts w:ascii="Times New Roman" w:hAnsi="Times New Roman" w:cs="Times New Roman"/>
          <w:b/>
          <w:bCs/>
        </w:rPr>
        <w:t>Reference:</w:t>
      </w:r>
      <w:r w:rsidRPr="001A1EC9">
        <w:rPr>
          <w:rFonts w:ascii="Times New Roman" w:hAnsi="Times New Roman" w:cs="Times New Roman"/>
        </w:rPr>
        <w:t xml:space="preserve"> Smith, M. K. (2014). Co-living as a response to urban housing challenges: A case study analysis. </w:t>
      </w:r>
      <w:r w:rsidRPr="001A1EC9">
        <w:rPr>
          <w:rFonts w:ascii="Times New Roman" w:hAnsi="Times New Roman" w:cs="Times New Roman"/>
          <w:b/>
          <w:bCs/>
        </w:rPr>
        <w:t>Journal of Urban Development, 30</w:t>
      </w:r>
      <w:r w:rsidRPr="001A1EC9">
        <w:rPr>
          <w:rFonts w:ascii="Times New Roman" w:hAnsi="Times New Roman" w:cs="Times New Roman"/>
        </w:rPr>
        <w:t>(2), 147-160.</w:t>
      </w:r>
    </w:p>
    <w:p w14:paraId="41AE6A2C" w14:textId="77777777" w:rsidR="00C91E34" w:rsidRPr="001A1EC9" w:rsidRDefault="00C91E34" w:rsidP="001A1EC9">
      <w:pPr>
        <w:spacing w:line="360" w:lineRule="auto"/>
        <w:jc w:val="both"/>
        <w:rPr>
          <w:rFonts w:ascii="Times New Roman" w:hAnsi="Times New Roman" w:cs="Times New Roman"/>
          <w:b/>
          <w:bCs/>
        </w:rPr>
      </w:pPr>
      <w:r w:rsidRPr="001A1EC9">
        <w:rPr>
          <w:rFonts w:ascii="Times New Roman" w:hAnsi="Times New Roman" w:cs="Times New Roman"/>
          <w:b/>
          <w:bCs/>
        </w:rPr>
        <w:t>3. Enhanced Productivity and Well-being</w:t>
      </w:r>
    </w:p>
    <w:p w14:paraId="5B2BEBE1" w14:textId="77777777" w:rsidR="00C91E34" w:rsidRPr="001A1EC9" w:rsidRDefault="00C91E34" w:rsidP="001A1EC9">
      <w:pPr>
        <w:spacing w:line="360" w:lineRule="auto"/>
        <w:jc w:val="both"/>
        <w:rPr>
          <w:rFonts w:ascii="Times New Roman" w:hAnsi="Times New Roman" w:cs="Times New Roman"/>
        </w:rPr>
      </w:pPr>
      <w:r w:rsidRPr="001A1EC9">
        <w:rPr>
          <w:rFonts w:ascii="Times New Roman" w:hAnsi="Times New Roman" w:cs="Times New Roman"/>
          <w:b/>
          <w:bCs/>
        </w:rPr>
        <w:t>Discovery:</w:t>
      </w:r>
      <w:r w:rsidRPr="001A1EC9">
        <w:rPr>
          <w:rFonts w:ascii="Times New Roman" w:hAnsi="Times New Roman" w:cs="Times New Roman"/>
        </w:rPr>
        <w:t xml:space="preserve"> Reducing commute times and providing convenient housing solutions can significantly enhance workers' productivity and overall well-being. Long commutes are associated with increased stress, health issues, and reduced job satisfaction.</w:t>
      </w:r>
    </w:p>
    <w:p w14:paraId="3F050508" w14:textId="77777777" w:rsidR="00C91E34" w:rsidRPr="001A1EC9" w:rsidRDefault="00C91E34" w:rsidP="001A1EC9">
      <w:pPr>
        <w:numPr>
          <w:ilvl w:val="0"/>
          <w:numId w:val="10"/>
        </w:numPr>
        <w:spacing w:line="360" w:lineRule="auto"/>
        <w:jc w:val="both"/>
        <w:rPr>
          <w:rFonts w:ascii="Times New Roman" w:hAnsi="Times New Roman" w:cs="Times New Roman"/>
        </w:rPr>
      </w:pPr>
      <w:r w:rsidRPr="001A1EC9">
        <w:rPr>
          <w:rFonts w:ascii="Times New Roman" w:hAnsi="Times New Roman" w:cs="Times New Roman"/>
          <w:b/>
          <w:bCs/>
        </w:rPr>
        <w:lastRenderedPageBreak/>
        <w:t>Scholarly Citation:</w:t>
      </w:r>
      <w:r w:rsidRPr="001A1EC9">
        <w:rPr>
          <w:rFonts w:ascii="Times New Roman" w:hAnsi="Times New Roman" w:cs="Times New Roman"/>
        </w:rPr>
        <w:t xml:space="preserve"> "Long commuting times are linked to higher stress levels and lower productivity among workers, highlighting the need for more convenient housing solutions" (Koslowsky et al., 1995).</w:t>
      </w:r>
    </w:p>
    <w:p w14:paraId="3E9EEC22" w14:textId="77777777" w:rsidR="00C91E34" w:rsidRPr="001A1EC9" w:rsidRDefault="00C91E34" w:rsidP="001A1EC9">
      <w:pPr>
        <w:numPr>
          <w:ilvl w:val="0"/>
          <w:numId w:val="10"/>
        </w:numPr>
        <w:spacing w:line="360" w:lineRule="auto"/>
        <w:jc w:val="both"/>
        <w:rPr>
          <w:rFonts w:ascii="Times New Roman" w:hAnsi="Times New Roman" w:cs="Times New Roman"/>
        </w:rPr>
      </w:pPr>
      <w:r w:rsidRPr="001A1EC9">
        <w:rPr>
          <w:rFonts w:ascii="Times New Roman" w:hAnsi="Times New Roman" w:cs="Times New Roman"/>
          <w:b/>
          <w:bCs/>
        </w:rPr>
        <w:t>Reference:</w:t>
      </w:r>
      <w:r w:rsidRPr="001A1EC9">
        <w:rPr>
          <w:rFonts w:ascii="Times New Roman" w:hAnsi="Times New Roman" w:cs="Times New Roman"/>
        </w:rPr>
        <w:t xml:space="preserve"> Koslowsky, M., Aizer, A., &amp; Krausz, M. (1995). Stressor and personal variables in the commuting experience. </w:t>
      </w:r>
      <w:r w:rsidRPr="001A1EC9">
        <w:rPr>
          <w:rFonts w:ascii="Times New Roman" w:hAnsi="Times New Roman" w:cs="Times New Roman"/>
          <w:b/>
          <w:bCs/>
        </w:rPr>
        <w:t>International Journal of Manpower, 16</w:t>
      </w:r>
      <w:r w:rsidRPr="001A1EC9">
        <w:rPr>
          <w:rFonts w:ascii="Times New Roman" w:hAnsi="Times New Roman" w:cs="Times New Roman"/>
        </w:rPr>
        <w:t>(2), 27-36.</w:t>
      </w:r>
    </w:p>
    <w:p w14:paraId="71D5A13A" w14:textId="77777777" w:rsidR="00C91E34" w:rsidRPr="001A1EC9" w:rsidRDefault="00C91E34" w:rsidP="001A1EC9">
      <w:pPr>
        <w:spacing w:line="360" w:lineRule="auto"/>
        <w:jc w:val="both"/>
        <w:rPr>
          <w:rFonts w:ascii="Times New Roman" w:hAnsi="Times New Roman" w:cs="Times New Roman"/>
          <w:b/>
          <w:bCs/>
        </w:rPr>
      </w:pPr>
      <w:r w:rsidRPr="001A1EC9">
        <w:rPr>
          <w:rFonts w:ascii="Times New Roman" w:hAnsi="Times New Roman" w:cs="Times New Roman"/>
          <w:b/>
          <w:bCs/>
        </w:rPr>
        <w:t>4. Leveraging Public-Private Partnerships</w:t>
      </w:r>
    </w:p>
    <w:p w14:paraId="2B9715D9" w14:textId="77777777" w:rsidR="00C91E34" w:rsidRPr="001A1EC9" w:rsidRDefault="00C91E34" w:rsidP="001A1EC9">
      <w:pPr>
        <w:spacing w:line="360" w:lineRule="auto"/>
        <w:jc w:val="both"/>
        <w:rPr>
          <w:rFonts w:ascii="Times New Roman" w:hAnsi="Times New Roman" w:cs="Times New Roman"/>
        </w:rPr>
      </w:pPr>
      <w:r w:rsidRPr="001A1EC9">
        <w:rPr>
          <w:rFonts w:ascii="Times New Roman" w:hAnsi="Times New Roman" w:cs="Times New Roman"/>
          <w:b/>
          <w:bCs/>
        </w:rPr>
        <w:t>Opportunity:</w:t>
      </w:r>
      <w:r w:rsidRPr="001A1EC9">
        <w:rPr>
          <w:rFonts w:ascii="Times New Roman" w:hAnsi="Times New Roman" w:cs="Times New Roman"/>
        </w:rPr>
        <w:t xml:space="preserve"> Public-private partnerships (PPPs) can play a crucial role in developing co-accommodation hostels. By collaborating with private developers, the government can facilitate the creation of affordable housing projects that meet the needs of the commuting workforce.</w:t>
      </w:r>
    </w:p>
    <w:p w14:paraId="5E2DEF56" w14:textId="77777777" w:rsidR="00C91E34" w:rsidRPr="001A1EC9" w:rsidRDefault="00C91E34" w:rsidP="001A1EC9">
      <w:pPr>
        <w:numPr>
          <w:ilvl w:val="0"/>
          <w:numId w:val="11"/>
        </w:numPr>
        <w:spacing w:line="360" w:lineRule="auto"/>
        <w:jc w:val="both"/>
        <w:rPr>
          <w:rFonts w:ascii="Times New Roman" w:hAnsi="Times New Roman" w:cs="Times New Roman"/>
        </w:rPr>
      </w:pPr>
      <w:r w:rsidRPr="001A1EC9">
        <w:rPr>
          <w:rFonts w:ascii="Times New Roman" w:hAnsi="Times New Roman" w:cs="Times New Roman"/>
          <w:b/>
          <w:bCs/>
        </w:rPr>
        <w:t>Scholarly Citation:</w:t>
      </w:r>
      <w:r w:rsidRPr="001A1EC9">
        <w:rPr>
          <w:rFonts w:ascii="Times New Roman" w:hAnsi="Times New Roman" w:cs="Times New Roman"/>
        </w:rPr>
        <w:t xml:space="preserve"> "Public-private partnerships are instrumental in addressing urban housing shortages, leveraging private sector efficiencies and public sector support" (Li et al., 2005).</w:t>
      </w:r>
    </w:p>
    <w:p w14:paraId="2343975A" w14:textId="77777777" w:rsidR="00C91E34" w:rsidRPr="001A1EC9" w:rsidRDefault="00C91E34" w:rsidP="001A1EC9">
      <w:pPr>
        <w:numPr>
          <w:ilvl w:val="0"/>
          <w:numId w:val="11"/>
        </w:numPr>
        <w:spacing w:line="360" w:lineRule="auto"/>
        <w:jc w:val="both"/>
        <w:rPr>
          <w:rFonts w:ascii="Times New Roman" w:hAnsi="Times New Roman" w:cs="Times New Roman"/>
        </w:rPr>
      </w:pPr>
      <w:r w:rsidRPr="001A1EC9">
        <w:rPr>
          <w:rFonts w:ascii="Times New Roman" w:hAnsi="Times New Roman" w:cs="Times New Roman"/>
          <w:b/>
          <w:bCs/>
        </w:rPr>
        <w:t>Reference:</w:t>
      </w:r>
      <w:r w:rsidRPr="001A1EC9">
        <w:rPr>
          <w:rFonts w:ascii="Times New Roman" w:hAnsi="Times New Roman" w:cs="Times New Roman"/>
        </w:rPr>
        <w:t xml:space="preserve"> Li, B., Akintoye, A., Edwards, P. J., &amp; Hardcastle, C. (2005). The allocation of risk in PPP/PFI construction projects in the UK. </w:t>
      </w:r>
      <w:r w:rsidRPr="001A1EC9">
        <w:rPr>
          <w:rFonts w:ascii="Times New Roman" w:hAnsi="Times New Roman" w:cs="Times New Roman"/>
          <w:b/>
          <w:bCs/>
        </w:rPr>
        <w:t>International Journal of Project Management, 23</w:t>
      </w:r>
      <w:r w:rsidRPr="001A1EC9">
        <w:rPr>
          <w:rFonts w:ascii="Times New Roman" w:hAnsi="Times New Roman" w:cs="Times New Roman"/>
        </w:rPr>
        <w:t>(1), 25-35.</w:t>
      </w:r>
    </w:p>
    <w:p w14:paraId="73121AC1" w14:textId="77777777" w:rsidR="00C91E34" w:rsidRPr="001A1EC9" w:rsidRDefault="00C91E34" w:rsidP="001A1EC9">
      <w:pPr>
        <w:spacing w:line="360" w:lineRule="auto"/>
        <w:jc w:val="both"/>
        <w:rPr>
          <w:rFonts w:ascii="Times New Roman" w:hAnsi="Times New Roman" w:cs="Times New Roman"/>
          <w:b/>
          <w:bCs/>
        </w:rPr>
      </w:pPr>
      <w:r w:rsidRPr="001A1EC9">
        <w:rPr>
          <w:rFonts w:ascii="Times New Roman" w:hAnsi="Times New Roman" w:cs="Times New Roman"/>
          <w:b/>
          <w:bCs/>
        </w:rPr>
        <w:t>5. Technological Integration</w:t>
      </w:r>
    </w:p>
    <w:p w14:paraId="18994DC2" w14:textId="77777777" w:rsidR="00C91E34" w:rsidRPr="001A1EC9" w:rsidRDefault="00C91E34" w:rsidP="001A1EC9">
      <w:pPr>
        <w:spacing w:line="360" w:lineRule="auto"/>
        <w:jc w:val="both"/>
        <w:rPr>
          <w:rFonts w:ascii="Times New Roman" w:hAnsi="Times New Roman" w:cs="Times New Roman"/>
        </w:rPr>
      </w:pPr>
      <w:r w:rsidRPr="001A1EC9">
        <w:rPr>
          <w:rFonts w:ascii="Times New Roman" w:hAnsi="Times New Roman" w:cs="Times New Roman"/>
          <w:b/>
          <w:bCs/>
        </w:rPr>
        <w:t>Opportunity:</w:t>
      </w:r>
      <w:r w:rsidRPr="001A1EC9">
        <w:rPr>
          <w:rFonts w:ascii="Times New Roman" w:hAnsi="Times New Roman" w:cs="Times New Roman"/>
        </w:rPr>
        <w:t xml:space="preserve"> The integration of technology in managing co-accommodation hostels can enhance security, efficiency, and user experience. Technologies such as online booking systems, smart locks, and CCTV can ensure a seamless and secure living environment for residents.</w:t>
      </w:r>
    </w:p>
    <w:p w14:paraId="4C48D7D4" w14:textId="77777777" w:rsidR="00C91E34" w:rsidRPr="001A1EC9" w:rsidRDefault="00C91E34" w:rsidP="001A1EC9">
      <w:pPr>
        <w:numPr>
          <w:ilvl w:val="0"/>
          <w:numId w:val="12"/>
        </w:numPr>
        <w:spacing w:line="360" w:lineRule="auto"/>
        <w:jc w:val="both"/>
        <w:rPr>
          <w:rFonts w:ascii="Times New Roman" w:hAnsi="Times New Roman" w:cs="Times New Roman"/>
        </w:rPr>
      </w:pPr>
      <w:r w:rsidRPr="001A1EC9">
        <w:rPr>
          <w:rFonts w:ascii="Times New Roman" w:hAnsi="Times New Roman" w:cs="Times New Roman"/>
          <w:b/>
          <w:bCs/>
        </w:rPr>
        <w:t>Scholarly Citation:</w:t>
      </w:r>
      <w:r w:rsidRPr="001A1EC9">
        <w:rPr>
          <w:rFonts w:ascii="Times New Roman" w:hAnsi="Times New Roman" w:cs="Times New Roman"/>
        </w:rPr>
        <w:t xml:space="preserve"> "The adoption of technology in co-living spaces can significantly improve operational efficiency and resident satisfaction, fostering a safer and more convenient living environment" (Hamari et al., 2016).</w:t>
      </w:r>
    </w:p>
    <w:p w14:paraId="2F49F227" w14:textId="59ABD65A" w:rsidR="00C91E34" w:rsidRPr="00D32BE8" w:rsidRDefault="00C91E34" w:rsidP="001A1EC9">
      <w:pPr>
        <w:numPr>
          <w:ilvl w:val="0"/>
          <w:numId w:val="12"/>
        </w:numPr>
        <w:spacing w:line="360" w:lineRule="auto"/>
        <w:jc w:val="both"/>
        <w:rPr>
          <w:rFonts w:ascii="Times New Roman" w:hAnsi="Times New Roman" w:cs="Times New Roman"/>
        </w:rPr>
      </w:pPr>
      <w:r w:rsidRPr="001A1EC9">
        <w:rPr>
          <w:rFonts w:ascii="Times New Roman" w:hAnsi="Times New Roman" w:cs="Times New Roman"/>
          <w:b/>
          <w:bCs/>
        </w:rPr>
        <w:t>Reference:</w:t>
      </w:r>
      <w:r w:rsidRPr="001A1EC9">
        <w:rPr>
          <w:rFonts w:ascii="Times New Roman" w:hAnsi="Times New Roman" w:cs="Times New Roman"/>
        </w:rPr>
        <w:t xml:space="preserve"> Hamari, J., </w:t>
      </w:r>
      <w:proofErr w:type="spellStart"/>
      <w:r w:rsidRPr="001A1EC9">
        <w:rPr>
          <w:rFonts w:ascii="Times New Roman" w:hAnsi="Times New Roman" w:cs="Times New Roman"/>
        </w:rPr>
        <w:t>Sjöklint</w:t>
      </w:r>
      <w:proofErr w:type="spellEnd"/>
      <w:r w:rsidRPr="001A1EC9">
        <w:rPr>
          <w:rFonts w:ascii="Times New Roman" w:hAnsi="Times New Roman" w:cs="Times New Roman"/>
        </w:rPr>
        <w:t xml:space="preserve">, M., &amp; Ukkonen, A. (2016). The sharing economy: Why people participate in collaborative consumption. </w:t>
      </w:r>
      <w:r w:rsidRPr="001A1EC9">
        <w:rPr>
          <w:rFonts w:ascii="Times New Roman" w:hAnsi="Times New Roman" w:cs="Times New Roman"/>
          <w:b/>
          <w:bCs/>
        </w:rPr>
        <w:t>Journal of the Association for Information Science and Technology, 67</w:t>
      </w:r>
      <w:r w:rsidRPr="001A1EC9">
        <w:rPr>
          <w:rFonts w:ascii="Times New Roman" w:hAnsi="Times New Roman" w:cs="Times New Roman"/>
        </w:rPr>
        <w:t>(9), 2047-2059.</w:t>
      </w:r>
    </w:p>
    <w:p w14:paraId="42DB99AF" w14:textId="77777777" w:rsidR="00C91E34" w:rsidRPr="001A1EC9" w:rsidRDefault="00C91E34" w:rsidP="001A1EC9">
      <w:pPr>
        <w:spacing w:line="360" w:lineRule="auto"/>
        <w:jc w:val="both"/>
        <w:rPr>
          <w:rFonts w:ascii="Times New Roman" w:hAnsi="Times New Roman" w:cs="Times New Roman"/>
          <w:b/>
          <w:bCs/>
        </w:rPr>
      </w:pPr>
      <w:r w:rsidRPr="001A1EC9">
        <w:rPr>
          <w:rFonts w:ascii="Times New Roman" w:hAnsi="Times New Roman" w:cs="Times New Roman"/>
          <w:b/>
          <w:bCs/>
        </w:rPr>
        <w:t>6. Economic Impact</w:t>
      </w:r>
    </w:p>
    <w:p w14:paraId="7DA3AE67" w14:textId="77777777" w:rsidR="00C91E34" w:rsidRPr="001A1EC9" w:rsidRDefault="00C91E34" w:rsidP="001A1EC9">
      <w:pPr>
        <w:spacing w:line="360" w:lineRule="auto"/>
        <w:jc w:val="both"/>
        <w:rPr>
          <w:rFonts w:ascii="Times New Roman" w:hAnsi="Times New Roman" w:cs="Times New Roman"/>
        </w:rPr>
      </w:pPr>
      <w:r w:rsidRPr="001A1EC9">
        <w:rPr>
          <w:rFonts w:ascii="Times New Roman" w:hAnsi="Times New Roman" w:cs="Times New Roman"/>
          <w:b/>
          <w:bCs/>
        </w:rPr>
        <w:t>Discovery:</w:t>
      </w:r>
      <w:r w:rsidRPr="001A1EC9">
        <w:rPr>
          <w:rFonts w:ascii="Times New Roman" w:hAnsi="Times New Roman" w:cs="Times New Roman"/>
        </w:rPr>
        <w:t xml:space="preserve"> Providing affordable and convenient housing solutions can have a positive economic impact on the city. Reduced commute times can lead to higher productivity, lower absenteeism, and greater overall economic output.</w:t>
      </w:r>
    </w:p>
    <w:p w14:paraId="0B66B1D6" w14:textId="77777777" w:rsidR="00C91E34" w:rsidRPr="001A1EC9" w:rsidRDefault="00C91E34" w:rsidP="001A1EC9">
      <w:pPr>
        <w:numPr>
          <w:ilvl w:val="0"/>
          <w:numId w:val="13"/>
        </w:numPr>
        <w:spacing w:line="360" w:lineRule="auto"/>
        <w:jc w:val="both"/>
        <w:rPr>
          <w:rFonts w:ascii="Times New Roman" w:hAnsi="Times New Roman" w:cs="Times New Roman"/>
        </w:rPr>
      </w:pPr>
      <w:r w:rsidRPr="001A1EC9">
        <w:rPr>
          <w:rFonts w:ascii="Times New Roman" w:hAnsi="Times New Roman" w:cs="Times New Roman"/>
          <w:b/>
          <w:bCs/>
        </w:rPr>
        <w:lastRenderedPageBreak/>
        <w:t>Scholarly Citation:</w:t>
      </w:r>
      <w:r w:rsidRPr="001A1EC9">
        <w:rPr>
          <w:rFonts w:ascii="Times New Roman" w:hAnsi="Times New Roman" w:cs="Times New Roman"/>
        </w:rPr>
        <w:t xml:space="preserve"> "Improved housing solutions near workplaces can boost economic productivity by reducing commute-related stress and absenteeism" (Glaeser &amp; Kahn, 2004).</w:t>
      </w:r>
    </w:p>
    <w:p w14:paraId="7DC12180" w14:textId="77777777" w:rsidR="00C91E34" w:rsidRPr="001A1EC9" w:rsidRDefault="00C91E34" w:rsidP="001A1EC9">
      <w:pPr>
        <w:numPr>
          <w:ilvl w:val="0"/>
          <w:numId w:val="13"/>
        </w:numPr>
        <w:spacing w:line="360" w:lineRule="auto"/>
        <w:jc w:val="both"/>
        <w:rPr>
          <w:rFonts w:ascii="Times New Roman" w:hAnsi="Times New Roman" w:cs="Times New Roman"/>
        </w:rPr>
      </w:pPr>
      <w:r w:rsidRPr="001A1EC9">
        <w:rPr>
          <w:rFonts w:ascii="Times New Roman" w:hAnsi="Times New Roman" w:cs="Times New Roman"/>
          <w:b/>
          <w:bCs/>
        </w:rPr>
        <w:t>Reference:</w:t>
      </w:r>
      <w:r w:rsidRPr="001A1EC9">
        <w:rPr>
          <w:rFonts w:ascii="Times New Roman" w:hAnsi="Times New Roman" w:cs="Times New Roman"/>
        </w:rPr>
        <w:t xml:space="preserve"> Glaeser, E. L., &amp; Kahn, M. E. (2004). Sprawl and urban growth. In Handbook of Regional and Urban Economics (Vol. 4, pp. 2481-2527). </w:t>
      </w:r>
      <w:r w:rsidRPr="001A1EC9">
        <w:rPr>
          <w:rFonts w:ascii="Times New Roman" w:hAnsi="Times New Roman" w:cs="Times New Roman"/>
          <w:b/>
          <w:bCs/>
        </w:rPr>
        <w:t>Elsevier</w:t>
      </w:r>
      <w:r w:rsidRPr="001A1EC9">
        <w:rPr>
          <w:rFonts w:ascii="Times New Roman" w:hAnsi="Times New Roman" w:cs="Times New Roman"/>
        </w:rPr>
        <w:t>.</w:t>
      </w:r>
    </w:p>
    <w:p w14:paraId="752F25A1" w14:textId="77777777" w:rsidR="00C91E34" w:rsidRPr="001A1EC9" w:rsidRDefault="00C91E34" w:rsidP="001A1EC9">
      <w:pPr>
        <w:spacing w:line="360" w:lineRule="auto"/>
        <w:jc w:val="both"/>
        <w:rPr>
          <w:rFonts w:ascii="Times New Roman" w:hAnsi="Times New Roman" w:cs="Times New Roman"/>
          <w:b/>
          <w:bCs/>
        </w:rPr>
      </w:pPr>
      <w:r w:rsidRPr="001A1EC9">
        <w:rPr>
          <w:rFonts w:ascii="Times New Roman" w:hAnsi="Times New Roman" w:cs="Times New Roman"/>
          <w:b/>
          <w:bCs/>
        </w:rPr>
        <w:t>Conclusion</w:t>
      </w:r>
    </w:p>
    <w:p w14:paraId="2CC394B0" w14:textId="77777777" w:rsidR="00C91E34" w:rsidRPr="001A1EC9" w:rsidRDefault="00C91E34" w:rsidP="001A1EC9">
      <w:pPr>
        <w:spacing w:line="360" w:lineRule="auto"/>
        <w:jc w:val="both"/>
        <w:rPr>
          <w:rFonts w:ascii="Times New Roman" w:hAnsi="Times New Roman" w:cs="Times New Roman"/>
        </w:rPr>
      </w:pPr>
      <w:r w:rsidRPr="001A1EC9">
        <w:rPr>
          <w:rFonts w:ascii="Times New Roman" w:hAnsi="Times New Roman" w:cs="Times New Roman"/>
        </w:rPr>
        <w:t>The discoveries highlight the critical need for innovative housing solutions to address the commuting and housing challenges in Lagos. The concept of co-accommodation hostels presents a promising opportunity to enhance the quality of life for workers, reduce commute times, and improve economic productivity. By leveraging public-private partnerships and integrating technology, these hostels can provide a sustainable and effective solution to the pressing issues faced by the commuting workforce in Lagos.</w:t>
      </w:r>
    </w:p>
    <w:p w14:paraId="662BFFDF" w14:textId="77777777" w:rsidR="00C91E34" w:rsidRPr="001A1EC9" w:rsidRDefault="00C91E34" w:rsidP="001A1EC9">
      <w:pPr>
        <w:spacing w:line="360" w:lineRule="auto"/>
        <w:jc w:val="both"/>
        <w:rPr>
          <w:rFonts w:ascii="Times New Roman" w:hAnsi="Times New Roman" w:cs="Times New Roman"/>
        </w:rPr>
      </w:pPr>
    </w:p>
    <w:p w14:paraId="41040958" w14:textId="77777777" w:rsidR="00C91E34" w:rsidRPr="001A1EC9" w:rsidRDefault="00C91E34" w:rsidP="001A1EC9">
      <w:pPr>
        <w:spacing w:line="360" w:lineRule="auto"/>
        <w:jc w:val="both"/>
        <w:rPr>
          <w:rFonts w:ascii="Times New Roman" w:hAnsi="Times New Roman" w:cs="Times New Roman"/>
        </w:rPr>
      </w:pPr>
    </w:p>
    <w:p w14:paraId="52E74E0F" w14:textId="77777777" w:rsidR="00C91E34" w:rsidRPr="001A1EC9" w:rsidRDefault="00C91E34" w:rsidP="001A1EC9">
      <w:pPr>
        <w:spacing w:line="360" w:lineRule="auto"/>
        <w:jc w:val="both"/>
        <w:rPr>
          <w:rFonts w:ascii="Times New Roman" w:hAnsi="Times New Roman" w:cs="Times New Roman"/>
        </w:rPr>
      </w:pPr>
    </w:p>
    <w:p w14:paraId="0EAA6E2B" w14:textId="77777777" w:rsidR="00C91E34" w:rsidRPr="001A1EC9" w:rsidRDefault="00C91E34" w:rsidP="001A1EC9">
      <w:pPr>
        <w:spacing w:line="360" w:lineRule="auto"/>
        <w:jc w:val="both"/>
        <w:rPr>
          <w:rFonts w:ascii="Times New Roman" w:hAnsi="Times New Roman" w:cs="Times New Roman"/>
        </w:rPr>
      </w:pPr>
    </w:p>
    <w:p w14:paraId="3B511D7F" w14:textId="77777777" w:rsidR="00C91E34" w:rsidRPr="001A1EC9" w:rsidRDefault="00C91E34" w:rsidP="001A1EC9">
      <w:pPr>
        <w:spacing w:line="360" w:lineRule="auto"/>
        <w:jc w:val="both"/>
        <w:rPr>
          <w:rFonts w:ascii="Times New Roman" w:hAnsi="Times New Roman" w:cs="Times New Roman"/>
        </w:rPr>
      </w:pPr>
    </w:p>
    <w:p w14:paraId="31E55B9E" w14:textId="77777777" w:rsidR="00C91E34" w:rsidRPr="001A1EC9" w:rsidRDefault="00C91E34" w:rsidP="001A1EC9">
      <w:pPr>
        <w:spacing w:line="360" w:lineRule="auto"/>
        <w:jc w:val="both"/>
        <w:rPr>
          <w:rFonts w:ascii="Times New Roman" w:hAnsi="Times New Roman" w:cs="Times New Roman"/>
        </w:rPr>
      </w:pPr>
    </w:p>
    <w:p w14:paraId="46F88501" w14:textId="77777777" w:rsidR="00C91E34" w:rsidRPr="001A1EC9" w:rsidRDefault="00C91E34" w:rsidP="001A1EC9">
      <w:pPr>
        <w:spacing w:line="360" w:lineRule="auto"/>
        <w:jc w:val="both"/>
        <w:rPr>
          <w:rFonts w:ascii="Times New Roman" w:hAnsi="Times New Roman" w:cs="Times New Roman"/>
        </w:rPr>
      </w:pPr>
    </w:p>
    <w:p w14:paraId="47135194" w14:textId="77777777" w:rsidR="00C91E34" w:rsidRPr="001A1EC9" w:rsidRDefault="00C91E34" w:rsidP="001A1EC9">
      <w:pPr>
        <w:spacing w:line="360" w:lineRule="auto"/>
        <w:jc w:val="both"/>
        <w:rPr>
          <w:rFonts w:ascii="Times New Roman" w:hAnsi="Times New Roman" w:cs="Times New Roman"/>
        </w:rPr>
      </w:pPr>
    </w:p>
    <w:p w14:paraId="4B2D68EA" w14:textId="77777777" w:rsidR="009D55F1" w:rsidRPr="001A1EC9" w:rsidRDefault="009D55F1" w:rsidP="001A1EC9">
      <w:pPr>
        <w:spacing w:line="360" w:lineRule="auto"/>
        <w:jc w:val="both"/>
        <w:rPr>
          <w:rFonts w:ascii="Times New Roman" w:hAnsi="Times New Roman" w:cs="Times New Roman"/>
        </w:rPr>
      </w:pPr>
    </w:p>
    <w:p w14:paraId="281EC428" w14:textId="77777777" w:rsidR="009D55F1" w:rsidRPr="001A1EC9" w:rsidRDefault="009D55F1" w:rsidP="001A1EC9">
      <w:pPr>
        <w:spacing w:line="360" w:lineRule="auto"/>
        <w:jc w:val="both"/>
        <w:rPr>
          <w:rFonts w:ascii="Times New Roman" w:hAnsi="Times New Roman" w:cs="Times New Roman"/>
        </w:rPr>
      </w:pPr>
    </w:p>
    <w:p w14:paraId="3F5802A1" w14:textId="77777777" w:rsidR="009D55F1" w:rsidRPr="001A1EC9" w:rsidRDefault="009D55F1" w:rsidP="001A1EC9">
      <w:pPr>
        <w:spacing w:line="360" w:lineRule="auto"/>
        <w:jc w:val="both"/>
        <w:rPr>
          <w:rFonts w:ascii="Times New Roman" w:hAnsi="Times New Roman" w:cs="Times New Roman"/>
        </w:rPr>
      </w:pPr>
    </w:p>
    <w:p w14:paraId="2E69BAFF" w14:textId="77777777" w:rsidR="009D55F1" w:rsidRPr="001A1EC9" w:rsidRDefault="009D55F1" w:rsidP="001A1EC9">
      <w:pPr>
        <w:spacing w:line="360" w:lineRule="auto"/>
        <w:jc w:val="both"/>
        <w:rPr>
          <w:rFonts w:ascii="Times New Roman" w:hAnsi="Times New Roman" w:cs="Times New Roman"/>
        </w:rPr>
      </w:pPr>
    </w:p>
    <w:p w14:paraId="2937A0AE" w14:textId="77777777" w:rsidR="009D55F1" w:rsidRPr="001A1EC9" w:rsidRDefault="009D55F1" w:rsidP="001A1EC9">
      <w:pPr>
        <w:spacing w:line="360" w:lineRule="auto"/>
        <w:jc w:val="both"/>
        <w:rPr>
          <w:rFonts w:ascii="Times New Roman" w:hAnsi="Times New Roman" w:cs="Times New Roman"/>
        </w:rPr>
      </w:pPr>
    </w:p>
    <w:p w14:paraId="561BF718" w14:textId="77777777" w:rsidR="009D55F1" w:rsidRPr="001A1EC9" w:rsidRDefault="009D55F1" w:rsidP="001A1EC9">
      <w:pPr>
        <w:spacing w:line="360" w:lineRule="auto"/>
        <w:jc w:val="both"/>
        <w:rPr>
          <w:rFonts w:ascii="Times New Roman" w:hAnsi="Times New Roman" w:cs="Times New Roman"/>
        </w:rPr>
      </w:pPr>
    </w:p>
    <w:p w14:paraId="09E3434A" w14:textId="77777777" w:rsidR="009D55F1" w:rsidRDefault="009D55F1" w:rsidP="001A1EC9">
      <w:pPr>
        <w:spacing w:line="360" w:lineRule="auto"/>
        <w:jc w:val="both"/>
        <w:rPr>
          <w:rFonts w:ascii="Times New Roman" w:hAnsi="Times New Roman" w:cs="Times New Roman"/>
        </w:rPr>
      </w:pPr>
    </w:p>
    <w:p w14:paraId="0854CDA4" w14:textId="77777777" w:rsidR="005C30A0" w:rsidRPr="001A1EC9" w:rsidRDefault="005C30A0" w:rsidP="001A1EC9">
      <w:pPr>
        <w:spacing w:line="360" w:lineRule="auto"/>
        <w:jc w:val="both"/>
        <w:rPr>
          <w:rFonts w:ascii="Times New Roman" w:hAnsi="Times New Roman" w:cs="Times New Roman"/>
        </w:rPr>
      </w:pPr>
    </w:p>
    <w:p w14:paraId="6E99331D" w14:textId="77777777" w:rsidR="009D55F1" w:rsidRPr="001A1EC9" w:rsidRDefault="009D55F1" w:rsidP="001A1EC9">
      <w:pPr>
        <w:spacing w:line="360" w:lineRule="auto"/>
        <w:jc w:val="both"/>
        <w:rPr>
          <w:rFonts w:ascii="Times New Roman" w:hAnsi="Times New Roman" w:cs="Times New Roman"/>
          <w:b/>
          <w:bCs/>
        </w:rPr>
      </w:pPr>
      <w:r w:rsidRPr="001A1EC9">
        <w:rPr>
          <w:rFonts w:ascii="Times New Roman" w:hAnsi="Times New Roman" w:cs="Times New Roman"/>
          <w:b/>
          <w:bCs/>
        </w:rPr>
        <w:lastRenderedPageBreak/>
        <w:t>SWOT Analysis for IslandRest Hostel</w:t>
      </w:r>
    </w:p>
    <w:p w14:paraId="064AD973" w14:textId="77777777" w:rsidR="009D55F1" w:rsidRPr="001A1EC9" w:rsidRDefault="009D55F1" w:rsidP="001A1EC9">
      <w:pPr>
        <w:spacing w:line="360" w:lineRule="auto"/>
        <w:jc w:val="both"/>
        <w:rPr>
          <w:rFonts w:ascii="Times New Roman" w:hAnsi="Times New Roman" w:cs="Times New Roman"/>
        </w:rPr>
      </w:pPr>
      <w:r w:rsidRPr="001A1EC9">
        <w:rPr>
          <w:rFonts w:ascii="Times New Roman" w:hAnsi="Times New Roman" w:cs="Times New Roman"/>
          <w:b/>
          <w:bCs/>
        </w:rPr>
        <w:t>Strengths:</w:t>
      </w:r>
    </w:p>
    <w:p w14:paraId="0084B246" w14:textId="77777777" w:rsidR="009D55F1" w:rsidRPr="001A1EC9" w:rsidRDefault="009D55F1" w:rsidP="001A1EC9">
      <w:pPr>
        <w:numPr>
          <w:ilvl w:val="0"/>
          <w:numId w:val="41"/>
        </w:numPr>
        <w:spacing w:line="360" w:lineRule="auto"/>
        <w:jc w:val="both"/>
        <w:rPr>
          <w:rFonts w:ascii="Times New Roman" w:hAnsi="Times New Roman" w:cs="Times New Roman"/>
        </w:rPr>
      </w:pPr>
      <w:r w:rsidRPr="001A1EC9">
        <w:rPr>
          <w:rFonts w:ascii="Times New Roman" w:hAnsi="Times New Roman" w:cs="Times New Roman"/>
          <w:b/>
          <w:bCs/>
        </w:rPr>
        <w:t>Affordable Accommodation</w:t>
      </w:r>
      <w:r w:rsidRPr="001A1EC9">
        <w:rPr>
          <w:rFonts w:ascii="Times New Roman" w:hAnsi="Times New Roman" w:cs="Times New Roman"/>
        </w:rPr>
        <w:t>: IslandRest Hostel offers cost-effective lodging options, which can attract a large segment of workers and commuters who struggle with high living costs on Lagos Island.</w:t>
      </w:r>
    </w:p>
    <w:p w14:paraId="7DB7E252" w14:textId="77777777" w:rsidR="009D55F1" w:rsidRPr="001A1EC9" w:rsidRDefault="009D55F1" w:rsidP="001A1EC9">
      <w:pPr>
        <w:numPr>
          <w:ilvl w:val="0"/>
          <w:numId w:val="41"/>
        </w:numPr>
        <w:spacing w:line="360" w:lineRule="auto"/>
        <w:jc w:val="both"/>
        <w:rPr>
          <w:rFonts w:ascii="Times New Roman" w:hAnsi="Times New Roman" w:cs="Times New Roman"/>
        </w:rPr>
      </w:pPr>
      <w:r w:rsidRPr="001A1EC9">
        <w:rPr>
          <w:rFonts w:ascii="Times New Roman" w:hAnsi="Times New Roman" w:cs="Times New Roman"/>
          <w:b/>
          <w:bCs/>
        </w:rPr>
        <w:t>Convenient Location</w:t>
      </w:r>
      <w:r w:rsidRPr="001A1EC9">
        <w:rPr>
          <w:rFonts w:ascii="Times New Roman" w:hAnsi="Times New Roman" w:cs="Times New Roman"/>
        </w:rPr>
        <w:t>: Situated on Lagos Island, the hostel significantly reduces commuting time for workers from the mainland, enhancing their work-life balance.</w:t>
      </w:r>
    </w:p>
    <w:p w14:paraId="12725B27" w14:textId="77777777" w:rsidR="009D55F1" w:rsidRPr="001A1EC9" w:rsidRDefault="009D55F1" w:rsidP="001A1EC9">
      <w:pPr>
        <w:numPr>
          <w:ilvl w:val="0"/>
          <w:numId w:val="41"/>
        </w:numPr>
        <w:spacing w:line="360" w:lineRule="auto"/>
        <w:jc w:val="both"/>
        <w:rPr>
          <w:rFonts w:ascii="Times New Roman" w:hAnsi="Times New Roman" w:cs="Times New Roman"/>
        </w:rPr>
      </w:pPr>
      <w:r w:rsidRPr="001A1EC9">
        <w:rPr>
          <w:rFonts w:ascii="Times New Roman" w:hAnsi="Times New Roman" w:cs="Times New Roman"/>
          <w:b/>
          <w:bCs/>
        </w:rPr>
        <w:t>Strong Security Measures</w:t>
      </w:r>
      <w:r w:rsidRPr="001A1EC9">
        <w:rPr>
          <w:rFonts w:ascii="Times New Roman" w:hAnsi="Times New Roman" w:cs="Times New Roman"/>
        </w:rPr>
        <w:t>: Comprehensive vetting processes and CCTV surveillance ensure a safe environment for all guests, building trust and reliability.</w:t>
      </w:r>
    </w:p>
    <w:p w14:paraId="481FB3D2" w14:textId="77777777" w:rsidR="009D55F1" w:rsidRPr="001A1EC9" w:rsidRDefault="009D55F1" w:rsidP="001A1EC9">
      <w:pPr>
        <w:numPr>
          <w:ilvl w:val="0"/>
          <w:numId w:val="41"/>
        </w:numPr>
        <w:spacing w:line="360" w:lineRule="auto"/>
        <w:jc w:val="both"/>
        <w:rPr>
          <w:rFonts w:ascii="Times New Roman" w:hAnsi="Times New Roman" w:cs="Times New Roman"/>
        </w:rPr>
      </w:pPr>
      <w:r w:rsidRPr="001A1EC9">
        <w:rPr>
          <w:rFonts w:ascii="Times New Roman" w:hAnsi="Times New Roman" w:cs="Times New Roman"/>
          <w:b/>
          <w:bCs/>
        </w:rPr>
        <w:t>Community and Networking Opportunities</w:t>
      </w:r>
      <w:r w:rsidRPr="001A1EC9">
        <w:rPr>
          <w:rFonts w:ascii="Times New Roman" w:hAnsi="Times New Roman" w:cs="Times New Roman"/>
        </w:rPr>
        <w:t>: By fostering a community-oriented environment, the hostel provides valuable networking opportunities for professionals from diverse industries.</w:t>
      </w:r>
    </w:p>
    <w:p w14:paraId="0342522A" w14:textId="77777777" w:rsidR="009D55F1" w:rsidRPr="001A1EC9" w:rsidRDefault="009D55F1" w:rsidP="001A1EC9">
      <w:pPr>
        <w:spacing w:line="360" w:lineRule="auto"/>
        <w:jc w:val="both"/>
        <w:rPr>
          <w:rFonts w:ascii="Times New Roman" w:hAnsi="Times New Roman" w:cs="Times New Roman"/>
        </w:rPr>
      </w:pPr>
      <w:r w:rsidRPr="001A1EC9">
        <w:rPr>
          <w:rFonts w:ascii="Times New Roman" w:hAnsi="Times New Roman" w:cs="Times New Roman"/>
          <w:b/>
          <w:bCs/>
        </w:rPr>
        <w:t>Weaknesses:</w:t>
      </w:r>
    </w:p>
    <w:p w14:paraId="2256C4B1" w14:textId="77777777" w:rsidR="009D55F1" w:rsidRPr="001A1EC9" w:rsidRDefault="009D55F1" w:rsidP="001A1EC9">
      <w:pPr>
        <w:numPr>
          <w:ilvl w:val="0"/>
          <w:numId w:val="42"/>
        </w:numPr>
        <w:spacing w:line="360" w:lineRule="auto"/>
        <w:jc w:val="both"/>
        <w:rPr>
          <w:rFonts w:ascii="Times New Roman" w:hAnsi="Times New Roman" w:cs="Times New Roman"/>
        </w:rPr>
      </w:pPr>
      <w:r w:rsidRPr="001A1EC9">
        <w:rPr>
          <w:rFonts w:ascii="Times New Roman" w:hAnsi="Times New Roman" w:cs="Times New Roman"/>
          <w:b/>
          <w:bCs/>
        </w:rPr>
        <w:t>High Initial Costs</w:t>
      </w:r>
      <w:r w:rsidRPr="001A1EC9">
        <w:rPr>
          <w:rFonts w:ascii="Times New Roman" w:hAnsi="Times New Roman" w:cs="Times New Roman"/>
        </w:rPr>
        <w:t>: Setting up secure, well-equipped hostel facilities on Lagos Island requires substantial initial investment in property, technology, and security infrastructure.</w:t>
      </w:r>
    </w:p>
    <w:p w14:paraId="75C46CF4" w14:textId="77777777" w:rsidR="009D55F1" w:rsidRPr="001A1EC9" w:rsidRDefault="009D55F1" w:rsidP="001A1EC9">
      <w:pPr>
        <w:numPr>
          <w:ilvl w:val="0"/>
          <w:numId w:val="42"/>
        </w:numPr>
        <w:spacing w:line="360" w:lineRule="auto"/>
        <w:jc w:val="both"/>
        <w:rPr>
          <w:rFonts w:ascii="Times New Roman" w:hAnsi="Times New Roman" w:cs="Times New Roman"/>
        </w:rPr>
      </w:pPr>
      <w:r w:rsidRPr="001A1EC9">
        <w:rPr>
          <w:rFonts w:ascii="Times New Roman" w:hAnsi="Times New Roman" w:cs="Times New Roman"/>
          <w:b/>
          <w:bCs/>
        </w:rPr>
        <w:t>Dependence on Market Demand</w:t>
      </w:r>
      <w:r w:rsidRPr="001A1EC9">
        <w:rPr>
          <w:rFonts w:ascii="Times New Roman" w:hAnsi="Times New Roman" w:cs="Times New Roman"/>
        </w:rPr>
        <w:t>: The success of the hostel is heavily dependent on continuous demand from workers and companies for short-term accommodations.</w:t>
      </w:r>
    </w:p>
    <w:p w14:paraId="0B94B565" w14:textId="4301209E" w:rsidR="009D55F1" w:rsidRPr="001A1EC9" w:rsidRDefault="009D55F1" w:rsidP="001A1EC9">
      <w:pPr>
        <w:numPr>
          <w:ilvl w:val="0"/>
          <w:numId w:val="42"/>
        </w:numPr>
        <w:spacing w:line="360" w:lineRule="auto"/>
        <w:jc w:val="both"/>
        <w:rPr>
          <w:rFonts w:ascii="Times New Roman" w:hAnsi="Times New Roman" w:cs="Times New Roman"/>
        </w:rPr>
      </w:pPr>
      <w:r w:rsidRPr="001A1EC9">
        <w:rPr>
          <w:rFonts w:ascii="Times New Roman" w:hAnsi="Times New Roman" w:cs="Times New Roman"/>
          <w:b/>
          <w:bCs/>
        </w:rPr>
        <w:t>Operational Challenges</w:t>
      </w:r>
      <w:r w:rsidRPr="001A1EC9">
        <w:rPr>
          <w:rFonts w:ascii="Times New Roman" w:hAnsi="Times New Roman" w:cs="Times New Roman"/>
        </w:rPr>
        <w:t xml:space="preserve">: Managing the logistics of booking, vetting, and maintaining high security and service standards can be complex and </w:t>
      </w:r>
      <w:r w:rsidR="005A05AC" w:rsidRPr="001A1EC9">
        <w:rPr>
          <w:rFonts w:ascii="Times New Roman" w:hAnsi="Times New Roman" w:cs="Times New Roman"/>
        </w:rPr>
        <w:t>resource intensive</w:t>
      </w:r>
      <w:r w:rsidRPr="001A1EC9">
        <w:rPr>
          <w:rFonts w:ascii="Times New Roman" w:hAnsi="Times New Roman" w:cs="Times New Roman"/>
        </w:rPr>
        <w:t>.</w:t>
      </w:r>
    </w:p>
    <w:p w14:paraId="62FF94C5" w14:textId="77777777" w:rsidR="009D55F1" w:rsidRPr="001A1EC9" w:rsidRDefault="009D55F1" w:rsidP="001A1EC9">
      <w:pPr>
        <w:spacing w:line="360" w:lineRule="auto"/>
        <w:jc w:val="both"/>
        <w:rPr>
          <w:rFonts w:ascii="Times New Roman" w:hAnsi="Times New Roman" w:cs="Times New Roman"/>
        </w:rPr>
      </w:pPr>
      <w:r w:rsidRPr="001A1EC9">
        <w:rPr>
          <w:rFonts w:ascii="Times New Roman" w:hAnsi="Times New Roman" w:cs="Times New Roman"/>
          <w:b/>
          <w:bCs/>
        </w:rPr>
        <w:t>Opportunities:</w:t>
      </w:r>
    </w:p>
    <w:p w14:paraId="01FB226F" w14:textId="77777777" w:rsidR="009D55F1" w:rsidRPr="001A1EC9" w:rsidRDefault="009D55F1" w:rsidP="001A1EC9">
      <w:pPr>
        <w:numPr>
          <w:ilvl w:val="0"/>
          <w:numId w:val="43"/>
        </w:numPr>
        <w:spacing w:line="360" w:lineRule="auto"/>
        <w:jc w:val="both"/>
        <w:rPr>
          <w:rFonts w:ascii="Times New Roman" w:hAnsi="Times New Roman" w:cs="Times New Roman"/>
        </w:rPr>
      </w:pPr>
      <w:r w:rsidRPr="001A1EC9">
        <w:rPr>
          <w:rFonts w:ascii="Times New Roman" w:hAnsi="Times New Roman" w:cs="Times New Roman"/>
          <w:b/>
          <w:bCs/>
        </w:rPr>
        <w:t>Growing Workforce</w:t>
      </w:r>
      <w:r w:rsidRPr="001A1EC9">
        <w:rPr>
          <w:rFonts w:ascii="Times New Roman" w:hAnsi="Times New Roman" w:cs="Times New Roman"/>
        </w:rPr>
        <w:t>: With the increasing number of businesses establishing offices on Lagos Island, the demand for nearby affordable housing solutions is expected to rise.</w:t>
      </w:r>
    </w:p>
    <w:p w14:paraId="1A64C023" w14:textId="77777777" w:rsidR="009D55F1" w:rsidRPr="001A1EC9" w:rsidRDefault="009D55F1" w:rsidP="001A1EC9">
      <w:pPr>
        <w:numPr>
          <w:ilvl w:val="0"/>
          <w:numId w:val="43"/>
        </w:numPr>
        <w:spacing w:line="360" w:lineRule="auto"/>
        <w:jc w:val="both"/>
        <w:rPr>
          <w:rFonts w:ascii="Times New Roman" w:hAnsi="Times New Roman" w:cs="Times New Roman"/>
        </w:rPr>
      </w:pPr>
      <w:r w:rsidRPr="001A1EC9">
        <w:rPr>
          <w:rFonts w:ascii="Times New Roman" w:hAnsi="Times New Roman" w:cs="Times New Roman"/>
          <w:b/>
          <w:bCs/>
        </w:rPr>
        <w:t>Partnerships with Companies</w:t>
      </w:r>
      <w:r w:rsidRPr="001A1EC9">
        <w:rPr>
          <w:rFonts w:ascii="Times New Roman" w:hAnsi="Times New Roman" w:cs="Times New Roman"/>
        </w:rPr>
        <w:t>: Collaborating with companies to provide accommodation for their employees can secure a steady stream of guests and generate long-term contracts.</w:t>
      </w:r>
    </w:p>
    <w:p w14:paraId="262BC0F5" w14:textId="77777777" w:rsidR="009D55F1" w:rsidRPr="001A1EC9" w:rsidRDefault="009D55F1" w:rsidP="001A1EC9">
      <w:pPr>
        <w:numPr>
          <w:ilvl w:val="0"/>
          <w:numId w:val="43"/>
        </w:numPr>
        <w:spacing w:line="360" w:lineRule="auto"/>
        <w:jc w:val="both"/>
        <w:rPr>
          <w:rFonts w:ascii="Times New Roman" w:hAnsi="Times New Roman" w:cs="Times New Roman"/>
        </w:rPr>
      </w:pPr>
      <w:r w:rsidRPr="001A1EC9">
        <w:rPr>
          <w:rFonts w:ascii="Times New Roman" w:hAnsi="Times New Roman" w:cs="Times New Roman"/>
          <w:b/>
          <w:bCs/>
        </w:rPr>
        <w:t>Expansion Potential</w:t>
      </w:r>
      <w:r w:rsidRPr="001A1EC9">
        <w:rPr>
          <w:rFonts w:ascii="Times New Roman" w:hAnsi="Times New Roman" w:cs="Times New Roman"/>
        </w:rPr>
        <w:t>: Successful implementation can pave the way for expansion to other high-demand areas in Lagos or other cities with similar commuting challenges.</w:t>
      </w:r>
    </w:p>
    <w:p w14:paraId="779630FF" w14:textId="77777777" w:rsidR="009D55F1" w:rsidRPr="001A1EC9" w:rsidRDefault="009D55F1" w:rsidP="001A1EC9">
      <w:pPr>
        <w:numPr>
          <w:ilvl w:val="0"/>
          <w:numId w:val="43"/>
        </w:numPr>
        <w:spacing w:line="360" w:lineRule="auto"/>
        <w:jc w:val="both"/>
        <w:rPr>
          <w:rFonts w:ascii="Times New Roman" w:hAnsi="Times New Roman" w:cs="Times New Roman"/>
        </w:rPr>
      </w:pPr>
      <w:r w:rsidRPr="001A1EC9">
        <w:rPr>
          <w:rFonts w:ascii="Times New Roman" w:hAnsi="Times New Roman" w:cs="Times New Roman"/>
          <w:b/>
          <w:bCs/>
        </w:rPr>
        <w:t>Technological Integration</w:t>
      </w:r>
      <w:r w:rsidRPr="001A1EC9">
        <w:rPr>
          <w:rFonts w:ascii="Times New Roman" w:hAnsi="Times New Roman" w:cs="Times New Roman"/>
        </w:rPr>
        <w:t>: Leveraging technology for seamless booking, vetting, and management can enhance customer experience and operational efficiency.</w:t>
      </w:r>
    </w:p>
    <w:p w14:paraId="57E2971A" w14:textId="77777777" w:rsidR="009D55F1" w:rsidRPr="001A1EC9" w:rsidRDefault="009D55F1" w:rsidP="001A1EC9">
      <w:pPr>
        <w:spacing w:line="360" w:lineRule="auto"/>
        <w:jc w:val="both"/>
        <w:rPr>
          <w:rFonts w:ascii="Times New Roman" w:hAnsi="Times New Roman" w:cs="Times New Roman"/>
        </w:rPr>
      </w:pPr>
      <w:r w:rsidRPr="001A1EC9">
        <w:rPr>
          <w:rFonts w:ascii="Times New Roman" w:hAnsi="Times New Roman" w:cs="Times New Roman"/>
          <w:b/>
          <w:bCs/>
        </w:rPr>
        <w:t>Threats:</w:t>
      </w:r>
    </w:p>
    <w:p w14:paraId="2ACBB303" w14:textId="77777777" w:rsidR="009D55F1" w:rsidRPr="001A1EC9" w:rsidRDefault="009D55F1" w:rsidP="001A1EC9">
      <w:pPr>
        <w:numPr>
          <w:ilvl w:val="0"/>
          <w:numId w:val="44"/>
        </w:numPr>
        <w:spacing w:line="360" w:lineRule="auto"/>
        <w:jc w:val="both"/>
        <w:rPr>
          <w:rFonts w:ascii="Times New Roman" w:hAnsi="Times New Roman" w:cs="Times New Roman"/>
        </w:rPr>
      </w:pPr>
      <w:r w:rsidRPr="001A1EC9">
        <w:rPr>
          <w:rFonts w:ascii="Times New Roman" w:hAnsi="Times New Roman" w:cs="Times New Roman"/>
          <w:b/>
          <w:bCs/>
        </w:rPr>
        <w:lastRenderedPageBreak/>
        <w:t>Economic Instability</w:t>
      </w:r>
      <w:r w:rsidRPr="001A1EC9">
        <w:rPr>
          <w:rFonts w:ascii="Times New Roman" w:hAnsi="Times New Roman" w:cs="Times New Roman"/>
        </w:rPr>
        <w:t>: Economic fluctuations in Nigeria could affect people's ability to afford even cost-effective accommodation solutions.</w:t>
      </w:r>
    </w:p>
    <w:p w14:paraId="639F4983" w14:textId="77777777" w:rsidR="009D55F1" w:rsidRPr="001A1EC9" w:rsidRDefault="009D55F1" w:rsidP="001A1EC9">
      <w:pPr>
        <w:numPr>
          <w:ilvl w:val="0"/>
          <w:numId w:val="44"/>
        </w:numPr>
        <w:spacing w:line="360" w:lineRule="auto"/>
        <w:jc w:val="both"/>
        <w:rPr>
          <w:rFonts w:ascii="Times New Roman" w:hAnsi="Times New Roman" w:cs="Times New Roman"/>
        </w:rPr>
      </w:pPr>
      <w:r w:rsidRPr="001A1EC9">
        <w:rPr>
          <w:rFonts w:ascii="Times New Roman" w:hAnsi="Times New Roman" w:cs="Times New Roman"/>
          <w:b/>
          <w:bCs/>
        </w:rPr>
        <w:t>Competition</w:t>
      </w:r>
      <w:r w:rsidRPr="001A1EC9">
        <w:rPr>
          <w:rFonts w:ascii="Times New Roman" w:hAnsi="Times New Roman" w:cs="Times New Roman"/>
        </w:rPr>
        <w:t>: Increasing competition from other accommodation providers, such as budget hotels, Airbnb, and similar hostels, could impact market share.</w:t>
      </w:r>
    </w:p>
    <w:p w14:paraId="70D4151B" w14:textId="77777777" w:rsidR="009D55F1" w:rsidRPr="001A1EC9" w:rsidRDefault="009D55F1" w:rsidP="001A1EC9">
      <w:pPr>
        <w:numPr>
          <w:ilvl w:val="0"/>
          <w:numId w:val="44"/>
        </w:numPr>
        <w:spacing w:line="360" w:lineRule="auto"/>
        <w:jc w:val="both"/>
        <w:rPr>
          <w:rFonts w:ascii="Times New Roman" w:hAnsi="Times New Roman" w:cs="Times New Roman"/>
        </w:rPr>
      </w:pPr>
      <w:r w:rsidRPr="001A1EC9">
        <w:rPr>
          <w:rFonts w:ascii="Times New Roman" w:hAnsi="Times New Roman" w:cs="Times New Roman"/>
          <w:b/>
          <w:bCs/>
        </w:rPr>
        <w:t>Regulatory Changes</w:t>
      </w:r>
      <w:r w:rsidRPr="001A1EC9">
        <w:rPr>
          <w:rFonts w:ascii="Times New Roman" w:hAnsi="Times New Roman" w:cs="Times New Roman"/>
        </w:rPr>
        <w:t>: Changes in local housing regulations or business operation laws could pose compliance challenges and affect business operations.</w:t>
      </w:r>
    </w:p>
    <w:p w14:paraId="133AA9F1" w14:textId="77777777" w:rsidR="009D55F1" w:rsidRPr="001A1EC9" w:rsidRDefault="009D55F1" w:rsidP="001A1EC9">
      <w:pPr>
        <w:numPr>
          <w:ilvl w:val="0"/>
          <w:numId w:val="44"/>
        </w:numPr>
        <w:spacing w:line="360" w:lineRule="auto"/>
        <w:jc w:val="both"/>
        <w:rPr>
          <w:rFonts w:ascii="Times New Roman" w:hAnsi="Times New Roman" w:cs="Times New Roman"/>
        </w:rPr>
      </w:pPr>
      <w:r w:rsidRPr="001A1EC9">
        <w:rPr>
          <w:rFonts w:ascii="Times New Roman" w:hAnsi="Times New Roman" w:cs="Times New Roman"/>
          <w:b/>
          <w:bCs/>
        </w:rPr>
        <w:t>Security Risks</w:t>
      </w:r>
      <w:r w:rsidRPr="001A1EC9">
        <w:rPr>
          <w:rFonts w:ascii="Times New Roman" w:hAnsi="Times New Roman" w:cs="Times New Roman"/>
        </w:rPr>
        <w:t>: Despite robust security measures, the risk of security breaches or incidents remains a concern that could impact the reputation and safety of the hostel.</w:t>
      </w:r>
    </w:p>
    <w:p w14:paraId="4C964337" w14:textId="77777777" w:rsidR="009D55F1" w:rsidRPr="001A1EC9" w:rsidRDefault="009D55F1" w:rsidP="001A1EC9">
      <w:pPr>
        <w:spacing w:line="360" w:lineRule="auto"/>
        <w:jc w:val="both"/>
        <w:rPr>
          <w:rFonts w:ascii="Times New Roman" w:hAnsi="Times New Roman" w:cs="Times New Roman"/>
          <w:b/>
          <w:bCs/>
        </w:rPr>
      </w:pPr>
      <w:r w:rsidRPr="001A1EC9">
        <w:rPr>
          <w:rFonts w:ascii="Times New Roman" w:hAnsi="Times New Roman" w:cs="Times New Roman"/>
          <w:b/>
          <w:bCs/>
        </w:rPr>
        <w:t>PESTEL Analysis for IslandRest Hostel</w:t>
      </w:r>
    </w:p>
    <w:p w14:paraId="3B9D6574" w14:textId="77777777" w:rsidR="009D55F1" w:rsidRPr="001A1EC9" w:rsidRDefault="009D55F1" w:rsidP="001A1EC9">
      <w:pPr>
        <w:spacing w:line="360" w:lineRule="auto"/>
        <w:jc w:val="both"/>
        <w:rPr>
          <w:rFonts w:ascii="Times New Roman" w:hAnsi="Times New Roman" w:cs="Times New Roman"/>
        </w:rPr>
      </w:pPr>
      <w:r w:rsidRPr="001A1EC9">
        <w:rPr>
          <w:rFonts w:ascii="Times New Roman" w:hAnsi="Times New Roman" w:cs="Times New Roman"/>
          <w:b/>
          <w:bCs/>
        </w:rPr>
        <w:t>Political:</w:t>
      </w:r>
    </w:p>
    <w:p w14:paraId="2049F021" w14:textId="77777777" w:rsidR="009D55F1" w:rsidRPr="001A1EC9" w:rsidRDefault="009D55F1" w:rsidP="001A1EC9">
      <w:pPr>
        <w:numPr>
          <w:ilvl w:val="0"/>
          <w:numId w:val="45"/>
        </w:numPr>
        <w:spacing w:line="360" w:lineRule="auto"/>
        <w:jc w:val="both"/>
        <w:rPr>
          <w:rFonts w:ascii="Times New Roman" w:hAnsi="Times New Roman" w:cs="Times New Roman"/>
        </w:rPr>
      </w:pPr>
      <w:r w:rsidRPr="001A1EC9">
        <w:rPr>
          <w:rFonts w:ascii="Times New Roman" w:hAnsi="Times New Roman" w:cs="Times New Roman"/>
          <w:b/>
          <w:bCs/>
        </w:rPr>
        <w:t>Regulatory Environment</w:t>
      </w:r>
      <w:r w:rsidRPr="001A1EC9">
        <w:rPr>
          <w:rFonts w:ascii="Times New Roman" w:hAnsi="Times New Roman" w:cs="Times New Roman"/>
        </w:rPr>
        <w:t>: The political climate in Nigeria, including housing and business regulations, significantly influences the operation of IslandRest Hostel. Compliance with local laws is crucial for sustainable operations.</w:t>
      </w:r>
    </w:p>
    <w:p w14:paraId="4F8DE56C" w14:textId="77777777" w:rsidR="009D55F1" w:rsidRPr="001A1EC9" w:rsidRDefault="009D55F1" w:rsidP="001A1EC9">
      <w:pPr>
        <w:numPr>
          <w:ilvl w:val="0"/>
          <w:numId w:val="45"/>
        </w:numPr>
        <w:spacing w:line="360" w:lineRule="auto"/>
        <w:jc w:val="both"/>
        <w:rPr>
          <w:rFonts w:ascii="Times New Roman" w:hAnsi="Times New Roman" w:cs="Times New Roman"/>
        </w:rPr>
      </w:pPr>
      <w:r w:rsidRPr="001A1EC9">
        <w:rPr>
          <w:rFonts w:ascii="Times New Roman" w:hAnsi="Times New Roman" w:cs="Times New Roman"/>
          <w:b/>
          <w:bCs/>
        </w:rPr>
        <w:t>Government Initiatives</w:t>
      </w:r>
      <w:r w:rsidRPr="001A1EC9">
        <w:rPr>
          <w:rFonts w:ascii="Times New Roman" w:hAnsi="Times New Roman" w:cs="Times New Roman"/>
        </w:rPr>
        <w:t>: Government policies aimed at improving urban infrastructure and housing can either support or hinder the development of such accommodation projects.</w:t>
      </w:r>
    </w:p>
    <w:p w14:paraId="11A74C5C" w14:textId="77777777" w:rsidR="009D55F1" w:rsidRPr="001A1EC9" w:rsidRDefault="009D55F1" w:rsidP="001A1EC9">
      <w:pPr>
        <w:spacing w:line="360" w:lineRule="auto"/>
        <w:jc w:val="both"/>
        <w:rPr>
          <w:rFonts w:ascii="Times New Roman" w:hAnsi="Times New Roman" w:cs="Times New Roman"/>
        </w:rPr>
      </w:pPr>
      <w:r w:rsidRPr="001A1EC9">
        <w:rPr>
          <w:rFonts w:ascii="Times New Roman" w:hAnsi="Times New Roman" w:cs="Times New Roman"/>
          <w:b/>
          <w:bCs/>
        </w:rPr>
        <w:t>Economic:</w:t>
      </w:r>
    </w:p>
    <w:p w14:paraId="5A291D04" w14:textId="77777777" w:rsidR="009D55F1" w:rsidRPr="001A1EC9" w:rsidRDefault="009D55F1" w:rsidP="001A1EC9">
      <w:pPr>
        <w:numPr>
          <w:ilvl w:val="0"/>
          <w:numId w:val="46"/>
        </w:numPr>
        <w:spacing w:line="360" w:lineRule="auto"/>
        <w:jc w:val="both"/>
        <w:rPr>
          <w:rFonts w:ascii="Times New Roman" w:hAnsi="Times New Roman" w:cs="Times New Roman"/>
        </w:rPr>
      </w:pPr>
      <w:r w:rsidRPr="001A1EC9">
        <w:rPr>
          <w:rFonts w:ascii="Times New Roman" w:hAnsi="Times New Roman" w:cs="Times New Roman"/>
          <w:b/>
          <w:bCs/>
        </w:rPr>
        <w:t>Economic Stability</w:t>
      </w:r>
      <w:r w:rsidRPr="001A1EC9">
        <w:rPr>
          <w:rFonts w:ascii="Times New Roman" w:hAnsi="Times New Roman" w:cs="Times New Roman"/>
        </w:rPr>
        <w:t>: The economic health of Nigeria affects consumer spending power, impacting the affordability and demand for hostel accommodations.</w:t>
      </w:r>
    </w:p>
    <w:p w14:paraId="764B1A1C" w14:textId="77777777" w:rsidR="009D55F1" w:rsidRPr="001A1EC9" w:rsidRDefault="009D55F1" w:rsidP="001A1EC9">
      <w:pPr>
        <w:numPr>
          <w:ilvl w:val="0"/>
          <w:numId w:val="46"/>
        </w:numPr>
        <w:spacing w:line="360" w:lineRule="auto"/>
        <w:jc w:val="both"/>
        <w:rPr>
          <w:rFonts w:ascii="Times New Roman" w:hAnsi="Times New Roman" w:cs="Times New Roman"/>
        </w:rPr>
      </w:pPr>
      <w:r w:rsidRPr="001A1EC9">
        <w:rPr>
          <w:rFonts w:ascii="Times New Roman" w:hAnsi="Times New Roman" w:cs="Times New Roman"/>
          <w:b/>
          <w:bCs/>
        </w:rPr>
        <w:t>Inflation Rates</w:t>
      </w:r>
      <w:r w:rsidRPr="001A1EC9">
        <w:rPr>
          <w:rFonts w:ascii="Times New Roman" w:hAnsi="Times New Roman" w:cs="Times New Roman"/>
        </w:rPr>
        <w:t>: High inflation rates can increase operational costs, affecting pricing strategies and profitability.</w:t>
      </w:r>
    </w:p>
    <w:p w14:paraId="3A35A772" w14:textId="77777777" w:rsidR="009D55F1" w:rsidRPr="001A1EC9" w:rsidRDefault="009D55F1" w:rsidP="001A1EC9">
      <w:pPr>
        <w:numPr>
          <w:ilvl w:val="0"/>
          <w:numId w:val="46"/>
        </w:numPr>
        <w:spacing w:line="360" w:lineRule="auto"/>
        <w:jc w:val="both"/>
        <w:rPr>
          <w:rFonts w:ascii="Times New Roman" w:hAnsi="Times New Roman" w:cs="Times New Roman"/>
        </w:rPr>
      </w:pPr>
      <w:r w:rsidRPr="001A1EC9">
        <w:rPr>
          <w:rFonts w:ascii="Times New Roman" w:hAnsi="Times New Roman" w:cs="Times New Roman"/>
          <w:b/>
          <w:bCs/>
        </w:rPr>
        <w:t>Employment Rates</w:t>
      </w:r>
      <w:r w:rsidRPr="001A1EC9">
        <w:rPr>
          <w:rFonts w:ascii="Times New Roman" w:hAnsi="Times New Roman" w:cs="Times New Roman"/>
        </w:rPr>
        <w:t>: Higher employment rates on Lagos Island can drive demand for nearby affordable housing solutions.</w:t>
      </w:r>
    </w:p>
    <w:p w14:paraId="3765A33F" w14:textId="77777777" w:rsidR="009D55F1" w:rsidRPr="001A1EC9" w:rsidRDefault="009D55F1" w:rsidP="001A1EC9">
      <w:pPr>
        <w:spacing w:line="360" w:lineRule="auto"/>
        <w:jc w:val="both"/>
        <w:rPr>
          <w:rFonts w:ascii="Times New Roman" w:hAnsi="Times New Roman" w:cs="Times New Roman"/>
        </w:rPr>
      </w:pPr>
      <w:r w:rsidRPr="001A1EC9">
        <w:rPr>
          <w:rFonts w:ascii="Times New Roman" w:hAnsi="Times New Roman" w:cs="Times New Roman"/>
          <w:b/>
          <w:bCs/>
        </w:rPr>
        <w:t>Social:</w:t>
      </w:r>
    </w:p>
    <w:p w14:paraId="513471C4" w14:textId="77777777" w:rsidR="009D55F1" w:rsidRPr="001A1EC9" w:rsidRDefault="009D55F1" w:rsidP="001A1EC9">
      <w:pPr>
        <w:numPr>
          <w:ilvl w:val="0"/>
          <w:numId w:val="47"/>
        </w:numPr>
        <w:spacing w:line="360" w:lineRule="auto"/>
        <w:jc w:val="both"/>
        <w:rPr>
          <w:rFonts w:ascii="Times New Roman" w:hAnsi="Times New Roman" w:cs="Times New Roman"/>
        </w:rPr>
      </w:pPr>
      <w:r w:rsidRPr="001A1EC9">
        <w:rPr>
          <w:rFonts w:ascii="Times New Roman" w:hAnsi="Times New Roman" w:cs="Times New Roman"/>
          <w:b/>
          <w:bCs/>
        </w:rPr>
        <w:t>Urbanization Trends</w:t>
      </w:r>
      <w:r w:rsidRPr="001A1EC9">
        <w:rPr>
          <w:rFonts w:ascii="Times New Roman" w:hAnsi="Times New Roman" w:cs="Times New Roman"/>
        </w:rPr>
        <w:t xml:space="preserve">: Increasing urbanization and the concentration of businesses on Lagos Island </w:t>
      </w:r>
      <w:proofErr w:type="gramStart"/>
      <w:r w:rsidRPr="001A1EC9">
        <w:rPr>
          <w:rFonts w:ascii="Times New Roman" w:hAnsi="Times New Roman" w:cs="Times New Roman"/>
        </w:rPr>
        <w:t>lead</w:t>
      </w:r>
      <w:proofErr w:type="gramEnd"/>
      <w:r w:rsidRPr="001A1EC9">
        <w:rPr>
          <w:rFonts w:ascii="Times New Roman" w:hAnsi="Times New Roman" w:cs="Times New Roman"/>
        </w:rPr>
        <w:t xml:space="preserve"> to higher demand for convenient housing solutions.</w:t>
      </w:r>
    </w:p>
    <w:p w14:paraId="63FD49C9" w14:textId="77777777" w:rsidR="009D55F1" w:rsidRPr="001A1EC9" w:rsidRDefault="009D55F1" w:rsidP="001A1EC9">
      <w:pPr>
        <w:numPr>
          <w:ilvl w:val="0"/>
          <w:numId w:val="47"/>
        </w:numPr>
        <w:spacing w:line="360" w:lineRule="auto"/>
        <w:jc w:val="both"/>
        <w:rPr>
          <w:rFonts w:ascii="Times New Roman" w:hAnsi="Times New Roman" w:cs="Times New Roman"/>
        </w:rPr>
      </w:pPr>
      <w:r w:rsidRPr="001A1EC9">
        <w:rPr>
          <w:rFonts w:ascii="Times New Roman" w:hAnsi="Times New Roman" w:cs="Times New Roman"/>
          <w:b/>
          <w:bCs/>
        </w:rPr>
        <w:t>Cultural Preferences</w:t>
      </w:r>
      <w:r w:rsidRPr="001A1EC9">
        <w:rPr>
          <w:rFonts w:ascii="Times New Roman" w:hAnsi="Times New Roman" w:cs="Times New Roman"/>
        </w:rPr>
        <w:t>: Understanding cultural norms and preferences regarding living arrangements is essential for designing appealing accommodation options.</w:t>
      </w:r>
    </w:p>
    <w:p w14:paraId="07049F35" w14:textId="77777777" w:rsidR="009D55F1" w:rsidRPr="001A1EC9" w:rsidRDefault="009D55F1" w:rsidP="001A1EC9">
      <w:pPr>
        <w:numPr>
          <w:ilvl w:val="0"/>
          <w:numId w:val="47"/>
        </w:numPr>
        <w:spacing w:line="360" w:lineRule="auto"/>
        <w:jc w:val="both"/>
        <w:rPr>
          <w:rFonts w:ascii="Times New Roman" w:hAnsi="Times New Roman" w:cs="Times New Roman"/>
        </w:rPr>
      </w:pPr>
      <w:r w:rsidRPr="001A1EC9">
        <w:rPr>
          <w:rFonts w:ascii="Times New Roman" w:hAnsi="Times New Roman" w:cs="Times New Roman"/>
          <w:b/>
          <w:bCs/>
        </w:rPr>
        <w:lastRenderedPageBreak/>
        <w:t>Community Focus</w:t>
      </w:r>
      <w:r w:rsidRPr="001A1EC9">
        <w:rPr>
          <w:rFonts w:ascii="Times New Roman" w:hAnsi="Times New Roman" w:cs="Times New Roman"/>
        </w:rPr>
        <w:t>: The growing desire for community and networking among young professionals can be leveraged to create a strong value proposition for the hostel.</w:t>
      </w:r>
    </w:p>
    <w:p w14:paraId="575C590B" w14:textId="77777777" w:rsidR="009D55F1" w:rsidRPr="001A1EC9" w:rsidRDefault="009D55F1" w:rsidP="001A1EC9">
      <w:pPr>
        <w:spacing w:line="360" w:lineRule="auto"/>
        <w:jc w:val="both"/>
        <w:rPr>
          <w:rFonts w:ascii="Times New Roman" w:hAnsi="Times New Roman" w:cs="Times New Roman"/>
        </w:rPr>
      </w:pPr>
      <w:r w:rsidRPr="001A1EC9">
        <w:rPr>
          <w:rFonts w:ascii="Times New Roman" w:hAnsi="Times New Roman" w:cs="Times New Roman"/>
          <w:b/>
          <w:bCs/>
        </w:rPr>
        <w:t>Technological:</w:t>
      </w:r>
    </w:p>
    <w:p w14:paraId="0CD0DBF5" w14:textId="77777777" w:rsidR="009D55F1" w:rsidRPr="001A1EC9" w:rsidRDefault="009D55F1" w:rsidP="001A1EC9">
      <w:pPr>
        <w:numPr>
          <w:ilvl w:val="0"/>
          <w:numId w:val="48"/>
        </w:numPr>
        <w:spacing w:line="360" w:lineRule="auto"/>
        <w:jc w:val="both"/>
        <w:rPr>
          <w:rFonts w:ascii="Times New Roman" w:hAnsi="Times New Roman" w:cs="Times New Roman"/>
        </w:rPr>
      </w:pPr>
      <w:r w:rsidRPr="001A1EC9">
        <w:rPr>
          <w:rFonts w:ascii="Times New Roman" w:hAnsi="Times New Roman" w:cs="Times New Roman"/>
          <w:b/>
          <w:bCs/>
        </w:rPr>
        <w:t>Digital Booking Platforms</w:t>
      </w:r>
      <w:r w:rsidRPr="001A1EC9">
        <w:rPr>
          <w:rFonts w:ascii="Times New Roman" w:hAnsi="Times New Roman" w:cs="Times New Roman"/>
        </w:rPr>
        <w:t>: Utilizing advanced digital platforms for booking and management can enhance customer experience and streamline operations.</w:t>
      </w:r>
    </w:p>
    <w:p w14:paraId="4392FB21" w14:textId="77777777" w:rsidR="009D55F1" w:rsidRPr="001A1EC9" w:rsidRDefault="009D55F1" w:rsidP="001A1EC9">
      <w:pPr>
        <w:numPr>
          <w:ilvl w:val="0"/>
          <w:numId w:val="48"/>
        </w:numPr>
        <w:spacing w:line="360" w:lineRule="auto"/>
        <w:jc w:val="both"/>
        <w:rPr>
          <w:rFonts w:ascii="Times New Roman" w:hAnsi="Times New Roman" w:cs="Times New Roman"/>
        </w:rPr>
      </w:pPr>
      <w:r w:rsidRPr="001A1EC9">
        <w:rPr>
          <w:rFonts w:ascii="Times New Roman" w:hAnsi="Times New Roman" w:cs="Times New Roman"/>
          <w:b/>
          <w:bCs/>
        </w:rPr>
        <w:t>Security Technology</w:t>
      </w:r>
      <w:r w:rsidRPr="001A1EC9">
        <w:rPr>
          <w:rFonts w:ascii="Times New Roman" w:hAnsi="Times New Roman" w:cs="Times New Roman"/>
        </w:rPr>
        <w:t>: Implementing cutting-edge security technologies, such as biometric verification and real-time surveillance, can ensure a safe environment.</w:t>
      </w:r>
    </w:p>
    <w:p w14:paraId="78B8F282" w14:textId="77777777" w:rsidR="009D55F1" w:rsidRPr="001A1EC9" w:rsidRDefault="009D55F1" w:rsidP="001A1EC9">
      <w:pPr>
        <w:numPr>
          <w:ilvl w:val="0"/>
          <w:numId w:val="48"/>
        </w:numPr>
        <w:spacing w:line="360" w:lineRule="auto"/>
        <w:jc w:val="both"/>
        <w:rPr>
          <w:rFonts w:ascii="Times New Roman" w:hAnsi="Times New Roman" w:cs="Times New Roman"/>
        </w:rPr>
      </w:pPr>
      <w:r w:rsidRPr="001A1EC9">
        <w:rPr>
          <w:rFonts w:ascii="Times New Roman" w:hAnsi="Times New Roman" w:cs="Times New Roman"/>
          <w:b/>
          <w:bCs/>
        </w:rPr>
        <w:t>Communication Tools</w:t>
      </w:r>
      <w:r w:rsidRPr="001A1EC9">
        <w:rPr>
          <w:rFonts w:ascii="Times New Roman" w:hAnsi="Times New Roman" w:cs="Times New Roman"/>
        </w:rPr>
        <w:t>: Effective use of communication tools and social media for marketing and customer engagement can drive awareness and adoption.</w:t>
      </w:r>
    </w:p>
    <w:p w14:paraId="6A3C570A" w14:textId="77777777" w:rsidR="009D55F1" w:rsidRPr="001A1EC9" w:rsidRDefault="009D55F1" w:rsidP="001A1EC9">
      <w:pPr>
        <w:spacing w:line="360" w:lineRule="auto"/>
        <w:jc w:val="both"/>
        <w:rPr>
          <w:rFonts w:ascii="Times New Roman" w:hAnsi="Times New Roman" w:cs="Times New Roman"/>
        </w:rPr>
      </w:pPr>
      <w:r w:rsidRPr="001A1EC9">
        <w:rPr>
          <w:rFonts w:ascii="Times New Roman" w:hAnsi="Times New Roman" w:cs="Times New Roman"/>
          <w:b/>
          <w:bCs/>
        </w:rPr>
        <w:t>Environmental:</w:t>
      </w:r>
    </w:p>
    <w:p w14:paraId="27E4178A" w14:textId="77777777" w:rsidR="009D55F1" w:rsidRPr="001A1EC9" w:rsidRDefault="009D55F1" w:rsidP="001A1EC9">
      <w:pPr>
        <w:numPr>
          <w:ilvl w:val="0"/>
          <w:numId w:val="49"/>
        </w:numPr>
        <w:spacing w:line="360" w:lineRule="auto"/>
        <w:jc w:val="both"/>
        <w:rPr>
          <w:rFonts w:ascii="Times New Roman" w:hAnsi="Times New Roman" w:cs="Times New Roman"/>
        </w:rPr>
      </w:pPr>
      <w:r w:rsidRPr="001A1EC9">
        <w:rPr>
          <w:rFonts w:ascii="Times New Roman" w:hAnsi="Times New Roman" w:cs="Times New Roman"/>
          <w:b/>
          <w:bCs/>
        </w:rPr>
        <w:t>Sustainability Practices</w:t>
      </w:r>
      <w:r w:rsidRPr="001A1EC9">
        <w:rPr>
          <w:rFonts w:ascii="Times New Roman" w:hAnsi="Times New Roman" w:cs="Times New Roman"/>
        </w:rPr>
        <w:t>: Implementing sustainable practices, such as energy-efficient facilities and waste management, can appeal to environmentally conscious customers and reduce operational costs.</w:t>
      </w:r>
    </w:p>
    <w:p w14:paraId="7467DB1A" w14:textId="77777777" w:rsidR="009D55F1" w:rsidRPr="001A1EC9" w:rsidRDefault="009D55F1" w:rsidP="001A1EC9">
      <w:pPr>
        <w:numPr>
          <w:ilvl w:val="0"/>
          <w:numId w:val="49"/>
        </w:numPr>
        <w:spacing w:line="360" w:lineRule="auto"/>
        <w:jc w:val="both"/>
        <w:rPr>
          <w:rFonts w:ascii="Times New Roman" w:hAnsi="Times New Roman" w:cs="Times New Roman"/>
        </w:rPr>
      </w:pPr>
      <w:r w:rsidRPr="001A1EC9">
        <w:rPr>
          <w:rFonts w:ascii="Times New Roman" w:hAnsi="Times New Roman" w:cs="Times New Roman"/>
          <w:b/>
          <w:bCs/>
        </w:rPr>
        <w:t>Climate Impact</w:t>
      </w:r>
      <w:r w:rsidRPr="001A1EC9">
        <w:rPr>
          <w:rFonts w:ascii="Times New Roman" w:hAnsi="Times New Roman" w:cs="Times New Roman"/>
        </w:rPr>
        <w:t>: Considering the impact of climate change and extreme weather events on infrastructure and operations is crucial for long-term sustainability.</w:t>
      </w:r>
    </w:p>
    <w:p w14:paraId="4F4D69B5" w14:textId="77777777" w:rsidR="009D55F1" w:rsidRPr="001A1EC9" w:rsidRDefault="009D55F1" w:rsidP="001A1EC9">
      <w:pPr>
        <w:spacing w:line="360" w:lineRule="auto"/>
        <w:jc w:val="both"/>
        <w:rPr>
          <w:rFonts w:ascii="Times New Roman" w:hAnsi="Times New Roman" w:cs="Times New Roman"/>
        </w:rPr>
      </w:pPr>
      <w:r w:rsidRPr="001A1EC9">
        <w:rPr>
          <w:rFonts w:ascii="Times New Roman" w:hAnsi="Times New Roman" w:cs="Times New Roman"/>
          <w:b/>
          <w:bCs/>
        </w:rPr>
        <w:t>Legal:</w:t>
      </w:r>
    </w:p>
    <w:p w14:paraId="67DD28EE" w14:textId="77777777" w:rsidR="009D55F1" w:rsidRPr="001A1EC9" w:rsidRDefault="009D55F1" w:rsidP="001A1EC9">
      <w:pPr>
        <w:numPr>
          <w:ilvl w:val="0"/>
          <w:numId w:val="50"/>
        </w:numPr>
        <w:spacing w:line="360" w:lineRule="auto"/>
        <w:jc w:val="both"/>
        <w:rPr>
          <w:rFonts w:ascii="Times New Roman" w:hAnsi="Times New Roman" w:cs="Times New Roman"/>
        </w:rPr>
      </w:pPr>
      <w:r w:rsidRPr="001A1EC9">
        <w:rPr>
          <w:rFonts w:ascii="Times New Roman" w:hAnsi="Times New Roman" w:cs="Times New Roman"/>
          <w:b/>
          <w:bCs/>
        </w:rPr>
        <w:t>Compliance Requirements</w:t>
      </w:r>
      <w:r w:rsidRPr="001A1EC9">
        <w:rPr>
          <w:rFonts w:ascii="Times New Roman" w:hAnsi="Times New Roman" w:cs="Times New Roman"/>
        </w:rPr>
        <w:t>: Adhering to local laws and regulations regarding property use, business operations, and employee rights is critical to avoid legal issues.</w:t>
      </w:r>
    </w:p>
    <w:p w14:paraId="2A782D0C" w14:textId="77777777" w:rsidR="009D55F1" w:rsidRPr="001A1EC9" w:rsidRDefault="009D55F1" w:rsidP="001A1EC9">
      <w:pPr>
        <w:numPr>
          <w:ilvl w:val="0"/>
          <w:numId w:val="50"/>
        </w:numPr>
        <w:spacing w:line="360" w:lineRule="auto"/>
        <w:jc w:val="both"/>
        <w:rPr>
          <w:rFonts w:ascii="Times New Roman" w:hAnsi="Times New Roman" w:cs="Times New Roman"/>
        </w:rPr>
      </w:pPr>
      <w:r w:rsidRPr="001A1EC9">
        <w:rPr>
          <w:rFonts w:ascii="Times New Roman" w:hAnsi="Times New Roman" w:cs="Times New Roman"/>
          <w:b/>
          <w:bCs/>
        </w:rPr>
        <w:t>Health and Safety Regulations</w:t>
      </w:r>
      <w:r w:rsidRPr="001A1EC9">
        <w:rPr>
          <w:rFonts w:ascii="Times New Roman" w:hAnsi="Times New Roman" w:cs="Times New Roman"/>
        </w:rPr>
        <w:t>: Ensuring compliance with health and safety standards to protect guests and employees is essential for maintaining a reputable and secure environment.</w:t>
      </w:r>
    </w:p>
    <w:p w14:paraId="5F64DF21" w14:textId="77777777" w:rsidR="009D55F1" w:rsidRPr="001A1EC9" w:rsidRDefault="009D55F1" w:rsidP="001A1EC9">
      <w:pPr>
        <w:spacing w:line="360" w:lineRule="auto"/>
        <w:jc w:val="both"/>
        <w:rPr>
          <w:rFonts w:ascii="Times New Roman" w:hAnsi="Times New Roman" w:cs="Times New Roman"/>
        </w:rPr>
      </w:pPr>
    </w:p>
    <w:p w14:paraId="3BD0D08D" w14:textId="77777777" w:rsidR="009D55F1" w:rsidRPr="001A1EC9" w:rsidRDefault="009D55F1" w:rsidP="001A1EC9">
      <w:pPr>
        <w:spacing w:line="360" w:lineRule="auto"/>
        <w:jc w:val="both"/>
        <w:rPr>
          <w:rFonts w:ascii="Times New Roman" w:hAnsi="Times New Roman" w:cs="Times New Roman"/>
        </w:rPr>
      </w:pPr>
    </w:p>
    <w:p w14:paraId="54DD89B6" w14:textId="77777777" w:rsidR="009D55F1" w:rsidRPr="001A1EC9" w:rsidRDefault="009D55F1" w:rsidP="001A1EC9">
      <w:pPr>
        <w:spacing w:line="360" w:lineRule="auto"/>
        <w:jc w:val="both"/>
        <w:rPr>
          <w:rFonts w:ascii="Times New Roman" w:hAnsi="Times New Roman" w:cs="Times New Roman"/>
        </w:rPr>
      </w:pPr>
    </w:p>
    <w:p w14:paraId="51F8F8D0" w14:textId="77777777" w:rsidR="009D55F1" w:rsidRPr="001A1EC9" w:rsidRDefault="009D55F1" w:rsidP="001A1EC9">
      <w:pPr>
        <w:spacing w:line="360" w:lineRule="auto"/>
        <w:jc w:val="both"/>
        <w:rPr>
          <w:rFonts w:ascii="Times New Roman" w:hAnsi="Times New Roman" w:cs="Times New Roman"/>
        </w:rPr>
      </w:pPr>
    </w:p>
    <w:p w14:paraId="01DCAB68" w14:textId="77777777" w:rsidR="00C91E34" w:rsidRDefault="00C91E34" w:rsidP="001A1EC9">
      <w:pPr>
        <w:spacing w:line="360" w:lineRule="auto"/>
        <w:jc w:val="both"/>
        <w:rPr>
          <w:rFonts w:ascii="Times New Roman" w:hAnsi="Times New Roman" w:cs="Times New Roman"/>
        </w:rPr>
      </w:pPr>
    </w:p>
    <w:p w14:paraId="3479BA3D" w14:textId="77777777" w:rsidR="005A05AC" w:rsidRDefault="005A05AC" w:rsidP="001A1EC9">
      <w:pPr>
        <w:spacing w:line="360" w:lineRule="auto"/>
        <w:jc w:val="both"/>
        <w:rPr>
          <w:rFonts w:ascii="Times New Roman" w:hAnsi="Times New Roman" w:cs="Times New Roman"/>
        </w:rPr>
      </w:pPr>
    </w:p>
    <w:p w14:paraId="0AD1A223" w14:textId="77777777" w:rsidR="005A05AC" w:rsidRPr="001A1EC9" w:rsidRDefault="005A05AC" w:rsidP="001A1EC9">
      <w:pPr>
        <w:spacing w:line="360" w:lineRule="auto"/>
        <w:jc w:val="both"/>
        <w:rPr>
          <w:rFonts w:ascii="Times New Roman" w:hAnsi="Times New Roman" w:cs="Times New Roman"/>
        </w:rPr>
      </w:pPr>
    </w:p>
    <w:p w14:paraId="09A85E38" w14:textId="77777777" w:rsidR="009B22F4" w:rsidRPr="001A1EC9" w:rsidRDefault="009B22F4" w:rsidP="001A1EC9">
      <w:pPr>
        <w:spacing w:line="360" w:lineRule="auto"/>
        <w:jc w:val="both"/>
        <w:rPr>
          <w:rFonts w:ascii="Times New Roman" w:hAnsi="Times New Roman" w:cs="Times New Roman"/>
          <w:b/>
          <w:bCs/>
        </w:rPr>
      </w:pPr>
      <w:r w:rsidRPr="001A1EC9">
        <w:rPr>
          <w:rFonts w:ascii="Times New Roman" w:hAnsi="Times New Roman" w:cs="Times New Roman"/>
          <w:b/>
          <w:bCs/>
        </w:rPr>
        <w:lastRenderedPageBreak/>
        <w:t>Company Profile</w:t>
      </w:r>
    </w:p>
    <w:p w14:paraId="1B334EFC" w14:textId="77777777" w:rsidR="009B22F4" w:rsidRPr="001A1EC9" w:rsidRDefault="009B22F4" w:rsidP="001A1EC9">
      <w:pPr>
        <w:spacing w:line="360" w:lineRule="auto"/>
        <w:jc w:val="both"/>
        <w:rPr>
          <w:rFonts w:ascii="Times New Roman" w:hAnsi="Times New Roman" w:cs="Times New Roman"/>
          <w:b/>
          <w:bCs/>
        </w:rPr>
      </w:pPr>
      <w:r w:rsidRPr="001A1EC9">
        <w:rPr>
          <w:rFonts w:ascii="Times New Roman" w:hAnsi="Times New Roman" w:cs="Times New Roman"/>
          <w:b/>
          <w:bCs/>
        </w:rPr>
        <w:t>Company Name</w:t>
      </w:r>
    </w:p>
    <w:p w14:paraId="1A69CC57" w14:textId="77777777" w:rsidR="009B22F4" w:rsidRPr="001A1EC9" w:rsidRDefault="009B22F4" w:rsidP="001A1EC9">
      <w:pPr>
        <w:spacing w:line="360" w:lineRule="auto"/>
        <w:jc w:val="both"/>
        <w:rPr>
          <w:rFonts w:ascii="Times New Roman" w:hAnsi="Times New Roman" w:cs="Times New Roman"/>
        </w:rPr>
      </w:pPr>
      <w:r w:rsidRPr="001A1EC9">
        <w:rPr>
          <w:rFonts w:ascii="Times New Roman" w:hAnsi="Times New Roman" w:cs="Times New Roman"/>
        </w:rPr>
        <w:t>Lagos Co-Accommodation Hostels (LCAH)</w:t>
      </w:r>
    </w:p>
    <w:p w14:paraId="67D0F60A" w14:textId="77777777" w:rsidR="009B22F4" w:rsidRPr="001A1EC9" w:rsidRDefault="009B22F4" w:rsidP="001A1EC9">
      <w:pPr>
        <w:spacing w:line="360" w:lineRule="auto"/>
        <w:jc w:val="both"/>
        <w:rPr>
          <w:rFonts w:ascii="Times New Roman" w:hAnsi="Times New Roman" w:cs="Times New Roman"/>
          <w:b/>
          <w:bCs/>
        </w:rPr>
      </w:pPr>
      <w:r w:rsidRPr="001A1EC9">
        <w:rPr>
          <w:rFonts w:ascii="Times New Roman" w:hAnsi="Times New Roman" w:cs="Times New Roman"/>
          <w:b/>
          <w:bCs/>
        </w:rPr>
        <w:t>Company Overview</w:t>
      </w:r>
    </w:p>
    <w:p w14:paraId="567BCA51" w14:textId="77777777" w:rsidR="009B22F4" w:rsidRPr="001A1EC9" w:rsidRDefault="009B22F4" w:rsidP="001A1EC9">
      <w:pPr>
        <w:spacing w:line="360" w:lineRule="auto"/>
        <w:jc w:val="both"/>
        <w:rPr>
          <w:rFonts w:ascii="Times New Roman" w:hAnsi="Times New Roman" w:cs="Times New Roman"/>
        </w:rPr>
      </w:pPr>
      <w:r w:rsidRPr="001A1EC9">
        <w:rPr>
          <w:rFonts w:ascii="Times New Roman" w:hAnsi="Times New Roman" w:cs="Times New Roman"/>
        </w:rPr>
        <w:t>Lagos Co-Accommodation Hostels (LCAH) is a pioneering initiative designed to provide affordable, convenient, and secure living arrangements for professionals working on Lagos Island. Recognizing the challenges posed by daily commutes from the mainland to the island, LCAH aims to bridge the gap by offering co-living spaces that cater to the needs of the modern workforce. Our hostels are designed to foster community, enhance productivity, and improve the overall quality of life for our residents.</w:t>
      </w:r>
    </w:p>
    <w:p w14:paraId="660D5E24" w14:textId="77777777" w:rsidR="009B22F4" w:rsidRPr="001A1EC9" w:rsidRDefault="009B22F4" w:rsidP="001A1EC9">
      <w:pPr>
        <w:spacing w:line="360" w:lineRule="auto"/>
        <w:jc w:val="both"/>
        <w:rPr>
          <w:rFonts w:ascii="Times New Roman" w:hAnsi="Times New Roman" w:cs="Times New Roman"/>
          <w:b/>
          <w:bCs/>
        </w:rPr>
      </w:pPr>
      <w:r w:rsidRPr="001A1EC9">
        <w:rPr>
          <w:rFonts w:ascii="Times New Roman" w:hAnsi="Times New Roman" w:cs="Times New Roman"/>
          <w:b/>
          <w:bCs/>
        </w:rPr>
        <w:t>Mission Statement</w:t>
      </w:r>
    </w:p>
    <w:p w14:paraId="29E16751" w14:textId="77777777" w:rsidR="009B22F4" w:rsidRPr="001A1EC9" w:rsidRDefault="009B22F4" w:rsidP="001A1EC9">
      <w:pPr>
        <w:spacing w:line="360" w:lineRule="auto"/>
        <w:jc w:val="both"/>
        <w:rPr>
          <w:rFonts w:ascii="Times New Roman" w:hAnsi="Times New Roman" w:cs="Times New Roman"/>
        </w:rPr>
      </w:pPr>
      <w:r w:rsidRPr="001A1EC9">
        <w:rPr>
          <w:rFonts w:ascii="Times New Roman" w:hAnsi="Times New Roman" w:cs="Times New Roman"/>
        </w:rPr>
        <w:t>To provide affordable and convenient co-accommodation solutions that reduce commuting stress and enhance the quality of life for professionals working on Lagos Island.</w:t>
      </w:r>
    </w:p>
    <w:p w14:paraId="474558E8" w14:textId="77777777" w:rsidR="009B22F4" w:rsidRPr="001A1EC9" w:rsidRDefault="009B22F4" w:rsidP="001A1EC9">
      <w:pPr>
        <w:spacing w:line="360" w:lineRule="auto"/>
        <w:jc w:val="both"/>
        <w:rPr>
          <w:rFonts w:ascii="Times New Roman" w:hAnsi="Times New Roman" w:cs="Times New Roman"/>
          <w:b/>
          <w:bCs/>
        </w:rPr>
      </w:pPr>
      <w:r w:rsidRPr="001A1EC9">
        <w:rPr>
          <w:rFonts w:ascii="Times New Roman" w:hAnsi="Times New Roman" w:cs="Times New Roman"/>
          <w:b/>
          <w:bCs/>
        </w:rPr>
        <w:t>Vision Statement</w:t>
      </w:r>
    </w:p>
    <w:p w14:paraId="4A7084E3" w14:textId="77777777" w:rsidR="009B22F4" w:rsidRPr="001A1EC9" w:rsidRDefault="009B22F4" w:rsidP="001A1EC9">
      <w:pPr>
        <w:spacing w:line="360" w:lineRule="auto"/>
        <w:jc w:val="both"/>
        <w:rPr>
          <w:rFonts w:ascii="Times New Roman" w:hAnsi="Times New Roman" w:cs="Times New Roman"/>
        </w:rPr>
      </w:pPr>
      <w:r w:rsidRPr="001A1EC9">
        <w:rPr>
          <w:rFonts w:ascii="Times New Roman" w:hAnsi="Times New Roman" w:cs="Times New Roman"/>
        </w:rPr>
        <w:t>To become the leading provider of innovative and sustainable co-living solutions in Lagos, setting a benchmark for quality, community, and convenience in urban housing.</w:t>
      </w:r>
    </w:p>
    <w:p w14:paraId="59A6D2AD" w14:textId="77777777" w:rsidR="009B22F4" w:rsidRPr="001A1EC9" w:rsidRDefault="009B22F4" w:rsidP="001A1EC9">
      <w:pPr>
        <w:spacing w:line="360" w:lineRule="auto"/>
        <w:jc w:val="both"/>
        <w:rPr>
          <w:rFonts w:ascii="Times New Roman" w:hAnsi="Times New Roman" w:cs="Times New Roman"/>
          <w:b/>
          <w:bCs/>
        </w:rPr>
      </w:pPr>
      <w:r w:rsidRPr="001A1EC9">
        <w:rPr>
          <w:rFonts w:ascii="Times New Roman" w:hAnsi="Times New Roman" w:cs="Times New Roman"/>
          <w:b/>
          <w:bCs/>
        </w:rPr>
        <w:t>Core Values</w:t>
      </w:r>
    </w:p>
    <w:p w14:paraId="6FED2B5C" w14:textId="77777777" w:rsidR="009B22F4" w:rsidRPr="001A1EC9" w:rsidRDefault="009B22F4" w:rsidP="001A1EC9">
      <w:pPr>
        <w:numPr>
          <w:ilvl w:val="0"/>
          <w:numId w:val="14"/>
        </w:numPr>
        <w:spacing w:line="360" w:lineRule="auto"/>
        <w:jc w:val="both"/>
        <w:rPr>
          <w:rFonts w:ascii="Times New Roman" w:hAnsi="Times New Roman" w:cs="Times New Roman"/>
        </w:rPr>
      </w:pPr>
      <w:r w:rsidRPr="001A1EC9">
        <w:rPr>
          <w:rFonts w:ascii="Times New Roman" w:hAnsi="Times New Roman" w:cs="Times New Roman"/>
          <w:b/>
          <w:bCs/>
        </w:rPr>
        <w:t>Affordability</w:t>
      </w:r>
      <w:r w:rsidRPr="001A1EC9">
        <w:rPr>
          <w:rFonts w:ascii="Times New Roman" w:hAnsi="Times New Roman" w:cs="Times New Roman"/>
        </w:rPr>
        <w:t>: We are committed to offering cost-effective housing solutions without compromising on quality and comfort.</w:t>
      </w:r>
    </w:p>
    <w:p w14:paraId="78A55391" w14:textId="77777777" w:rsidR="009B22F4" w:rsidRPr="001A1EC9" w:rsidRDefault="009B22F4" w:rsidP="001A1EC9">
      <w:pPr>
        <w:numPr>
          <w:ilvl w:val="0"/>
          <w:numId w:val="14"/>
        </w:numPr>
        <w:spacing w:line="360" w:lineRule="auto"/>
        <w:jc w:val="both"/>
        <w:rPr>
          <w:rFonts w:ascii="Times New Roman" w:hAnsi="Times New Roman" w:cs="Times New Roman"/>
        </w:rPr>
      </w:pPr>
      <w:r w:rsidRPr="001A1EC9">
        <w:rPr>
          <w:rFonts w:ascii="Times New Roman" w:hAnsi="Times New Roman" w:cs="Times New Roman"/>
          <w:b/>
          <w:bCs/>
        </w:rPr>
        <w:t>Convenience</w:t>
      </w:r>
      <w:r w:rsidRPr="001A1EC9">
        <w:rPr>
          <w:rFonts w:ascii="Times New Roman" w:hAnsi="Times New Roman" w:cs="Times New Roman"/>
        </w:rPr>
        <w:t>: Our facilities are strategically located to minimize commute times and maximize the convenience of our residents.</w:t>
      </w:r>
    </w:p>
    <w:p w14:paraId="7983D849" w14:textId="77777777" w:rsidR="009B22F4" w:rsidRPr="001A1EC9" w:rsidRDefault="009B22F4" w:rsidP="001A1EC9">
      <w:pPr>
        <w:numPr>
          <w:ilvl w:val="0"/>
          <w:numId w:val="14"/>
        </w:numPr>
        <w:spacing w:line="360" w:lineRule="auto"/>
        <w:jc w:val="both"/>
        <w:rPr>
          <w:rFonts w:ascii="Times New Roman" w:hAnsi="Times New Roman" w:cs="Times New Roman"/>
        </w:rPr>
      </w:pPr>
      <w:r w:rsidRPr="001A1EC9">
        <w:rPr>
          <w:rFonts w:ascii="Times New Roman" w:hAnsi="Times New Roman" w:cs="Times New Roman"/>
          <w:b/>
          <w:bCs/>
        </w:rPr>
        <w:t>Community</w:t>
      </w:r>
      <w:r w:rsidRPr="001A1EC9">
        <w:rPr>
          <w:rFonts w:ascii="Times New Roman" w:hAnsi="Times New Roman" w:cs="Times New Roman"/>
        </w:rPr>
        <w:t>: We foster a sense of community among our residents, encouraging networking and mutual support.</w:t>
      </w:r>
    </w:p>
    <w:p w14:paraId="520D570A" w14:textId="77777777" w:rsidR="009B22F4" w:rsidRPr="001A1EC9" w:rsidRDefault="009B22F4" w:rsidP="001A1EC9">
      <w:pPr>
        <w:numPr>
          <w:ilvl w:val="0"/>
          <w:numId w:val="14"/>
        </w:numPr>
        <w:spacing w:line="360" w:lineRule="auto"/>
        <w:jc w:val="both"/>
        <w:rPr>
          <w:rFonts w:ascii="Times New Roman" w:hAnsi="Times New Roman" w:cs="Times New Roman"/>
        </w:rPr>
      </w:pPr>
      <w:r w:rsidRPr="001A1EC9">
        <w:rPr>
          <w:rFonts w:ascii="Times New Roman" w:hAnsi="Times New Roman" w:cs="Times New Roman"/>
          <w:b/>
          <w:bCs/>
        </w:rPr>
        <w:t>Security</w:t>
      </w:r>
      <w:r w:rsidRPr="001A1EC9">
        <w:rPr>
          <w:rFonts w:ascii="Times New Roman" w:hAnsi="Times New Roman" w:cs="Times New Roman"/>
        </w:rPr>
        <w:t>: Ensuring the safety and security of our residents is paramount, with robust measures in place to protect them.</w:t>
      </w:r>
    </w:p>
    <w:p w14:paraId="64D0F179" w14:textId="77777777" w:rsidR="009B22F4" w:rsidRPr="001A1EC9" w:rsidRDefault="009B22F4" w:rsidP="001A1EC9">
      <w:pPr>
        <w:numPr>
          <w:ilvl w:val="0"/>
          <w:numId w:val="14"/>
        </w:numPr>
        <w:spacing w:line="360" w:lineRule="auto"/>
        <w:jc w:val="both"/>
        <w:rPr>
          <w:rFonts w:ascii="Times New Roman" w:hAnsi="Times New Roman" w:cs="Times New Roman"/>
        </w:rPr>
      </w:pPr>
      <w:r w:rsidRPr="001A1EC9">
        <w:rPr>
          <w:rFonts w:ascii="Times New Roman" w:hAnsi="Times New Roman" w:cs="Times New Roman"/>
          <w:b/>
          <w:bCs/>
        </w:rPr>
        <w:t>Innovation</w:t>
      </w:r>
      <w:r w:rsidRPr="001A1EC9">
        <w:rPr>
          <w:rFonts w:ascii="Times New Roman" w:hAnsi="Times New Roman" w:cs="Times New Roman"/>
        </w:rPr>
        <w:t>: We continually seek innovative approaches to improve our services and enhance the living experience for our residents.</w:t>
      </w:r>
    </w:p>
    <w:p w14:paraId="3ECC9CCD" w14:textId="77777777" w:rsidR="009B22F4" w:rsidRPr="001A1EC9" w:rsidRDefault="009B22F4" w:rsidP="001A1EC9">
      <w:pPr>
        <w:numPr>
          <w:ilvl w:val="0"/>
          <w:numId w:val="14"/>
        </w:numPr>
        <w:spacing w:line="360" w:lineRule="auto"/>
        <w:jc w:val="both"/>
        <w:rPr>
          <w:rFonts w:ascii="Times New Roman" w:hAnsi="Times New Roman" w:cs="Times New Roman"/>
        </w:rPr>
      </w:pPr>
      <w:r w:rsidRPr="001A1EC9">
        <w:rPr>
          <w:rFonts w:ascii="Times New Roman" w:hAnsi="Times New Roman" w:cs="Times New Roman"/>
          <w:b/>
          <w:bCs/>
        </w:rPr>
        <w:t>Sustainability</w:t>
      </w:r>
      <w:r w:rsidRPr="001A1EC9">
        <w:rPr>
          <w:rFonts w:ascii="Times New Roman" w:hAnsi="Times New Roman" w:cs="Times New Roman"/>
        </w:rPr>
        <w:t>: We prioritize environmentally sustainable practices in the development and operation of our hostels.</w:t>
      </w:r>
    </w:p>
    <w:p w14:paraId="4AA84940" w14:textId="77777777" w:rsidR="009B22F4" w:rsidRPr="001A1EC9" w:rsidRDefault="009B22F4" w:rsidP="001A1EC9">
      <w:pPr>
        <w:spacing w:line="360" w:lineRule="auto"/>
        <w:jc w:val="both"/>
        <w:rPr>
          <w:rFonts w:ascii="Times New Roman" w:hAnsi="Times New Roman" w:cs="Times New Roman"/>
          <w:b/>
          <w:bCs/>
        </w:rPr>
      </w:pPr>
      <w:r w:rsidRPr="001A1EC9">
        <w:rPr>
          <w:rFonts w:ascii="Times New Roman" w:hAnsi="Times New Roman" w:cs="Times New Roman"/>
          <w:b/>
          <w:bCs/>
        </w:rPr>
        <w:lastRenderedPageBreak/>
        <w:t>Services</w:t>
      </w:r>
    </w:p>
    <w:p w14:paraId="350F01DB" w14:textId="77777777" w:rsidR="009B22F4" w:rsidRPr="001A1EC9" w:rsidRDefault="009B22F4" w:rsidP="001A1EC9">
      <w:pPr>
        <w:numPr>
          <w:ilvl w:val="0"/>
          <w:numId w:val="15"/>
        </w:numPr>
        <w:spacing w:line="360" w:lineRule="auto"/>
        <w:jc w:val="both"/>
        <w:rPr>
          <w:rFonts w:ascii="Times New Roman" w:hAnsi="Times New Roman" w:cs="Times New Roman"/>
        </w:rPr>
      </w:pPr>
      <w:r w:rsidRPr="001A1EC9">
        <w:rPr>
          <w:rFonts w:ascii="Times New Roman" w:hAnsi="Times New Roman" w:cs="Times New Roman"/>
          <w:b/>
          <w:bCs/>
        </w:rPr>
        <w:t>Affordable Accommodation</w:t>
      </w:r>
      <w:r w:rsidRPr="001A1EC9">
        <w:rPr>
          <w:rFonts w:ascii="Times New Roman" w:hAnsi="Times New Roman" w:cs="Times New Roman"/>
        </w:rPr>
        <w:t>: Offering various room categories (2, 4, and 8 beds per room) to suit different budgets.</w:t>
      </w:r>
    </w:p>
    <w:p w14:paraId="1BC6EDBA" w14:textId="77777777" w:rsidR="009B22F4" w:rsidRPr="001A1EC9" w:rsidRDefault="009B22F4" w:rsidP="001A1EC9">
      <w:pPr>
        <w:numPr>
          <w:ilvl w:val="0"/>
          <w:numId w:val="15"/>
        </w:numPr>
        <w:spacing w:line="360" w:lineRule="auto"/>
        <w:jc w:val="both"/>
        <w:rPr>
          <w:rFonts w:ascii="Times New Roman" w:hAnsi="Times New Roman" w:cs="Times New Roman"/>
        </w:rPr>
      </w:pPr>
      <w:r w:rsidRPr="001A1EC9">
        <w:rPr>
          <w:rFonts w:ascii="Times New Roman" w:hAnsi="Times New Roman" w:cs="Times New Roman"/>
          <w:b/>
          <w:bCs/>
        </w:rPr>
        <w:t>Amenities</w:t>
      </w:r>
      <w:r w:rsidRPr="001A1EC9">
        <w:rPr>
          <w:rFonts w:ascii="Times New Roman" w:hAnsi="Times New Roman" w:cs="Times New Roman"/>
        </w:rPr>
        <w:t>: Each room includes essential amenities such as bathrooms, toilets, and comfortable bedding.</w:t>
      </w:r>
    </w:p>
    <w:p w14:paraId="399AB0C4" w14:textId="77777777" w:rsidR="009B22F4" w:rsidRPr="001A1EC9" w:rsidRDefault="009B22F4" w:rsidP="001A1EC9">
      <w:pPr>
        <w:numPr>
          <w:ilvl w:val="0"/>
          <w:numId w:val="15"/>
        </w:numPr>
        <w:spacing w:line="360" w:lineRule="auto"/>
        <w:jc w:val="both"/>
        <w:rPr>
          <w:rFonts w:ascii="Times New Roman" w:hAnsi="Times New Roman" w:cs="Times New Roman"/>
        </w:rPr>
      </w:pPr>
      <w:r w:rsidRPr="001A1EC9">
        <w:rPr>
          <w:rFonts w:ascii="Times New Roman" w:hAnsi="Times New Roman" w:cs="Times New Roman"/>
          <w:b/>
          <w:bCs/>
        </w:rPr>
        <w:t>Dining Options</w:t>
      </w:r>
      <w:r w:rsidRPr="001A1EC9">
        <w:rPr>
          <w:rFonts w:ascii="Times New Roman" w:hAnsi="Times New Roman" w:cs="Times New Roman"/>
        </w:rPr>
        <w:t>: On-site restaurant and cafeteria providing nutritious and affordable meals.</w:t>
      </w:r>
    </w:p>
    <w:p w14:paraId="7E7C31E1" w14:textId="77777777" w:rsidR="009B22F4" w:rsidRPr="001A1EC9" w:rsidRDefault="009B22F4" w:rsidP="001A1EC9">
      <w:pPr>
        <w:numPr>
          <w:ilvl w:val="0"/>
          <w:numId w:val="15"/>
        </w:numPr>
        <w:spacing w:line="360" w:lineRule="auto"/>
        <w:jc w:val="both"/>
        <w:rPr>
          <w:rFonts w:ascii="Times New Roman" w:hAnsi="Times New Roman" w:cs="Times New Roman"/>
        </w:rPr>
      </w:pPr>
      <w:r w:rsidRPr="001A1EC9">
        <w:rPr>
          <w:rFonts w:ascii="Times New Roman" w:hAnsi="Times New Roman" w:cs="Times New Roman"/>
          <w:b/>
          <w:bCs/>
        </w:rPr>
        <w:t>Security</w:t>
      </w:r>
      <w:r w:rsidRPr="001A1EC9">
        <w:rPr>
          <w:rFonts w:ascii="Times New Roman" w:hAnsi="Times New Roman" w:cs="Times New Roman"/>
        </w:rPr>
        <w:t>: 24/7 security personnel, CCTV surveillance, and secure access control systems.</w:t>
      </w:r>
    </w:p>
    <w:p w14:paraId="7D928D67" w14:textId="77777777" w:rsidR="009B22F4" w:rsidRPr="001A1EC9" w:rsidRDefault="009B22F4" w:rsidP="001A1EC9">
      <w:pPr>
        <w:numPr>
          <w:ilvl w:val="0"/>
          <w:numId w:val="15"/>
        </w:numPr>
        <w:spacing w:line="360" w:lineRule="auto"/>
        <w:jc w:val="both"/>
        <w:rPr>
          <w:rFonts w:ascii="Times New Roman" w:hAnsi="Times New Roman" w:cs="Times New Roman"/>
        </w:rPr>
      </w:pPr>
      <w:r w:rsidRPr="001A1EC9">
        <w:rPr>
          <w:rFonts w:ascii="Times New Roman" w:hAnsi="Times New Roman" w:cs="Times New Roman"/>
          <w:b/>
          <w:bCs/>
        </w:rPr>
        <w:t>Cleaning Services</w:t>
      </w:r>
      <w:r w:rsidRPr="001A1EC9">
        <w:rPr>
          <w:rFonts w:ascii="Times New Roman" w:hAnsi="Times New Roman" w:cs="Times New Roman"/>
        </w:rPr>
        <w:t>: Regular cleaning of rooms and common areas to ensure a hygienic living environment.</w:t>
      </w:r>
    </w:p>
    <w:p w14:paraId="7A47B49B" w14:textId="77777777" w:rsidR="009B22F4" w:rsidRPr="001A1EC9" w:rsidRDefault="009B22F4" w:rsidP="001A1EC9">
      <w:pPr>
        <w:numPr>
          <w:ilvl w:val="0"/>
          <w:numId w:val="15"/>
        </w:numPr>
        <w:spacing w:line="360" w:lineRule="auto"/>
        <w:jc w:val="both"/>
        <w:rPr>
          <w:rFonts w:ascii="Times New Roman" w:hAnsi="Times New Roman" w:cs="Times New Roman"/>
        </w:rPr>
      </w:pPr>
      <w:r w:rsidRPr="001A1EC9">
        <w:rPr>
          <w:rFonts w:ascii="Times New Roman" w:hAnsi="Times New Roman" w:cs="Times New Roman"/>
          <w:b/>
          <w:bCs/>
        </w:rPr>
        <w:t>Community Events</w:t>
      </w:r>
      <w:r w:rsidRPr="001A1EC9">
        <w:rPr>
          <w:rFonts w:ascii="Times New Roman" w:hAnsi="Times New Roman" w:cs="Times New Roman"/>
        </w:rPr>
        <w:t>: Regularly organized events to promote interaction and networking among residents.</w:t>
      </w:r>
    </w:p>
    <w:p w14:paraId="2BE898D1" w14:textId="77777777" w:rsidR="009B22F4" w:rsidRPr="001A1EC9" w:rsidRDefault="009B22F4" w:rsidP="001A1EC9">
      <w:pPr>
        <w:spacing w:line="360" w:lineRule="auto"/>
        <w:jc w:val="both"/>
        <w:rPr>
          <w:rFonts w:ascii="Times New Roman" w:hAnsi="Times New Roman" w:cs="Times New Roman"/>
          <w:b/>
          <w:bCs/>
        </w:rPr>
      </w:pPr>
      <w:r w:rsidRPr="001A1EC9">
        <w:rPr>
          <w:rFonts w:ascii="Times New Roman" w:hAnsi="Times New Roman" w:cs="Times New Roman"/>
          <w:b/>
          <w:bCs/>
        </w:rPr>
        <w:t>Target Market</w:t>
      </w:r>
    </w:p>
    <w:p w14:paraId="153B632B" w14:textId="77777777" w:rsidR="009B22F4" w:rsidRPr="001A1EC9" w:rsidRDefault="009B22F4" w:rsidP="001A1EC9">
      <w:pPr>
        <w:spacing w:line="360" w:lineRule="auto"/>
        <w:jc w:val="both"/>
        <w:rPr>
          <w:rFonts w:ascii="Times New Roman" w:hAnsi="Times New Roman" w:cs="Times New Roman"/>
        </w:rPr>
      </w:pPr>
      <w:r w:rsidRPr="001A1EC9">
        <w:rPr>
          <w:rFonts w:ascii="Times New Roman" w:hAnsi="Times New Roman" w:cs="Times New Roman"/>
        </w:rPr>
        <w:t>Our primary target market includes:</w:t>
      </w:r>
    </w:p>
    <w:p w14:paraId="225828E9" w14:textId="77777777" w:rsidR="009B22F4" w:rsidRPr="001A1EC9" w:rsidRDefault="009B22F4" w:rsidP="001A1EC9">
      <w:pPr>
        <w:numPr>
          <w:ilvl w:val="0"/>
          <w:numId w:val="16"/>
        </w:numPr>
        <w:spacing w:line="360" w:lineRule="auto"/>
        <w:jc w:val="both"/>
        <w:rPr>
          <w:rFonts w:ascii="Times New Roman" w:hAnsi="Times New Roman" w:cs="Times New Roman"/>
        </w:rPr>
      </w:pPr>
      <w:r w:rsidRPr="001A1EC9">
        <w:rPr>
          <w:rFonts w:ascii="Times New Roman" w:hAnsi="Times New Roman" w:cs="Times New Roman"/>
          <w:b/>
          <w:bCs/>
        </w:rPr>
        <w:t>Professionals</w:t>
      </w:r>
      <w:r w:rsidRPr="001A1EC9">
        <w:rPr>
          <w:rFonts w:ascii="Times New Roman" w:hAnsi="Times New Roman" w:cs="Times New Roman"/>
        </w:rPr>
        <w:t>: Workers commuting to Lagos Island from the mainland, seeking affordable and convenient lodging.</w:t>
      </w:r>
    </w:p>
    <w:p w14:paraId="2B2646A4" w14:textId="77777777" w:rsidR="009B22F4" w:rsidRPr="001A1EC9" w:rsidRDefault="009B22F4" w:rsidP="001A1EC9">
      <w:pPr>
        <w:numPr>
          <w:ilvl w:val="0"/>
          <w:numId w:val="16"/>
        </w:numPr>
        <w:spacing w:line="360" w:lineRule="auto"/>
        <w:jc w:val="both"/>
        <w:rPr>
          <w:rFonts w:ascii="Times New Roman" w:hAnsi="Times New Roman" w:cs="Times New Roman"/>
        </w:rPr>
      </w:pPr>
      <w:r w:rsidRPr="001A1EC9">
        <w:rPr>
          <w:rFonts w:ascii="Times New Roman" w:hAnsi="Times New Roman" w:cs="Times New Roman"/>
          <w:b/>
          <w:bCs/>
        </w:rPr>
        <w:t>Young Graduates</w:t>
      </w:r>
      <w:r w:rsidRPr="001A1EC9">
        <w:rPr>
          <w:rFonts w:ascii="Times New Roman" w:hAnsi="Times New Roman" w:cs="Times New Roman"/>
        </w:rPr>
        <w:t>: Recently employed graduates who are looking for cost-effective housing solutions near their workplaces.</w:t>
      </w:r>
    </w:p>
    <w:p w14:paraId="7670CCCE" w14:textId="77777777" w:rsidR="009B22F4" w:rsidRPr="001A1EC9" w:rsidRDefault="009B22F4" w:rsidP="001A1EC9">
      <w:pPr>
        <w:numPr>
          <w:ilvl w:val="0"/>
          <w:numId w:val="16"/>
        </w:numPr>
        <w:spacing w:line="360" w:lineRule="auto"/>
        <w:jc w:val="both"/>
        <w:rPr>
          <w:rFonts w:ascii="Times New Roman" w:hAnsi="Times New Roman" w:cs="Times New Roman"/>
        </w:rPr>
      </w:pPr>
      <w:r w:rsidRPr="001A1EC9">
        <w:rPr>
          <w:rFonts w:ascii="Times New Roman" w:hAnsi="Times New Roman" w:cs="Times New Roman"/>
          <w:b/>
          <w:bCs/>
        </w:rPr>
        <w:t>Remote Workers</w:t>
      </w:r>
      <w:r w:rsidRPr="001A1EC9">
        <w:rPr>
          <w:rFonts w:ascii="Times New Roman" w:hAnsi="Times New Roman" w:cs="Times New Roman"/>
        </w:rPr>
        <w:t>: Individuals who require temporary accommodation while working on projects in Lagos Island.</w:t>
      </w:r>
    </w:p>
    <w:p w14:paraId="606DE2C3" w14:textId="77777777" w:rsidR="009B22F4" w:rsidRPr="001A1EC9" w:rsidRDefault="009B22F4" w:rsidP="001A1EC9">
      <w:pPr>
        <w:spacing w:line="360" w:lineRule="auto"/>
        <w:jc w:val="both"/>
        <w:rPr>
          <w:rFonts w:ascii="Times New Roman" w:hAnsi="Times New Roman" w:cs="Times New Roman"/>
          <w:b/>
          <w:bCs/>
        </w:rPr>
      </w:pPr>
      <w:r w:rsidRPr="001A1EC9">
        <w:rPr>
          <w:rFonts w:ascii="Times New Roman" w:hAnsi="Times New Roman" w:cs="Times New Roman"/>
          <w:b/>
          <w:bCs/>
        </w:rPr>
        <w:t>Competitive Advantage</w:t>
      </w:r>
    </w:p>
    <w:p w14:paraId="72A12A47" w14:textId="77777777" w:rsidR="009B22F4" w:rsidRPr="001A1EC9" w:rsidRDefault="009B22F4" w:rsidP="001A1EC9">
      <w:pPr>
        <w:numPr>
          <w:ilvl w:val="0"/>
          <w:numId w:val="17"/>
        </w:numPr>
        <w:spacing w:line="360" w:lineRule="auto"/>
        <w:jc w:val="both"/>
        <w:rPr>
          <w:rFonts w:ascii="Times New Roman" w:hAnsi="Times New Roman" w:cs="Times New Roman"/>
        </w:rPr>
      </w:pPr>
      <w:r w:rsidRPr="001A1EC9">
        <w:rPr>
          <w:rFonts w:ascii="Times New Roman" w:hAnsi="Times New Roman" w:cs="Times New Roman"/>
          <w:b/>
          <w:bCs/>
        </w:rPr>
        <w:t>Strategic Location</w:t>
      </w:r>
      <w:r w:rsidRPr="001A1EC9">
        <w:rPr>
          <w:rFonts w:ascii="Times New Roman" w:hAnsi="Times New Roman" w:cs="Times New Roman"/>
        </w:rPr>
        <w:t>: Proximity to major business hubs on Lagos Island reduces commute times.</w:t>
      </w:r>
    </w:p>
    <w:p w14:paraId="2BDFE506" w14:textId="77777777" w:rsidR="009B22F4" w:rsidRPr="001A1EC9" w:rsidRDefault="009B22F4" w:rsidP="001A1EC9">
      <w:pPr>
        <w:numPr>
          <w:ilvl w:val="0"/>
          <w:numId w:val="17"/>
        </w:numPr>
        <w:spacing w:line="360" w:lineRule="auto"/>
        <w:jc w:val="both"/>
        <w:rPr>
          <w:rFonts w:ascii="Times New Roman" w:hAnsi="Times New Roman" w:cs="Times New Roman"/>
        </w:rPr>
      </w:pPr>
      <w:r w:rsidRPr="001A1EC9">
        <w:rPr>
          <w:rFonts w:ascii="Times New Roman" w:hAnsi="Times New Roman" w:cs="Times New Roman"/>
          <w:b/>
          <w:bCs/>
        </w:rPr>
        <w:t>Cost-Effective Solutions</w:t>
      </w:r>
      <w:r w:rsidRPr="001A1EC9">
        <w:rPr>
          <w:rFonts w:ascii="Times New Roman" w:hAnsi="Times New Roman" w:cs="Times New Roman"/>
        </w:rPr>
        <w:t xml:space="preserve">: More affordable than traditional hotels, </w:t>
      </w:r>
      <w:proofErr w:type="spellStart"/>
      <w:r w:rsidRPr="001A1EC9">
        <w:rPr>
          <w:rFonts w:ascii="Times New Roman" w:hAnsi="Times New Roman" w:cs="Times New Roman"/>
        </w:rPr>
        <w:t>AirBnBs</w:t>
      </w:r>
      <w:proofErr w:type="spellEnd"/>
      <w:r w:rsidRPr="001A1EC9">
        <w:rPr>
          <w:rFonts w:ascii="Times New Roman" w:hAnsi="Times New Roman" w:cs="Times New Roman"/>
        </w:rPr>
        <w:t>, or short-let apartments.</w:t>
      </w:r>
    </w:p>
    <w:p w14:paraId="4761DB24" w14:textId="77777777" w:rsidR="009B22F4" w:rsidRPr="001A1EC9" w:rsidRDefault="009B22F4" w:rsidP="001A1EC9">
      <w:pPr>
        <w:numPr>
          <w:ilvl w:val="0"/>
          <w:numId w:val="17"/>
        </w:numPr>
        <w:spacing w:line="360" w:lineRule="auto"/>
        <w:jc w:val="both"/>
        <w:rPr>
          <w:rFonts w:ascii="Times New Roman" w:hAnsi="Times New Roman" w:cs="Times New Roman"/>
        </w:rPr>
      </w:pPr>
      <w:r w:rsidRPr="001A1EC9">
        <w:rPr>
          <w:rFonts w:ascii="Times New Roman" w:hAnsi="Times New Roman" w:cs="Times New Roman"/>
          <w:b/>
          <w:bCs/>
        </w:rPr>
        <w:t>Quality and Comfort</w:t>
      </w:r>
      <w:r w:rsidRPr="001A1EC9">
        <w:rPr>
          <w:rFonts w:ascii="Times New Roman" w:hAnsi="Times New Roman" w:cs="Times New Roman"/>
        </w:rPr>
        <w:t>: High standards of accommodation with essential amenities and regular maintenance.</w:t>
      </w:r>
    </w:p>
    <w:p w14:paraId="1020C441" w14:textId="77777777" w:rsidR="009B22F4" w:rsidRPr="001A1EC9" w:rsidRDefault="009B22F4" w:rsidP="001A1EC9">
      <w:pPr>
        <w:numPr>
          <w:ilvl w:val="0"/>
          <w:numId w:val="17"/>
        </w:numPr>
        <w:spacing w:line="360" w:lineRule="auto"/>
        <w:jc w:val="both"/>
        <w:rPr>
          <w:rFonts w:ascii="Times New Roman" w:hAnsi="Times New Roman" w:cs="Times New Roman"/>
        </w:rPr>
      </w:pPr>
      <w:r w:rsidRPr="001A1EC9">
        <w:rPr>
          <w:rFonts w:ascii="Times New Roman" w:hAnsi="Times New Roman" w:cs="Times New Roman"/>
          <w:b/>
          <w:bCs/>
        </w:rPr>
        <w:t>Safety and Security</w:t>
      </w:r>
      <w:r w:rsidRPr="001A1EC9">
        <w:rPr>
          <w:rFonts w:ascii="Times New Roman" w:hAnsi="Times New Roman" w:cs="Times New Roman"/>
        </w:rPr>
        <w:t>: Comprehensive security measures to ensure the safety of all residents.</w:t>
      </w:r>
    </w:p>
    <w:p w14:paraId="5415B2BA" w14:textId="77777777" w:rsidR="009B22F4" w:rsidRPr="001A1EC9" w:rsidRDefault="009B22F4" w:rsidP="001A1EC9">
      <w:pPr>
        <w:numPr>
          <w:ilvl w:val="0"/>
          <w:numId w:val="17"/>
        </w:numPr>
        <w:spacing w:line="360" w:lineRule="auto"/>
        <w:jc w:val="both"/>
        <w:rPr>
          <w:rFonts w:ascii="Times New Roman" w:hAnsi="Times New Roman" w:cs="Times New Roman"/>
        </w:rPr>
      </w:pPr>
      <w:r w:rsidRPr="001A1EC9">
        <w:rPr>
          <w:rFonts w:ascii="Times New Roman" w:hAnsi="Times New Roman" w:cs="Times New Roman"/>
          <w:b/>
          <w:bCs/>
        </w:rPr>
        <w:lastRenderedPageBreak/>
        <w:t>Community Focus</w:t>
      </w:r>
      <w:r w:rsidRPr="001A1EC9">
        <w:rPr>
          <w:rFonts w:ascii="Times New Roman" w:hAnsi="Times New Roman" w:cs="Times New Roman"/>
        </w:rPr>
        <w:t>: Creating a supportive community environment that enhances the living experience.</w:t>
      </w:r>
    </w:p>
    <w:p w14:paraId="5F765D7D" w14:textId="77777777" w:rsidR="009B22F4" w:rsidRPr="001A1EC9" w:rsidRDefault="009B22F4" w:rsidP="001A1EC9">
      <w:pPr>
        <w:spacing w:line="360" w:lineRule="auto"/>
        <w:jc w:val="both"/>
        <w:rPr>
          <w:rFonts w:ascii="Times New Roman" w:hAnsi="Times New Roman" w:cs="Times New Roman"/>
          <w:b/>
          <w:bCs/>
        </w:rPr>
      </w:pPr>
      <w:r w:rsidRPr="001A1EC9">
        <w:rPr>
          <w:rFonts w:ascii="Times New Roman" w:hAnsi="Times New Roman" w:cs="Times New Roman"/>
          <w:b/>
          <w:bCs/>
        </w:rPr>
        <w:t>Management Team</w:t>
      </w:r>
    </w:p>
    <w:p w14:paraId="5AED6F08" w14:textId="77777777" w:rsidR="009B22F4" w:rsidRPr="001A1EC9" w:rsidRDefault="009B22F4" w:rsidP="001A1EC9">
      <w:pPr>
        <w:numPr>
          <w:ilvl w:val="0"/>
          <w:numId w:val="18"/>
        </w:numPr>
        <w:spacing w:line="360" w:lineRule="auto"/>
        <w:jc w:val="both"/>
        <w:rPr>
          <w:rFonts w:ascii="Times New Roman" w:hAnsi="Times New Roman" w:cs="Times New Roman"/>
        </w:rPr>
      </w:pPr>
      <w:r w:rsidRPr="001A1EC9">
        <w:rPr>
          <w:rFonts w:ascii="Times New Roman" w:hAnsi="Times New Roman" w:cs="Times New Roman"/>
          <w:b/>
          <w:bCs/>
        </w:rPr>
        <w:t>Founder &amp; CEO</w:t>
      </w:r>
      <w:r w:rsidRPr="001A1EC9">
        <w:rPr>
          <w:rFonts w:ascii="Times New Roman" w:hAnsi="Times New Roman" w:cs="Times New Roman"/>
        </w:rPr>
        <w:t>: [Name]</w:t>
      </w:r>
    </w:p>
    <w:p w14:paraId="61C971F3" w14:textId="77777777" w:rsidR="009B22F4" w:rsidRPr="001A1EC9" w:rsidRDefault="009B22F4" w:rsidP="001A1EC9">
      <w:pPr>
        <w:numPr>
          <w:ilvl w:val="0"/>
          <w:numId w:val="18"/>
        </w:numPr>
        <w:spacing w:line="360" w:lineRule="auto"/>
        <w:jc w:val="both"/>
        <w:rPr>
          <w:rFonts w:ascii="Times New Roman" w:hAnsi="Times New Roman" w:cs="Times New Roman"/>
        </w:rPr>
      </w:pPr>
      <w:r w:rsidRPr="001A1EC9">
        <w:rPr>
          <w:rFonts w:ascii="Times New Roman" w:hAnsi="Times New Roman" w:cs="Times New Roman"/>
          <w:b/>
          <w:bCs/>
        </w:rPr>
        <w:t>Operations Manager</w:t>
      </w:r>
      <w:r w:rsidRPr="001A1EC9">
        <w:rPr>
          <w:rFonts w:ascii="Times New Roman" w:hAnsi="Times New Roman" w:cs="Times New Roman"/>
        </w:rPr>
        <w:t>: [Name]</w:t>
      </w:r>
    </w:p>
    <w:p w14:paraId="082574A3" w14:textId="77777777" w:rsidR="009B22F4" w:rsidRPr="001A1EC9" w:rsidRDefault="009B22F4" w:rsidP="001A1EC9">
      <w:pPr>
        <w:numPr>
          <w:ilvl w:val="0"/>
          <w:numId w:val="18"/>
        </w:numPr>
        <w:spacing w:line="360" w:lineRule="auto"/>
        <w:jc w:val="both"/>
        <w:rPr>
          <w:rFonts w:ascii="Times New Roman" w:hAnsi="Times New Roman" w:cs="Times New Roman"/>
        </w:rPr>
      </w:pPr>
      <w:r w:rsidRPr="001A1EC9">
        <w:rPr>
          <w:rFonts w:ascii="Times New Roman" w:hAnsi="Times New Roman" w:cs="Times New Roman"/>
          <w:b/>
          <w:bCs/>
        </w:rPr>
        <w:t>Marketing Director</w:t>
      </w:r>
      <w:r w:rsidRPr="001A1EC9">
        <w:rPr>
          <w:rFonts w:ascii="Times New Roman" w:hAnsi="Times New Roman" w:cs="Times New Roman"/>
        </w:rPr>
        <w:t>: [Name]</w:t>
      </w:r>
    </w:p>
    <w:p w14:paraId="1FF84046" w14:textId="77777777" w:rsidR="009B22F4" w:rsidRPr="001A1EC9" w:rsidRDefault="009B22F4" w:rsidP="001A1EC9">
      <w:pPr>
        <w:numPr>
          <w:ilvl w:val="0"/>
          <w:numId w:val="18"/>
        </w:numPr>
        <w:spacing w:line="360" w:lineRule="auto"/>
        <w:jc w:val="both"/>
        <w:rPr>
          <w:rFonts w:ascii="Times New Roman" w:hAnsi="Times New Roman" w:cs="Times New Roman"/>
        </w:rPr>
      </w:pPr>
      <w:r w:rsidRPr="001A1EC9">
        <w:rPr>
          <w:rFonts w:ascii="Times New Roman" w:hAnsi="Times New Roman" w:cs="Times New Roman"/>
          <w:b/>
          <w:bCs/>
        </w:rPr>
        <w:t>Facilities Manager</w:t>
      </w:r>
      <w:r w:rsidRPr="001A1EC9">
        <w:rPr>
          <w:rFonts w:ascii="Times New Roman" w:hAnsi="Times New Roman" w:cs="Times New Roman"/>
        </w:rPr>
        <w:t>: [Name]</w:t>
      </w:r>
    </w:p>
    <w:p w14:paraId="11C6739B" w14:textId="77777777" w:rsidR="009B22F4" w:rsidRPr="001A1EC9" w:rsidRDefault="009B22F4" w:rsidP="001A1EC9">
      <w:pPr>
        <w:numPr>
          <w:ilvl w:val="0"/>
          <w:numId w:val="18"/>
        </w:numPr>
        <w:spacing w:line="360" w:lineRule="auto"/>
        <w:jc w:val="both"/>
        <w:rPr>
          <w:rFonts w:ascii="Times New Roman" w:hAnsi="Times New Roman" w:cs="Times New Roman"/>
        </w:rPr>
      </w:pPr>
      <w:r w:rsidRPr="001A1EC9">
        <w:rPr>
          <w:rFonts w:ascii="Times New Roman" w:hAnsi="Times New Roman" w:cs="Times New Roman"/>
          <w:b/>
          <w:bCs/>
        </w:rPr>
        <w:t>Head of Security</w:t>
      </w:r>
      <w:r w:rsidRPr="001A1EC9">
        <w:rPr>
          <w:rFonts w:ascii="Times New Roman" w:hAnsi="Times New Roman" w:cs="Times New Roman"/>
        </w:rPr>
        <w:t>: [Name]</w:t>
      </w:r>
    </w:p>
    <w:p w14:paraId="054DC14D" w14:textId="77777777" w:rsidR="009B22F4" w:rsidRPr="001A1EC9" w:rsidRDefault="009B22F4" w:rsidP="001A1EC9">
      <w:pPr>
        <w:spacing w:line="360" w:lineRule="auto"/>
        <w:jc w:val="both"/>
        <w:rPr>
          <w:rFonts w:ascii="Times New Roman" w:hAnsi="Times New Roman" w:cs="Times New Roman"/>
          <w:b/>
          <w:bCs/>
        </w:rPr>
      </w:pPr>
      <w:r w:rsidRPr="001A1EC9">
        <w:rPr>
          <w:rFonts w:ascii="Times New Roman" w:hAnsi="Times New Roman" w:cs="Times New Roman"/>
          <w:b/>
          <w:bCs/>
        </w:rPr>
        <w:t>Financial Projections</w:t>
      </w:r>
    </w:p>
    <w:p w14:paraId="12FD5F19" w14:textId="77777777" w:rsidR="009B22F4" w:rsidRPr="001A1EC9" w:rsidRDefault="009B22F4" w:rsidP="001A1EC9">
      <w:pPr>
        <w:spacing w:line="360" w:lineRule="auto"/>
        <w:jc w:val="both"/>
        <w:rPr>
          <w:rFonts w:ascii="Times New Roman" w:hAnsi="Times New Roman" w:cs="Times New Roman"/>
        </w:rPr>
      </w:pPr>
      <w:r w:rsidRPr="001A1EC9">
        <w:rPr>
          <w:rFonts w:ascii="Times New Roman" w:hAnsi="Times New Roman" w:cs="Times New Roman"/>
        </w:rPr>
        <w:t>LCAH aims to achieve financial sustainability within the first two years of operation. Key revenue streams include rental fees, dining services, and community events. Initial funding requirements will cover the costs of property acquisition, renovation, security systems, and marketing.</w:t>
      </w:r>
    </w:p>
    <w:p w14:paraId="1D35F76F" w14:textId="77777777" w:rsidR="009B22F4" w:rsidRPr="001A1EC9" w:rsidRDefault="009B22F4" w:rsidP="001A1EC9">
      <w:pPr>
        <w:spacing w:line="360" w:lineRule="auto"/>
        <w:jc w:val="both"/>
        <w:rPr>
          <w:rFonts w:ascii="Times New Roman" w:hAnsi="Times New Roman" w:cs="Times New Roman"/>
          <w:b/>
          <w:bCs/>
        </w:rPr>
      </w:pPr>
      <w:r w:rsidRPr="001A1EC9">
        <w:rPr>
          <w:rFonts w:ascii="Times New Roman" w:hAnsi="Times New Roman" w:cs="Times New Roman"/>
          <w:b/>
          <w:bCs/>
        </w:rPr>
        <w:t>Conclusion</w:t>
      </w:r>
    </w:p>
    <w:p w14:paraId="3A621D63" w14:textId="77777777" w:rsidR="009B22F4" w:rsidRPr="001A1EC9" w:rsidRDefault="009B22F4" w:rsidP="001A1EC9">
      <w:pPr>
        <w:spacing w:line="360" w:lineRule="auto"/>
        <w:jc w:val="both"/>
        <w:rPr>
          <w:rFonts w:ascii="Times New Roman" w:hAnsi="Times New Roman" w:cs="Times New Roman"/>
        </w:rPr>
      </w:pPr>
      <w:r w:rsidRPr="001A1EC9">
        <w:rPr>
          <w:rFonts w:ascii="Times New Roman" w:hAnsi="Times New Roman" w:cs="Times New Roman"/>
        </w:rPr>
        <w:t>Lagos Co-Accommodation Hostels (LCAH) is set to revolutionize urban housing in Lagos by providing affordable, convenient, and secure living spaces for professionals. Our commitment to community, innovation, and sustainability positions us as a leader in the co-living sector, addressing the critical needs of Lagos' commuting workforce and contributing to the city's economic and social well-being.</w:t>
      </w:r>
    </w:p>
    <w:p w14:paraId="610E446B" w14:textId="77777777" w:rsidR="00C91E34" w:rsidRPr="001A1EC9" w:rsidRDefault="00C91E34" w:rsidP="001A1EC9">
      <w:pPr>
        <w:spacing w:line="360" w:lineRule="auto"/>
        <w:jc w:val="both"/>
        <w:rPr>
          <w:rFonts w:ascii="Times New Roman" w:hAnsi="Times New Roman" w:cs="Times New Roman"/>
        </w:rPr>
      </w:pPr>
    </w:p>
    <w:p w14:paraId="7B639475" w14:textId="77777777" w:rsidR="009B22F4" w:rsidRPr="001A1EC9" w:rsidRDefault="009B22F4" w:rsidP="001A1EC9">
      <w:pPr>
        <w:spacing w:line="360" w:lineRule="auto"/>
        <w:jc w:val="both"/>
        <w:rPr>
          <w:rFonts w:ascii="Times New Roman" w:hAnsi="Times New Roman" w:cs="Times New Roman"/>
        </w:rPr>
      </w:pPr>
    </w:p>
    <w:p w14:paraId="364359AB" w14:textId="77777777" w:rsidR="009B22F4" w:rsidRPr="001A1EC9" w:rsidRDefault="009B22F4" w:rsidP="001A1EC9">
      <w:pPr>
        <w:spacing w:line="360" w:lineRule="auto"/>
        <w:jc w:val="both"/>
        <w:rPr>
          <w:rFonts w:ascii="Times New Roman" w:hAnsi="Times New Roman" w:cs="Times New Roman"/>
        </w:rPr>
      </w:pPr>
    </w:p>
    <w:p w14:paraId="50D3D70D" w14:textId="77777777" w:rsidR="009B22F4" w:rsidRPr="001A1EC9" w:rsidRDefault="009B22F4" w:rsidP="001A1EC9">
      <w:pPr>
        <w:spacing w:line="360" w:lineRule="auto"/>
        <w:jc w:val="both"/>
        <w:rPr>
          <w:rFonts w:ascii="Times New Roman" w:hAnsi="Times New Roman" w:cs="Times New Roman"/>
        </w:rPr>
      </w:pPr>
    </w:p>
    <w:p w14:paraId="69EDF712" w14:textId="77777777" w:rsidR="009B22F4" w:rsidRPr="001A1EC9" w:rsidRDefault="009B22F4" w:rsidP="001A1EC9">
      <w:pPr>
        <w:spacing w:line="360" w:lineRule="auto"/>
        <w:jc w:val="both"/>
        <w:rPr>
          <w:rFonts w:ascii="Times New Roman" w:hAnsi="Times New Roman" w:cs="Times New Roman"/>
        </w:rPr>
      </w:pPr>
    </w:p>
    <w:p w14:paraId="692C5636" w14:textId="77777777" w:rsidR="009B22F4" w:rsidRPr="001A1EC9" w:rsidRDefault="009B22F4" w:rsidP="001A1EC9">
      <w:pPr>
        <w:spacing w:line="360" w:lineRule="auto"/>
        <w:jc w:val="both"/>
        <w:rPr>
          <w:rFonts w:ascii="Times New Roman" w:hAnsi="Times New Roman" w:cs="Times New Roman"/>
        </w:rPr>
      </w:pPr>
    </w:p>
    <w:p w14:paraId="64F44C4D" w14:textId="77777777" w:rsidR="009B22F4" w:rsidRPr="001A1EC9" w:rsidRDefault="009B22F4" w:rsidP="001A1EC9">
      <w:pPr>
        <w:spacing w:line="360" w:lineRule="auto"/>
        <w:jc w:val="both"/>
        <w:rPr>
          <w:rFonts w:ascii="Times New Roman" w:hAnsi="Times New Roman" w:cs="Times New Roman"/>
        </w:rPr>
      </w:pPr>
    </w:p>
    <w:p w14:paraId="7E966F4C" w14:textId="77777777" w:rsidR="009B22F4" w:rsidRPr="001A1EC9" w:rsidRDefault="009B22F4" w:rsidP="001A1EC9">
      <w:pPr>
        <w:spacing w:line="360" w:lineRule="auto"/>
        <w:jc w:val="both"/>
        <w:rPr>
          <w:rFonts w:ascii="Times New Roman" w:hAnsi="Times New Roman" w:cs="Times New Roman"/>
        </w:rPr>
      </w:pPr>
    </w:p>
    <w:p w14:paraId="6C38B623" w14:textId="77777777" w:rsidR="009B22F4" w:rsidRPr="001A1EC9" w:rsidRDefault="009B22F4" w:rsidP="001A1EC9">
      <w:pPr>
        <w:spacing w:line="360" w:lineRule="auto"/>
        <w:jc w:val="both"/>
        <w:rPr>
          <w:rFonts w:ascii="Times New Roman" w:hAnsi="Times New Roman" w:cs="Times New Roman"/>
        </w:rPr>
      </w:pPr>
    </w:p>
    <w:p w14:paraId="56B03C8C" w14:textId="77777777" w:rsidR="000376AD" w:rsidRPr="001A1EC9" w:rsidRDefault="000376AD" w:rsidP="001A1EC9">
      <w:pPr>
        <w:spacing w:line="360" w:lineRule="auto"/>
        <w:jc w:val="both"/>
        <w:rPr>
          <w:rFonts w:ascii="Times New Roman" w:hAnsi="Times New Roman" w:cs="Times New Roman"/>
          <w:b/>
          <w:bCs/>
        </w:rPr>
      </w:pPr>
      <w:r w:rsidRPr="001A1EC9">
        <w:rPr>
          <w:rFonts w:ascii="Times New Roman" w:hAnsi="Times New Roman" w:cs="Times New Roman"/>
          <w:b/>
          <w:bCs/>
        </w:rPr>
        <w:lastRenderedPageBreak/>
        <w:t>Product Specifications and Sustainability</w:t>
      </w:r>
    </w:p>
    <w:p w14:paraId="420FACFD" w14:textId="77777777" w:rsidR="000376AD" w:rsidRPr="001A1EC9" w:rsidRDefault="000376AD" w:rsidP="001A1EC9">
      <w:pPr>
        <w:spacing w:line="360" w:lineRule="auto"/>
        <w:jc w:val="both"/>
        <w:rPr>
          <w:rFonts w:ascii="Times New Roman" w:hAnsi="Times New Roman" w:cs="Times New Roman"/>
          <w:b/>
          <w:bCs/>
        </w:rPr>
      </w:pPr>
      <w:r w:rsidRPr="001A1EC9">
        <w:rPr>
          <w:rFonts w:ascii="Times New Roman" w:hAnsi="Times New Roman" w:cs="Times New Roman"/>
          <w:b/>
          <w:bCs/>
        </w:rPr>
        <w:t>Product Specifications</w:t>
      </w:r>
    </w:p>
    <w:p w14:paraId="6E6C2F7D" w14:textId="77777777" w:rsidR="000376AD" w:rsidRPr="001A1EC9" w:rsidRDefault="000376AD" w:rsidP="001A1EC9">
      <w:pPr>
        <w:spacing w:line="360" w:lineRule="auto"/>
        <w:jc w:val="both"/>
        <w:rPr>
          <w:rFonts w:ascii="Times New Roman" w:hAnsi="Times New Roman" w:cs="Times New Roman"/>
        </w:rPr>
      </w:pPr>
      <w:r w:rsidRPr="001A1EC9">
        <w:rPr>
          <w:rFonts w:ascii="Times New Roman" w:hAnsi="Times New Roman" w:cs="Times New Roman"/>
          <w:b/>
          <w:bCs/>
        </w:rPr>
        <w:t>1. Room Categories</w:t>
      </w:r>
    </w:p>
    <w:p w14:paraId="4766B67C" w14:textId="77777777" w:rsidR="000376AD" w:rsidRPr="001A1EC9" w:rsidRDefault="000376AD" w:rsidP="001A1EC9">
      <w:pPr>
        <w:numPr>
          <w:ilvl w:val="0"/>
          <w:numId w:val="19"/>
        </w:numPr>
        <w:spacing w:line="360" w:lineRule="auto"/>
        <w:jc w:val="both"/>
        <w:rPr>
          <w:rFonts w:ascii="Times New Roman" w:hAnsi="Times New Roman" w:cs="Times New Roman"/>
        </w:rPr>
      </w:pPr>
      <w:r w:rsidRPr="001A1EC9">
        <w:rPr>
          <w:rFonts w:ascii="Times New Roman" w:hAnsi="Times New Roman" w:cs="Times New Roman"/>
          <w:b/>
          <w:bCs/>
        </w:rPr>
        <w:t>Two-Person Rooms</w:t>
      </w:r>
      <w:r w:rsidRPr="001A1EC9">
        <w:rPr>
          <w:rFonts w:ascii="Times New Roman" w:hAnsi="Times New Roman" w:cs="Times New Roman"/>
        </w:rPr>
        <w:t>: Designed for those who prefer a quieter environment with fewer roommates. Each room features two single beds or a bunk bed, individual storage units, and a shared bathroom.</w:t>
      </w:r>
    </w:p>
    <w:p w14:paraId="4A73986D" w14:textId="77777777" w:rsidR="000376AD" w:rsidRPr="001A1EC9" w:rsidRDefault="000376AD" w:rsidP="001A1EC9">
      <w:pPr>
        <w:numPr>
          <w:ilvl w:val="0"/>
          <w:numId w:val="19"/>
        </w:numPr>
        <w:spacing w:line="360" w:lineRule="auto"/>
        <w:jc w:val="both"/>
        <w:rPr>
          <w:rFonts w:ascii="Times New Roman" w:hAnsi="Times New Roman" w:cs="Times New Roman"/>
        </w:rPr>
      </w:pPr>
      <w:r w:rsidRPr="001A1EC9">
        <w:rPr>
          <w:rFonts w:ascii="Times New Roman" w:hAnsi="Times New Roman" w:cs="Times New Roman"/>
          <w:b/>
          <w:bCs/>
        </w:rPr>
        <w:t>Four-Person Rooms</w:t>
      </w:r>
      <w:r w:rsidRPr="001A1EC9">
        <w:rPr>
          <w:rFonts w:ascii="Times New Roman" w:hAnsi="Times New Roman" w:cs="Times New Roman"/>
        </w:rPr>
        <w:t>: Ideal for small groups or individuals who enjoy a balance of privacy and social interaction. Rooms include two bunk beds, personal lockers, and a shared bathroom.</w:t>
      </w:r>
    </w:p>
    <w:p w14:paraId="4FAB5E38" w14:textId="77777777" w:rsidR="000376AD" w:rsidRPr="001A1EC9" w:rsidRDefault="000376AD" w:rsidP="001A1EC9">
      <w:pPr>
        <w:numPr>
          <w:ilvl w:val="0"/>
          <w:numId w:val="19"/>
        </w:numPr>
        <w:spacing w:line="360" w:lineRule="auto"/>
        <w:jc w:val="both"/>
        <w:rPr>
          <w:rFonts w:ascii="Times New Roman" w:hAnsi="Times New Roman" w:cs="Times New Roman"/>
        </w:rPr>
      </w:pPr>
      <w:r w:rsidRPr="001A1EC9">
        <w:rPr>
          <w:rFonts w:ascii="Times New Roman" w:hAnsi="Times New Roman" w:cs="Times New Roman"/>
          <w:b/>
          <w:bCs/>
        </w:rPr>
        <w:t>Eight-Person Rooms</w:t>
      </w:r>
      <w:r w:rsidRPr="001A1EC9">
        <w:rPr>
          <w:rFonts w:ascii="Times New Roman" w:hAnsi="Times New Roman" w:cs="Times New Roman"/>
        </w:rPr>
        <w:t>: Perfect for those looking for the most economical option. These rooms have four bunk beds, individual storage lockers, and a shared bathroom.</w:t>
      </w:r>
    </w:p>
    <w:p w14:paraId="7C4A7543" w14:textId="77777777" w:rsidR="000376AD" w:rsidRPr="001A1EC9" w:rsidRDefault="000376AD" w:rsidP="001A1EC9">
      <w:pPr>
        <w:spacing w:line="360" w:lineRule="auto"/>
        <w:jc w:val="both"/>
        <w:rPr>
          <w:rFonts w:ascii="Times New Roman" w:hAnsi="Times New Roman" w:cs="Times New Roman"/>
        </w:rPr>
      </w:pPr>
      <w:r w:rsidRPr="001A1EC9">
        <w:rPr>
          <w:rFonts w:ascii="Times New Roman" w:hAnsi="Times New Roman" w:cs="Times New Roman"/>
          <w:b/>
          <w:bCs/>
        </w:rPr>
        <w:t>2. Room Amenities</w:t>
      </w:r>
    </w:p>
    <w:p w14:paraId="4F819342" w14:textId="77777777" w:rsidR="000376AD" w:rsidRPr="001A1EC9" w:rsidRDefault="000376AD" w:rsidP="001A1EC9">
      <w:pPr>
        <w:numPr>
          <w:ilvl w:val="0"/>
          <w:numId w:val="20"/>
        </w:numPr>
        <w:spacing w:line="360" w:lineRule="auto"/>
        <w:jc w:val="both"/>
        <w:rPr>
          <w:rFonts w:ascii="Times New Roman" w:hAnsi="Times New Roman" w:cs="Times New Roman"/>
        </w:rPr>
      </w:pPr>
      <w:r w:rsidRPr="001A1EC9">
        <w:rPr>
          <w:rFonts w:ascii="Times New Roman" w:hAnsi="Times New Roman" w:cs="Times New Roman"/>
          <w:b/>
          <w:bCs/>
        </w:rPr>
        <w:t>Beds</w:t>
      </w:r>
      <w:r w:rsidRPr="001A1EC9">
        <w:rPr>
          <w:rFonts w:ascii="Times New Roman" w:hAnsi="Times New Roman" w:cs="Times New Roman"/>
        </w:rPr>
        <w:t>: Comfortable mattresses, pillows, and linens provided.</w:t>
      </w:r>
    </w:p>
    <w:p w14:paraId="38FB37FF" w14:textId="77777777" w:rsidR="000376AD" w:rsidRPr="001A1EC9" w:rsidRDefault="000376AD" w:rsidP="001A1EC9">
      <w:pPr>
        <w:numPr>
          <w:ilvl w:val="0"/>
          <w:numId w:val="20"/>
        </w:numPr>
        <w:spacing w:line="360" w:lineRule="auto"/>
        <w:jc w:val="both"/>
        <w:rPr>
          <w:rFonts w:ascii="Times New Roman" w:hAnsi="Times New Roman" w:cs="Times New Roman"/>
        </w:rPr>
      </w:pPr>
      <w:r w:rsidRPr="001A1EC9">
        <w:rPr>
          <w:rFonts w:ascii="Times New Roman" w:hAnsi="Times New Roman" w:cs="Times New Roman"/>
          <w:b/>
          <w:bCs/>
        </w:rPr>
        <w:t>Storage</w:t>
      </w:r>
      <w:r w:rsidRPr="001A1EC9">
        <w:rPr>
          <w:rFonts w:ascii="Times New Roman" w:hAnsi="Times New Roman" w:cs="Times New Roman"/>
        </w:rPr>
        <w:t>: Individual lockers or storage units for personal belongings.</w:t>
      </w:r>
    </w:p>
    <w:p w14:paraId="18A0167E" w14:textId="77777777" w:rsidR="000376AD" w:rsidRPr="001A1EC9" w:rsidRDefault="000376AD" w:rsidP="001A1EC9">
      <w:pPr>
        <w:numPr>
          <w:ilvl w:val="0"/>
          <w:numId w:val="20"/>
        </w:numPr>
        <w:spacing w:line="360" w:lineRule="auto"/>
        <w:jc w:val="both"/>
        <w:rPr>
          <w:rFonts w:ascii="Times New Roman" w:hAnsi="Times New Roman" w:cs="Times New Roman"/>
        </w:rPr>
      </w:pPr>
      <w:r w:rsidRPr="001A1EC9">
        <w:rPr>
          <w:rFonts w:ascii="Times New Roman" w:hAnsi="Times New Roman" w:cs="Times New Roman"/>
          <w:b/>
          <w:bCs/>
        </w:rPr>
        <w:t>Bathrooms</w:t>
      </w:r>
      <w:r w:rsidRPr="001A1EC9">
        <w:rPr>
          <w:rFonts w:ascii="Times New Roman" w:hAnsi="Times New Roman" w:cs="Times New Roman"/>
        </w:rPr>
        <w:t xml:space="preserve">: Each room has an </w:t>
      </w:r>
      <w:proofErr w:type="spellStart"/>
      <w:r w:rsidRPr="001A1EC9">
        <w:rPr>
          <w:rFonts w:ascii="Times New Roman" w:hAnsi="Times New Roman" w:cs="Times New Roman"/>
        </w:rPr>
        <w:t>en</w:t>
      </w:r>
      <w:proofErr w:type="spellEnd"/>
      <w:r w:rsidRPr="001A1EC9">
        <w:rPr>
          <w:rFonts w:ascii="Times New Roman" w:hAnsi="Times New Roman" w:cs="Times New Roman"/>
        </w:rPr>
        <w:t>-suite bathroom equipped with a shower, toilet, and sink. Bathrooms are cleaned daily.</w:t>
      </w:r>
    </w:p>
    <w:p w14:paraId="508BA5FB" w14:textId="77777777" w:rsidR="000376AD" w:rsidRPr="001A1EC9" w:rsidRDefault="000376AD" w:rsidP="001A1EC9">
      <w:pPr>
        <w:numPr>
          <w:ilvl w:val="0"/>
          <w:numId w:val="20"/>
        </w:numPr>
        <w:spacing w:line="360" w:lineRule="auto"/>
        <w:jc w:val="both"/>
        <w:rPr>
          <w:rFonts w:ascii="Times New Roman" w:hAnsi="Times New Roman" w:cs="Times New Roman"/>
        </w:rPr>
      </w:pPr>
      <w:r w:rsidRPr="001A1EC9">
        <w:rPr>
          <w:rFonts w:ascii="Times New Roman" w:hAnsi="Times New Roman" w:cs="Times New Roman"/>
          <w:b/>
          <w:bCs/>
        </w:rPr>
        <w:t>Wi-Fi</w:t>
      </w:r>
      <w:r w:rsidRPr="001A1EC9">
        <w:rPr>
          <w:rFonts w:ascii="Times New Roman" w:hAnsi="Times New Roman" w:cs="Times New Roman"/>
        </w:rPr>
        <w:t>: High-speed internet access available in all rooms and common areas.</w:t>
      </w:r>
    </w:p>
    <w:p w14:paraId="186B6F98" w14:textId="77777777" w:rsidR="000376AD" w:rsidRPr="001A1EC9" w:rsidRDefault="000376AD" w:rsidP="001A1EC9">
      <w:pPr>
        <w:numPr>
          <w:ilvl w:val="0"/>
          <w:numId w:val="20"/>
        </w:numPr>
        <w:spacing w:line="360" w:lineRule="auto"/>
        <w:jc w:val="both"/>
        <w:rPr>
          <w:rFonts w:ascii="Times New Roman" w:hAnsi="Times New Roman" w:cs="Times New Roman"/>
        </w:rPr>
      </w:pPr>
      <w:r w:rsidRPr="001A1EC9">
        <w:rPr>
          <w:rFonts w:ascii="Times New Roman" w:hAnsi="Times New Roman" w:cs="Times New Roman"/>
          <w:b/>
          <w:bCs/>
        </w:rPr>
        <w:t>Climate Control</w:t>
      </w:r>
      <w:r w:rsidRPr="001A1EC9">
        <w:rPr>
          <w:rFonts w:ascii="Times New Roman" w:hAnsi="Times New Roman" w:cs="Times New Roman"/>
        </w:rPr>
        <w:t>: Air conditioning and heating systems to ensure comfort year-round.</w:t>
      </w:r>
    </w:p>
    <w:p w14:paraId="6CA4D2CA" w14:textId="77777777" w:rsidR="000376AD" w:rsidRPr="001A1EC9" w:rsidRDefault="000376AD" w:rsidP="001A1EC9">
      <w:pPr>
        <w:numPr>
          <w:ilvl w:val="0"/>
          <w:numId w:val="20"/>
        </w:numPr>
        <w:spacing w:line="360" w:lineRule="auto"/>
        <w:jc w:val="both"/>
        <w:rPr>
          <w:rFonts w:ascii="Times New Roman" w:hAnsi="Times New Roman" w:cs="Times New Roman"/>
        </w:rPr>
      </w:pPr>
      <w:r w:rsidRPr="001A1EC9">
        <w:rPr>
          <w:rFonts w:ascii="Times New Roman" w:hAnsi="Times New Roman" w:cs="Times New Roman"/>
          <w:b/>
          <w:bCs/>
        </w:rPr>
        <w:t>Safety Features</w:t>
      </w:r>
      <w:r w:rsidRPr="001A1EC9">
        <w:rPr>
          <w:rFonts w:ascii="Times New Roman" w:hAnsi="Times New Roman" w:cs="Times New Roman"/>
        </w:rPr>
        <w:t>: Smoke detectors, fire extinguishers, and emergency exits in each room.</w:t>
      </w:r>
    </w:p>
    <w:p w14:paraId="0A376E8C" w14:textId="77777777" w:rsidR="000376AD" w:rsidRPr="001A1EC9" w:rsidRDefault="000376AD" w:rsidP="001A1EC9">
      <w:pPr>
        <w:spacing w:line="360" w:lineRule="auto"/>
        <w:jc w:val="both"/>
        <w:rPr>
          <w:rFonts w:ascii="Times New Roman" w:hAnsi="Times New Roman" w:cs="Times New Roman"/>
        </w:rPr>
      </w:pPr>
      <w:r w:rsidRPr="001A1EC9">
        <w:rPr>
          <w:rFonts w:ascii="Times New Roman" w:hAnsi="Times New Roman" w:cs="Times New Roman"/>
          <w:b/>
          <w:bCs/>
        </w:rPr>
        <w:t>3. Common Areas</w:t>
      </w:r>
    </w:p>
    <w:p w14:paraId="0B98985A" w14:textId="77777777" w:rsidR="000376AD" w:rsidRPr="001A1EC9" w:rsidRDefault="000376AD" w:rsidP="001A1EC9">
      <w:pPr>
        <w:numPr>
          <w:ilvl w:val="0"/>
          <w:numId w:val="21"/>
        </w:numPr>
        <w:spacing w:line="360" w:lineRule="auto"/>
        <w:jc w:val="both"/>
        <w:rPr>
          <w:rFonts w:ascii="Times New Roman" w:hAnsi="Times New Roman" w:cs="Times New Roman"/>
        </w:rPr>
      </w:pPr>
      <w:r w:rsidRPr="001A1EC9">
        <w:rPr>
          <w:rFonts w:ascii="Times New Roman" w:hAnsi="Times New Roman" w:cs="Times New Roman"/>
          <w:b/>
          <w:bCs/>
        </w:rPr>
        <w:t>Lounge</w:t>
      </w:r>
      <w:r w:rsidRPr="001A1EC9">
        <w:rPr>
          <w:rFonts w:ascii="Times New Roman" w:hAnsi="Times New Roman" w:cs="Times New Roman"/>
        </w:rPr>
        <w:t>: A communal space with seating, televisions, and reading materials for relaxation and socialization.</w:t>
      </w:r>
    </w:p>
    <w:p w14:paraId="78195D9A" w14:textId="77777777" w:rsidR="000376AD" w:rsidRPr="001A1EC9" w:rsidRDefault="000376AD" w:rsidP="001A1EC9">
      <w:pPr>
        <w:numPr>
          <w:ilvl w:val="0"/>
          <w:numId w:val="21"/>
        </w:numPr>
        <w:spacing w:line="360" w:lineRule="auto"/>
        <w:jc w:val="both"/>
        <w:rPr>
          <w:rFonts w:ascii="Times New Roman" w:hAnsi="Times New Roman" w:cs="Times New Roman"/>
        </w:rPr>
      </w:pPr>
      <w:r w:rsidRPr="001A1EC9">
        <w:rPr>
          <w:rFonts w:ascii="Times New Roman" w:hAnsi="Times New Roman" w:cs="Times New Roman"/>
          <w:b/>
          <w:bCs/>
        </w:rPr>
        <w:t>Dining Area</w:t>
      </w:r>
      <w:r w:rsidRPr="001A1EC9">
        <w:rPr>
          <w:rFonts w:ascii="Times New Roman" w:hAnsi="Times New Roman" w:cs="Times New Roman"/>
        </w:rPr>
        <w:t>: A cafeteria or restaurant providing breakfast, lunch, and dinner. Options include local and international cuisine.</w:t>
      </w:r>
    </w:p>
    <w:p w14:paraId="0028E3E5" w14:textId="77777777" w:rsidR="000376AD" w:rsidRPr="001A1EC9" w:rsidRDefault="000376AD" w:rsidP="001A1EC9">
      <w:pPr>
        <w:numPr>
          <w:ilvl w:val="0"/>
          <w:numId w:val="21"/>
        </w:numPr>
        <w:spacing w:line="360" w:lineRule="auto"/>
        <w:jc w:val="both"/>
        <w:rPr>
          <w:rFonts w:ascii="Times New Roman" w:hAnsi="Times New Roman" w:cs="Times New Roman"/>
        </w:rPr>
      </w:pPr>
      <w:r w:rsidRPr="001A1EC9">
        <w:rPr>
          <w:rFonts w:ascii="Times New Roman" w:hAnsi="Times New Roman" w:cs="Times New Roman"/>
          <w:b/>
          <w:bCs/>
        </w:rPr>
        <w:t>Laundry Facilities</w:t>
      </w:r>
      <w:r w:rsidRPr="001A1EC9">
        <w:rPr>
          <w:rFonts w:ascii="Times New Roman" w:hAnsi="Times New Roman" w:cs="Times New Roman"/>
        </w:rPr>
        <w:t>: On-site laundry rooms equipped with washers and dryers.</w:t>
      </w:r>
    </w:p>
    <w:p w14:paraId="3BBB80EA" w14:textId="77777777" w:rsidR="000376AD" w:rsidRPr="001A1EC9" w:rsidRDefault="000376AD" w:rsidP="001A1EC9">
      <w:pPr>
        <w:numPr>
          <w:ilvl w:val="0"/>
          <w:numId w:val="21"/>
        </w:numPr>
        <w:spacing w:line="360" w:lineRule="auto"/>
        <w:jc w:val="both"/>
        <w:rPr>
          <w:rFonts w:ascii="Times New Roman" w:hAnsi="Times New Roman" w:cs="Times New Roman"/>
        </w:rPr>
      </w:pPr>
      <w:r w:rsidRPr="001A1EC9">
        <w:rPr>
          <w:rFonts w:ascii="Times New Roman" w:hAnsi="Times New Roman" w:cs="Times New Roman"/>
          <w:b/>
          <w:bCs/>
        </w:rPr>
        <w:t>Kitchenette</w:t>
      </w:r>
      <w:r w:rsidRPr="001A1EC9">
        <w:rPr>
          <w:rFonts w:ascii="Times New Roman" w:hAnsi="Times New Roman" w:cs="Times New Roman"/>
        </w:rPr>
        <w:t>: Shared kitchen facilities for residents who prefer to cook their meals.</w:t>
      </w:r>
    </w:p>
    <w:p w14:paraId="234D57BE" w14:textId="77777777" w:rsidR="000376AD" w:rsidRPr="001A1EC9" w:rsidRDefault="000376AD" w:rsidP="001A1EC9">
      <w:pPr>
        <w:spacing w:line="360" w:lineRule="auto"/>
        <w:jc w:val="both"/>
        <w:rPr>
          <w:rFonts w:ascii="Times New Roman" w:hAnsi="Times New Roman" w:cs="Times New Roman"/>
        </w:rPr>
      </w:pPr>
      <w:r w:rsidRPr="001A1EC9">
        <w:rPr>
          <w:rFonts w:ascii="Times New Roman" w:hAnsi="Times New Roman" w:cs="Times New Roman"/>
          <w:b/>
          <w:bCs/>
        </w:rPr>
        <w:t>4. Security Measures</w:t>
      </w:r>
    </w:p>
    <w:p w14:paraId="692BE7DE" w14:textId="77777777" w:rsidR="000376AD" w:rsidRPr="001A1EC9" w:rsidRDefault="000376AD" w:rsidP="001A1EC9">
      <w:pPr>
        <w:numPr>
          <w:ilvl w:val="0"/>
          <w:numId w:val="22"/>
        </w:numPr>
        <w:spacing w:line="360" w:lineRule="auto"/>
        <w:jc w:val="both"/>
        <w:rPr>
          <w:rFonts w:ascii="Times New Roman" w:hAnsi="Times New Roman" w:cs="Times New Roman"/>
        </w:rPr>
      </w:pPr>
      <w:r w:rsidRPr="001A1EC9">
        <w:rPr>
          <w:rFonts w:ascii="Times New Roman" w:hAnsi="Times New Roman" w:cs="Times New Roman"/>
          <w:b/>
          <w:bCs/>
        </w:rPr>
        <w:t>24/7 Security Personnel</w:t>
      </w:r>
      <w:r w:rsidRPr="001A1EC9">
        <w:rPr>
          <w:rFonts w:ascii="Times New Roman" w:hAnsi="Times New Roman" w:cs="Times New Roman"/>
        </w:rPr>
        <w:t xml:space="preserve">: Trained security staff </w:t>
      </w:r>
      <w:proofErr w:type="gramStart"/>
      <w:r w:rsidRPr="001A1EC9">
        <w:rPr>
          <w:rFonts w:ascii="Times New Roman" w:hAnsi="Times New Roman" w:cs="Times New Roman"/>
        </w:rPr>
        <w:t>present at all times</w:t>
      </w:r>
      <w:proofErr w:type="gramEnd"/>
      <w:r w:rsidRPr="001A1EC9">
        <w:rPr>
          <w:rFonts w:ascii="Times New Roman" w:hAnsi="Times New Roman" w:cs="Times New Roman"/>
        </w:rPr>
        <w:t>.</w:t>
      </w:r>
    </w:p>
    <w:p w14:paraId="546B134D" w14:textId="77777777" w:rsidR="000376AD" w:rsidRPr="001A1EC9" w:rsidRDefault="000376AD" w:rsidP="001A1EC9">
      <w:pPr>
        <w:numPr>
          <w:ilvl w:val="0"/>
          <w:numId w:val="22"/>
        </w:numPr>
        <w:spacing w:line="360" w:lineRule="auto"/>
        <w:jc w:val="both"/>
        <w:rPr>
          <w:rFonts w:ascii="Times New Roman" w:hAnsi="Times New Roman" w:cs="Times New Roman"/>
        </w:rPr>
      </w:pPr>
      <w:r w:rsidRPr="001A1EC9">
        <w:rPr>
          <w:rFonts w:ascii="Times New Roman" w:hAnsi="Times New Roman" w:cs="Times New Roman"/>
          <w:b/>
          <w:bCs/>
        </w:rPr>
        <w:lastRenderedPageBreak/>
        <w:t>CCTV Surveillance</w:t>
      </w:r>
      <w:r w:rsidRPr="001A1EC9">
        <w:rPr>
          <w:rFonts w:ascii="Times New Roman" w:hAnsi="Times New Roman" w:cs="Times New Roman"/>
        </w:rPr>
        <w:t>: Cameras installed in common areas and entrances for continuous monitoring.</w:t>
      </w:r>
    </w:p>
    <w:p w14:paraId="2AD06124" w14:textId="77777777" w:rsidR="000376AD" w:rsidRPr="001A1EC9" w:rsidRDefault="000376AD" w:rsidP="001A1EC9">
      <w:pPr>
        <w:numPr>
          <w:ilvl w:val="0"/>
          <w:numId w:val="22"/>
        </w:numPr>
        <w:spacing w:line="360" w:lineRule="auto"/>
        <w:jc w:val="both"/>
        <w:rPr>
          <w:rFonts w:ascii="Times New Roman" w:hAnsi="Times New Roman" w:cs="Times New Roman"/>
        </w:rPr>
      </w:pPr>
      <w:r w:rsidRPr="001A1EC9">
        <w:rPr>
          <w:rFonts w:ascii="Times New Roman" w:hAnsi="Times New Roman" w:cs="Times New Roman"/>
          <w:b/>
          <w:bCs/>
        </w:rPr>
        <w:t>Secure Access</w:t>
      </w:r>
      <w:r w:rsidRPr="001A1EC9">
        <w:rPr>
          <w:rFonts w:ascii="Times New Roman" w:hAnsi="Times New Roman" w:cs="Times New Roman"/>
        </w:rPr>
        <w:t>: Key card or biometric access to rooms and facilities to ensure only authorized individuals can enter.</w:t>
      </w:r>
    </w:p>
    <w:p w14:paraId="172B78B3" w14:textId="77777777" w:rsidR="000376AD" w:rsidRPr="001A1EC9" w:rsidRDefault="000376AD" w:rsidP="001A1EC9">
      <w:pPr>
        <w:numPr>
          <w:ilvl w:val="0"/>
          <w:numId w:val="22"/>
        </w:numPr>
        <w:spacing w:line="360" w:lineRule="auto"/>
        <w:jc w:val="both"/>
        <w:rPr>
          <w:rFonts w:ascii="Times New Roman" w:hAnsi="Times New Roman" w:cs="Times New Roman"/>
        </w:rPr>
      </w:pPr>
      <w:r w:rsidRPr="001A1EC9">
        <w:rPr>
          <w:rFonts w:ascii="Times New Roman" w:hAnsi="Times New Roman" w:cs="Times New Roman"/>
          <w:b/>
          <w:bCs/>
        </w:rPr>
        <w:t>Emergency Protocols</w:t>
      </w:r>
      <w:r w:rsidRPr="001A1EC9">
        <w:rPr>
          <w:rFonts w:ascii="Times New Roman" w:hAnsi="Times New Roman" w:cs="Times New Roman"/>
        </w:rPr>
        <w:t>: Clear instructions and regular drills for emergencies such as fire or medical situations.</w:t>
      </w:r>
    </w:p>
    <w:p w14:paraId="79C21D9A" w14:textId="77777777" w:rsidR="000376AD" w:rsidRPr="001A1EC9" w:rsidRDefault="000376AD" w:rsidP="001A1EC9">
      <w:pPr>
        <w:spacing w:line="360" w:lineRule="auto"/>
        <w:jc w:val="both"/>
        <w:rPr>
          <w:rFonts w:ascii="Times New Roman" w:hAnsi="Times New Roman" w:cs="Times New Roman"/>
          <w:b/>
          <w:bCs/>
        </w:rPr>
      </w:pPr>
      <w:r w:rsidRPr="001A1EC9">
        <w:rPr>
          <w:rFonts w:ascii="Times New Roman" w:hAnsi="Times New Roman" w:cs="Times New Roman"/>
          <w:b/>
          <w:bCs/>
        </w:rPr>
        <w:t>Sustainability</w:t>
      </w:r>
    </w:p>
    <w:p w14:paraId="26F68E17" w14:textId="77777777" w:rsidR="000376AD" w:rsidRPr="001A1EC9" w:rsidRDefault="000376AD" w:rsidP="001A1EC9">
      <w:pPr>
        <w:spacing w:line="360" w:lineRule="auto"/>
        <w:jc w:val="both"/>
        <w:rPr>
          <w:rFonts w:ascii="Times New Roman" w:hAnsi="Times New Roman" w:cs="Times New Roman"/>
        </w:rPr>
      </w:pPr>
      <w:r w:rsidRPr="001A1EC9">
        <w:rPr>
          <w:rFonts w:ascii="Times New Roman" w:hAnsi="Times New Roman" w:cs="Times New Roman"/>
          <w:b/>
          <w:bCs/>
        </w:rPr>
        <w:t>1. Sustainable Building Practices</w:t>
      </w:r>
    </w:p>
    <w:p w14:paraId="5BB5C69F" w14:textId="77777777" w:rsidR="000376AD" w:rsidRPr="001A1EC9" w:rsidRDefault="000376AD" w:rsidP="001A1EC9">
      <w:pPr>
        <w:numPr>
          <w:ilvl w:val="0"/>
          <w:numId w:val="23"/>
        </w:numPr>
        <w:spacing w:line="360" w:lineRule="auto"/>
        <w:jc w:val="both"/>
        <w:rPr>
          <w:rFonts w:ascii="Times New Roman" w:hAnsi="Times New Roman" w:cs="Times New Roman"/>
        </w:rPr>
      </w:pPr>
      <w:r w:rsidRPr="001A1EC9">
        <w:rPr>
          <w:rFonts w:ascii="Times New Roman" w:hAnsi="Times New Roman" w:cs="Times New Roman"/>
          <w:b/>
          <w:bCs/>
        </w:rPr>
        <w:t>Energy-Efficient Construction</w:t>
      </w:r>
      <w:r w:rsidRPr="001A1EC9">
        <w:rPr>
          <w:rFonts w:ascii="Times New Roman" w:hAnsi="Times New Roman" w:cs="Times New Roman"/>
        </w:rPr>
        <w:t>: Use of sustainable materials and energy-efficient designs to reduce the environmental footprint.</w:t>
      </w:r>
    </w:p>
    <w:p w14:paraId="6791996D" w14:textId="77777777" w:rsidR="000376AD" w:rsidRPr="001A1EC9" w:rsidRDefault="000376AD" w:rsidP="001A1EC9">
      <w:pPr>
        <w:numPr>
          <w:ilvl w:val="0"/>
          <w:numId w:val="23"/>
        </w:numPr>
        <w:spacing w:line="360" w:lineRule="auto"/>
        <w:jc w:val="both"/>
        <w:rPr>
          <w:rFonts w:ascii="Times New Roman" w:hAnsi="Times New Roman" w:cs="Times New Roman"/>
        </w:rPr>
      </w:pPr>
      <w:r w:rsidRPr="001A1EC9">
        <w:rPr>
          <w:rFonts w:ascii="Times New Roman" w:hAnsi="Times New Roman" w:cs="Times New Roman"/>
          <w:b/>
          <w:bCs/>
        </w:rPr>
        <w:t>Green Roofing</w:t>
      </w:r>
      <w:r w:rsidRPr="001A1EC9">
        <w:rPr>
          <w:rFonts w:ascii="Times New Roman" w:hAnsi="Times New Roman" w:cs="Times New Roman"/>
        </w:rPr>
        <w:t>: Installation of green roofs where feasible to improve insulation and promote biodiversity.</w:t>
      </w:r>
    </w:p>
    <w:p w14:paraId="57B7D85E" w14:textId="77777777" w:rsidR="000376AD" w:rsidRPr="001A1EC9" w:rsidRDefault="000376AD" w:rsidP="001A1EC9">
      <w:pPr>
        <w:numPr>
          <w:ilvl w:val="0"/>
          <w:numId w:val="23"/>
        </w:numPr>
        <w:spacing w:line="360" w:lineRule="auto"/>
        <w:jc w:val="both"/>
        <w:rPr>
          <w:rFonts w:ascii="Times New Roman" w:hAnsi="Times New Roman" w:cs="Times New Roman"/>
        </w:rPr>
      </w:pPr>
      <w:r w:rsidRPr="001A1EC9">
        <w:rPr>
          <w:rFonts w:ascii="Times New Roman" w:hAnsi="Times New Roman" w:cs="Times New Roman"/>
          <w:b/>
          <w:bCs/>
        </w:rPr>
        <w:t>Solar Panels</w:t>
      </w:r>
      <w:r w:rsidRPr="001A1EC9">
        <w:rPr>
          <w:rFonts w:ascii="Times New Roman" w:hAnsi="Times New Roman" w:cs="Times New Roman"/>
        </w:rPr>
        <w:t>: Utilization of solar energy to reduce reliance on non-renewable energy sources.</w:t>
      </w:r>
    </w:p>
    <w:p w14:paraId="42F46BF5" w14:textId="77777777" w:rsidR="000376AD" w:rsidRPr="001A1EC9" w:rsidRDefault="000376AD" w:rsidP="001A1EC9">
      <w:pPr>
        <w:spacing w:line="360" w:lineRule="auto"/>
        <w:jc w:val="both"/>
        <w:rPr>
          <w:rFonts w:ascii="Times New Roman" w:hAnsi="Times New Roman" w:cs="Times New Roman"/>
        </w:rPr>
      </w:pPr>
      <w:r w:rsidRPr="001A1EC9">
        <w:rPr>
          <w:rFonts w:ascii="Times New Roman" w:hAnsi="Times New Roman" w:cs="Times New Roman"/>
          <w:b/>
          <w:bCs/>
        </w:rPr>
        <w:t>2. Energy and Water Conservation</w:t>
      </w:r>
    </w:p>
    <w:p w14:paraId="35DE7FBB" w14:textId="77777777" w:rsidR="000376AD" w:rsidRPr="001A1EC9" w:rsidRDefault="000376AD" w:rsidP="001A1EC9">
      <w:pPr>
        <w:numPr>
          <w:ilvl w:val="0"/>
          <w:numId w:val="24"/>
        </w:numPr>
        <w:spacing w:line="360" w:lineRule="auto"/>
        <w:jc w:val="both"/>
        <w:rPr>
          <w:rFonts w:ascii="Times New Roman" w:hAnsi="Times New Roman" w:cs="Times New Roman"/>
        </w:rPr>
      </w:pPr>
      <w:r w:rsidRPr="001A1EC9">
        <w:rPr>
          <w:rFonts w:ascii="Times New Roman" w:hAnsi="Times New Roman" w:cs="Times New Roman"/>
          <w:b/>
          <w:bCs/>
        </w:rPr>
        <w:t>LED Lighting</w:t>
      </w:r>
      <w:r w:rsidRPr="001A1EC9">
        <w:rPr>
          <w:rFonts w:ascii="Times New Roman" w:hAnsi="Times New Roman" w:cs="Times New Roman"/>
        </w:rPr>
        <w:t>: Installation of energy-efficient LED lights throughout the facilities.</w:t>
      </w:r>
    </w:p>
    <w:p w14:paraId="33D6E7B9" w14:textId="77777777" w:rsidR="000376AD" w:rsidRPr="001A1EC9" w:rsidRDefault="000376AD" w:rsidP="001A1EC9">
      <w:pPr>
        <w:numPr>
          <w:ilvl w:val="0"/>
          <w:numId w:val="24"/>
        </w:numPr>
        <w:spacing w:line="360" w:lineRule="auto"/>
        <w:jc w:val="both"/>
        <w:rPr>
          <w:rFonts w:ascii="Times New Roman" w:hAnsi="Times New Roman" w:cs="Times New Roman"/>
        </w:rPr>
      </w:pPr>
      <w:r w:rsidRPr="001A1EC9">
        <w:rPr>
          <w:rFonts w:ascii="Times New Roman" w:hAnsi="Times New Roman" w:cs="Times New Roman"/>
          <w:b/>
          <w:bCs/>
        </w:rPr>
        <w:t>Smart Thermostats</w:t>
      </w:r>
      <w:r w:rsidRPr="001A1EC9">
        <w:rPr>
          <w:rFonts w:ascii="Times New Roman" w:hAnsi="Times New Roman" w:cs="Times New Roman"/>
        </w:rPr>
        <w:t>: Use of programmable thermostats to optimize heating and cooling systems.</w:t>
      </w:r>
    </w:p>
    <w:p w14:paraId="5684864A" w14:textId="77777777" w:rsidR="000376AD" w:rsidRPr="001A1EC9" w:rsidRDefault="000376AD" w:rsidP="001A1EC9">
      <w:pPr>
        <w:numPr>
          <w:ilvl w:val="0"/>
          <w:numId w:val="24"/>
        </w:numPr>
        <w:spacing w:line="360" w:lineRule="auto"/>
        <w:jc w:val="both"/>
        <w:rPr>
          <w:rFonts w:ascii="Times New Roman" w:hAnsi="Times New Roman" w:cs="Times New Roman"/>
        </w:rPr>
      </w:pPr>
      <w:r w:rsidRPr="001A1EC9">
        <w:rPr>
          <w:rFonts w:ascii="Times New Roman" w:hAnsi="Times New Roman" w:cs="Times New Roman"/>
          <w:b/>
          <w:bCs/>
        </w:rPr>
        <w:t>Water-Saving Fixtures</w:t>
      </w:r>
      <w:r w:rsidRPr="001A1EC9">
        <w:rPr>
          <w:rFonts w:ascii="Times New Roman" w:hAnsi="Times New Roman" w:cs="Times New Roman"/>
        </w:rPr>
        <w:t>: Low-flow showers, faucets, and toilets to minimize water usage.</w:t>
      </w:r>
    </w:p>
    <w:p w14:paraId="352095CE" w14:textId="77777777" w:rsidR="000376AD" w:rsidRPr="001A1EC9" w:rsidRDefault="000376AD" w:rsidP="001A1EC9">
      <w:pPr>
        <w:numPr>
          <w:ilvl w:val="0"/>
          <w:numId w:val="24"/>
        </w:numPr>
        <w:spacing w:line="360" w:lineRule="auto"/>
        <w:jc w:val="both"/>
        <w:rPr>
          <w:rFonts w:ascii="Times New Roman" w:hAnsi="Times New Roman" w:cs="Times New Roman"/>
        </w:rPr>
      </w:pPr>
      <w:r w:rsidRPr="001A1EC9">
        <w:rPr>
          <w:rFonts w:ascii="Times New Roman" w:hAnsi="Times New Roman" w:cs="Times New Roman"/>
          <w:b/>
          <w:bCs/>
        </w:rPr>
        <w:t>Rainwater Harvesting</w:t>
      </w:r>
      <w:r w:rsidRPr="001A1EC9">
        <w:rPr>
          <w:rFonts w:ascii="Times New Roman" w:hAnsi="Times New Roman" w:cs="Times New Roman"/>
        </w:rPr>
        <w:t>: Systems in place to collect and use rainwater for irrigation and other non-potable needs.</w:t>
      </w:r>
    </w:p>
    <w:p w14:paraId="3E1FE045" w14:textId="77777777" w:rsidR="000376AD" w:rsidRPr="001A1EC9" w:rsidRDefault="000376AD" w:rsidP="001A1EC9">
      <w:pPr>
        <w:spacing w:line="360" w:lineRule="auto"/>
        <w:jc w:val="both"/>
        <w:rPr>
          <w:rFonts w:ascii="Times New Roman" w:hAnsi="Times New Roman" w:cs="Times New Roman"/>
        </w:rPr>
      </w:pPr>
      <w:r w:rsidRPr="001A1EC9">
        <w:rPr>
          <w:rFonts w:ascii="Times New Roman" w:hAnsi="Times New Roman" w:cs="Times New Roman"/>
          <w:b/>
          <w:bCs/>
        </w:rPr>
        <w:t>3. Waste Management</w:t>
      </w:r>
    </w:p>
    <w:p w14:paraId="67EB8823" w14:textId="77777777" w:rsidR="000376AD" w:rsidRPr="001A1EC9" w:rsidRDefault="000376AD" w:rsidP="001A1EC9">
      <w:pPr>
        <w:numPr>
          <w:ilvl w:val="0"/>
          <w:numId w:val="25"/>
        </w:numPr>
        <w:spacing w:line="360" w:lineRule="auto"/>
        <w:jc w:val="both"/>
        <w:rPr>
          <w:rFonts w:ascii="Times New Roman" w:hAnsi="Times New Roman" w:cs="Times New Roman"/>
        </w:rPr>
      </w:pPr>
      <w:r w:rsidRPr="001A1EC9">
        <w:rPr>
          <w:rFonts w:ascii="Times New Roman" w:hAnsi="Times New Roman" w:cs="Times New Roman"/>
          <w:b/>
          <w:bCs/>
        </w:rPr>
        <w:t>Recycling Programs</w:t>
      </w:r>
      <w:r w:rsidRPr="001A1EC9">
        <w:rPr>
          <w:rFonts w:ascii="Times New Roman" w:hAnsi="Times New Roman" w:cs="Times New Roman"/>
        </w:rPr>
        <w:t>: Comprehensive recycling facilities to encourage waste segregation and recycling among residents.</w:t>
      </w:r>
    </w:p>
    <w:p w14:paraId="51D29515" w14:textId="77777777" w:rsidR="000376AD" w:rsidRPr="001A1EC9" w:rsidRDefault="000376AD" w:rsidP="001A1EC9">
      <w:pPr>
        <w:numPr>
          <w:ilvl w:val="0"/>
          <w:numId w:val="25"/>
        </w:numPr>
        <w:spacing w:line="360" w:lineRule="auto"/>
        <w:jc w:val="both"/>
        <w:rPr>
          <w:rFonts w:ascii="Times New Roman" w:hAnsi="Times New Roman" w:cs="Times New Roman"/>
        </w:rPr>
      </w:pPr>
      <w:r w:rsidRPr="001A1EC9">
        <w:rPr>
          <w:rFonts w:ascii="Times New Roman" w:hAnsi="Times New Roman" w:cs="Times New Roman"/>
          <w:b/>
          <w:bCs/>
        </w:rPr>
        <w:t>Composting</w:t>
      </w:r>
      <w:r w:rsidRPr="001A1EC9">
        <w:rPr>
          <w:rFonts w:ascii="Times New Roman" w:hAnsi="Times New Roman" w:cs="Times New Roman"/>
        </w:rPr>
        <w:t>: Organic waste from the kitchen and dining areas is composted and used for landscaping.</w:t>
      </w:r>
    </w:p>
    <w:p w14:paraId="16AE35D3" w14:textId="77777777" w:rsidR="000376AD" w:rsidRPr="001A1EC9" w:rsidRDefault="000376AD" w:rsidP="001A1EC9">
      <w:pPr>
        <w:numPr>
          <w:ilvl w:val="0"/>
          <w:numId w:val="25"/>
        </w:numPr>
        <w:spacing w:line="360" w:lineRule="auto"/>
        <w:jc w:val="both"/>
        <w:rPr>
          <w:rFonts w:ascii="Times New Roman" w:hAnsi="Times New Roman" w:cs="Times New Roman"/>
        </w:rPr>
      </w:pPr>
      <w:r w:rsidRPr="001A1EC9">
        <w:rPr>
          <w:rFonts w:ascii="Times New Roman" w:hAnsi="Times New Roman" w:cs="Times New Roman"/>
          <w:b/>
          <w:bCs/>
        </w:rPr>
        <w:t>Minimal Plastic Use</w:t>
      </w:r>
      <w:r w:rsidRPr="001A1EC9">
        <w:rPr>
          <w:rFonts w:ascii="Times New Roman" w:hAnsi="Times New Roman" w:cs="Times New Roman"/>
        </w:rPr>
        <w:t>: Reduction of single-use plastics by providing reusable alternatives and encouraging their use among residents.</w:t>
      </w:r>
    </w:p>
    <w:p w14:paraId="3453A869" w14:textId="77777777" w:rsidR="000376AD" w:rsidRPr="001A1EC9" w:rsidRDefault="000376AD" w:rsidP="001A1EC9">
      <w:pPr>
        <w:spacing w:line="360" w:lineRule="auto"/>
        <w:jc w:val="both"/>
        <w:rPr>
          <w:rFonts w:ascii="Times New Roman" w:hAnsi="Times New Roman" w:cs="Times New Roman"/>
        </w:rPr>
      </w:pPr>
      <w:r w:rsidRPr="001A1EC9">
        <w:rPr>
          <w:rFonts w:ascii="Times New Roman" w:hAnsi="Times New Roman" w:cs="Times New Roman"/>
          <w:b/>
          <w:bCs/>
        </w:rPr>
        <w:t>4. Community Engagement</w:t>
      </w:r>
    </w:p>
    <w:p w14:paraId="087085EF" w14:textId="77777777" w:rsidR="000376AD" w:rsidRPr="001A1EC9" w:rsidRDefault="000376AD" w:rsidP="001A1EC9">
      <w:pPr>
        <w:numPr>
          <w:ilvl w:val="0"/>
          <w:numId w:val="26"/>
        </w:numPr>
        <w:spacing w:line="360" w:lineRule="auto"/>
        <w:jc w:val="both"/>
        <w:rPr>
          <w:rFonts w:ascii="Times New Roman" w:hAnsi="Times New Roman" w:cs="Times New Roman"/>
        </w:rPr>
      </w:pPr>
      <w:r w:rsidRPr="001A1EC9">
        <w:rPr>
          <w:rFonts w:ascii="Times New Roman" w:hAnsi="Times New Roman" w:cs="Times New Roman"/>
          <w:b/>
          <w:bCs/>
        </w:rPr>
        <w:lastRenderedPageBreak/>
        <w:t>Sustainability Workshops</w:t>
      </w:r>
      <w:r w:rsidRPr="001A1EC9">
        <w:rPr>
          <w:rFonts w:ascii="Times New Roman" w:hAnsi="Times New Roman" w:cs="Times New Roman"/>
        </w:rPr>
        <w:t>: Regular workshops and educational sessions for residents on sustainable living practices.</w:t>
      </w:r>
    </w:p>
    <w:p w14:paraId="5FCEE7BB" w14:textId="77777777" w:rsidR="000376AD" w:rsidRPr="001A1EC9" w:rsidRDefault="000376AD" w:rsidP="001A1EC9">
      <w:pPr>
        <w:numPr>
          <w:ilvl w:val="0"/>
          <w:numId w:val="26"/>
        </w:numPr>
        <w:spacing w:line="360" w:lineRule="auto"/>
        <w:jc w:val="both"/>
        <w:rPr>
          <w:rFonts w:ascii="Times New Roman" w:hAnsi="Times New Roman" w:cs="Times New Roman"/>
        </w:rPr>
      </w:pPr>
      <w:r w:rsidRPr="001A1EC9">
        <w:rPr>
          <w:rFonts w:ascii="Times New Roman" w:hAnsi="Times New Roman" w:cs="Times New Roman"/>
          <w:b/>
          <w:bCs/>
        </w:rPr>
        <w:t>Green Initiatives</w:t>
      </w:r>
      <w:r w:rsidRPr="001A1EC9">
        <w:rPr>
          <w:rFonts w:ascii="Times New Roman" w:hAnsi="Times New Roman" w:cs="Times New Roman"/>
        </w:rPr>
        <w:t>: Encouraging residents to participate in community gardening, clean-up drives, and other environmental initiatives.</w:t>
      </w:r>
    </w:p>
    <w:p w14:paraId="1F9CDCD5" w14:textId="77777777" w:rsidR="000376AD" w:rsidRPr="001A1EC9" w:rsidRDefault="000376AD" w:rsidP="001A1EC9">
      <w:pPr>
        <w:numPr>
          <w:ilvl w:val="0"/>
          <w:numId w:val="26"/>
        </w:numPr>
        <w:spacing w:line="360" w:lineRule="auto"/>
        <w:jc w:val="both"/>
        <w:rPr>
          <w:rFonts w:ascii="Times New Roman" w:hAnsi="Times New Roman" w:cs="Times New Roman"/>
        </w:rPr>
      </w:pPr>
      <w:r w:rsidRPr="001A1EC9">
        <w:rPr>
          <w:rFonts w:ascii="Times New Roman" w:hAnsi="Times New Roman" w:cs="Times New Roman"/>
          <w:b/>
          <w:bCs/>
        </w:rPr>
        <w:t>Eco-Friendly Transportation</w:t>
      </w:r>
      <w:r w:rsidRPr="001A1EC9">
        <w:rPr>
          <w:rFonts w:ascii="Times New Roman" w:hAnsi="Times New Roman" w:cs="Times New Roman"/>
        </w:rPr>
        <w:t>: Providing information and incentives for using public transport, biking, or carpooling.</w:t>
      </w:r>
    </w:p>
    <w:p w14:paraId="5FD0A06F" w14:textId="77777777" w:rsidR="000376AD" w:rsidRPr="001A1EC9" w:rsidRDefault="000376AD" w:rsidP="001A1EC9">
      <w:pPr>
        <w:spacing w:line="360" w:lineRule="auto"/>
        <w:jc w:val="both"/>
        <w:rPr>
          <w:rFonts w:ascii="Times New Roman" w:hAnsi="Times New Roman" w:cs="Times New Roman"/>
          <w:b/>
          <w:bCs/>
        </w:rPr>
      </w:pPr>
      <w:r w:rsidRPr="001A1EC9">
        <w:rPr>
          <w:rFonts w:ascii="Times New Roman" w:hAnsi="Times New Roman" w:cs="Times New Roman"/>
          <w:b/>
          <w:bCs/>
        </w:rPr>
        <w:t>Conclusion</w:t>
      </w:r>
    </w:p>
    <w:p w14:paraId="61A79FFC" w14:textId="77777777" w:rsidR="000376AD" w:rsidRPr="001A1EC9" w:rsidRDefault="000376AD" w:rsidP="001A1EC9">
      <w:pPr>
        <w:spacing w:line="360" w:lineRule="auto"/>
        <w:jc w:val="both"/>
        <w:rPr>
          <w:rFonts w:ascii="Times New Roman" w:hAnsi="Times New Roman" w:cs="Times New Roman"/>
        </w:rPr>
      </w:pPr>
      <w:r w:rsidRPr="001A1EC9">
        <w:rPr>
          <w:rFonts w:ascii="Times New Roman" w:hAnsi="Times New Roman" w:cs="Times New Roman"/>
        </w:rPr>
        <w:t>The product specifications of Lagos Co-Accommodation Hostels are meticulously designed to provide comfort, convenience, and security to our residents. By incorporating sustainable practices in building construction, energy and water conservation, waste management, and community engagement, we aim to minimize our environmental impact while fostering a green and responsible community. This commitment to sustainability not only enhances the living experience for our residents but also contributes positively to the broader goal of environmental stewardship in Lagos.</w:t>
      </w:r>
    </w:p>
    <w:p w14:paraId="76B16255" w14:textId="77777777" w:rsidR="009B22F4" w:rsidRPr="001A1EC9" w:rsidRDefault="009B22F4" w:rsidP="001A1EC9">
      <w:pPr>
        <w:spacing w:line="360" w:lineRule="auto"/>
        <w:jc w:val="both"/>
        <w:rPr>
          <w:rFonts w:ascii="Times New Roman" w:hAnsi="Times New Roman" w:cs="Times New Roman"/>
        </w:rPr>
      </w:pPr>
    </w:p>
    <w:p w14:paraId="0E164447" w14:textId="77777777" w:rsidR="000376AD" w:rsidRPr="001A1EC9" w:rsidRDefault="000376AD" w:rsidP="001A1EC9">
      <w:pPr>
        <w:spacing w:line="360" w:lineRule="auto"/>
        <w:jc w:val="both"/>
        <w:rPr>
          <w:rFonts w:ascii="Times New Roman" w:hAnsi="Times New Roman" w:cs="Times New Roman"/>
        </w:rPr>
      </w:pPr>
    </w:p>
    <w:p w14:paraId="074612C4" w14:textId="77777777" w:rsidR="000376AD" w:rsidRPr="001A1EC9" w:rsidRDefault="000376AD" w:rsidP="001A1EC9">
      <w:pPr>
        <w:spacing w:line="360" w:lineRule="auto"/>
        <w:jc w:val="both"/>
        <w:rPr>
          <w:rFonts w:ascii="Times New Roman" w:hAnsi="Times New Roman" w:cs="Times New Roman"/>
        </w:rPr>
      </w:pPr>
    </w:p>
    <w:p w14:paraId="264A9ACF" w14:textId="77777777" w:rsidR="000376AD" w:rsidRPr="001A1EC9" w:rsidRDefault="000376AD" w:rsidP="001A1EC9">
      <w:pPr>
        <w:spacing w:line="360" w:lineRule="auto"/>
        <w:jc w:val="both"/>
        <w:rPr>
          <w:rFonts w:ascii="Times New Roman" w:hAnsi="Times New Roman" w:cs="Times New Roman"/>
        </w:rPr>
      </w:pPr>
    </w:p>
    <w:p w14:paraId="1721B41E" w14:textId="77777777" w:rsidR="000376AD" w:rsidRPr="001A1EC9" w:rsidRDefault="000376AD" w:rsidP="001A1EC9">
      <w:pPr>
        <w:spacing w:line="360" w:lineRule="auto"/>
        <w:jc w:val="both"/>
        <w:rPr>
          <w:rFonts w:ascii="Times New Roman" w:hAnsi="Times New Roman" w:cs="Times New Roman"/>
        </w:rPr>
      </w:pPr>
    </w:p>
    <w:p w14:paraId="0307B03A" w14:textId="77777777" w:rsidR="000376AD" w:rsidRPr="001A1EC9" w:rsidRDefault="000376AD" w:rsidP="001A1EC9">
      <w:pPr>
        <w:spacing w:line="360" w:lineRule="auto"/>
        <w:jc w:val="both"/>
        <w:rPr>
          <w:rFonts w:ascii="Times New Roman" w:hAnsi="Times New Roman" w:cs="Times New Roman"/>
        </w:rPr>
      </w:pPr>
    </w:p>
    <w:p w14:paraId="590065EE" w14:textId="77777777" w:rsidR="000376AD" w:rsidRPr="001A1EC9" w:rsidRDefault="000376AD" w:rsidP="001A1EC9">
      <w:pPr>
        <w:spacing w:line="360" w:lineRule="auto"/>
        <w:jc w:val="both"/>
        <w:rPr>
          <w:rFonts w:ascii="Times New Roman" w:hAnsi="Times New Roman" w:cs="Times New Roman"/>
        </w:rPr>
      </w:pPr>
    </w:p>
    <w:p w14:paraId="7F533287" w14:textId="77777777" w:rsidR="000376AD" w:rsidRPr="001A1EC9" w:rsidRDefault="000376AD" w:rsidP="001A1EC9">
      <w:pPr>
        <w:spacing w:line="360" w:lineRule="auto"/>
        <w:jc w:val="both"/>
        <w:rPr>
          <w:rFonts w:ascii="Times New Roman" w:hAnsi="Times New Roman" w:cs="Times New Roman"/>
        </w:rPr>
      </w:pPr>
    </w:p>
    <w:p w14:paraId="35C6586F" w14:textId="77777777" w:rsidR="000376AD" w:rsidRPr="001A1EC9" w:rsidRDefault="000376AD" w:rsidP="001A1EC9">
      <w:pPr>
        <w:spacing w:line="360" w:lineRule="auto"/>
        <w:jc w:val="both"/>
        <w:rPr>
          <w:rFonts w:ascii="Times New Roman" w:hAnsi="Times New Roman" w:cs="Times New Roman"/>
        </w:rPr>
      </w:pPr>
    </w:p>
    <w:p w14:paraId="153B69AD" w14:textId="77777777" w:rsidR="000376AD" w:rsidRPr="001A1EC9" w:rsidRDefault="000376AD" w:rsidP="001A1EC9">
      <w:pPr>
        <w:spacing w:line="360" w:lineRule="auto"/>
        <w:jc w:val="both"/>
        <w:rPr>
          <w:rFonts w:ascii="Times New Roman" w:hAnsi="Times New Roman" w:cs="Times New Roman"/>
        </w:rPr>
      </w:pPr>
    </w:p>
    <w:p w14:paraId="2351D30A" w14:textId="77777777" w:rsidR="000376AD" w:rsidRPr="001A1EC9" w:rsidRDefault="000376AD" w:rsidP="001A1EC9">
      <w:pPr>
        <w:spacing w:line="360" w:lineRule="auto"/>
        <w:jc w:val="both"/>
        <w:rPr>
          <w:rFonts w:ascii="Times New Roman" w:hAnsi="Times New Roman" w:cs="Times New Roman"/>
        </w:rPr>
      </w:pPr>
    </w:p>
    <w:p w14:paraId="1519DB29" w14:textId="77777777" w:rsidR="000376AD" w:rsidRDefault="000376AD" w:rsidP="001A1EC9">
      <w:pPr>
        <w:spacing w:line="360" w:lineRule="auto"/>
        <w:jc w:val="both"/>
        <w:rPr>
          <w:rFonts w:ascii="Times New Roman" w:hAnsi="Times New Roman" w:cs="Times New Roman"/>
        </w:rPr>
      </w:pPr>
    </w:p>
    <w:p w14:paraId="44E94F4D" w14:textId="77777777" w:rsidR="002A667D" w:rsidRPr="001A1EC9" w:rsidRDefault="002A667D" w:rsidP="001A1EC9">
      <w:pPr>
        <w:spacing w:line="360" w:lineRule="auto"/>
        <w:jc w:val="both"/>
        <w:rPr>
          <w:rFonts w:ascii="Times New Roman" w:hAnsi="Times New Roman" w:cs="Times New Roman"/>
        </w:rPr>
      </w:pPr>
    </w:p>
    <w:p w14:paraId="1BF97409" w14:textId="77777777" w:rsidR="00AE0DE3" w:rsidRPr="001A1EC9" w:rsidRDefault="00AE0DE3" w:rsidP="001A1EC9">
      <w:pPr>
        <w:spacing w:line="360" w:lineRule="auto"/>
        <w:jc w:val="both"/>
        <w:rPr>
          <w:rFonts w:ascii="Times New Roman" w:hAnsi="Times New Roman" w:cs="Times New Roman"/>
          <w:b/>
          <w:bCs/>
        </w:rPr>
      </w:pPr>
      <w:r w:rsidRPr="001A1EC9">
        <w:rPr>
          <w:rFonts w:ascii="Times New Roman" w:hAnsi="Times New Roman" w:cs="Times New Roman"/>
          <w:b/>
          <w:bCs/>
        </w:rPr>
        <w:lastRenderedPageBreak/>
        <w:t>Life Cycle Use Case for Lagos Co-Accommodation Hostels</w:t>
      </w:r>
    </w:p>
    <w:p w14:paraId="4BE54354" w14:textId="77777777" w:rsidR="00AE0DE3" w:rsidRPr="001A1EC9" w:rsidRDefault="00AE0DE3" w:rsidP="001A1EC9">
      <w:pPr>
        <w:spacing w:line="360" w:lineRule="auto"/>
        <w:jc w:val="both"/>
        <w:rPr>
          <w:rFonts w:ascii="Times New Roman" w:hAnsi="Times New Roman" w:cs="Times New Roman"/>
          <w:b/>
          <w:bCs/>
        </w:rPr>
      </w:pPr>
      <w:r w:rsidRPr="001A1EC9">
        <w:rPr>
          <w:rFonts w:ascii="Times New Roman" w:hAnsi="Times New Roman" w:cs="Times New Roman"/>
          <w:b/>
          <w:bCs/>
        </w:rPr>
        <w:t>Overview</w:t>
      </w:r>
    </w:p>
    <w:p w14:paraId="3554C0FD" w14:textId="77777777" w:rsidR="00AE0DE3" w:rsidRPr="001A1EC9" w:rsidRDefault="00AE0DE3" w:rsidP="001A1EC9">
      <w:pPr>
        <w:spacing w:line="360" w:lineRule="auto"/>
        <w:jc w:val="both"/>
        <w:rPr>
          <w:rFonts w:ascii="Times New Roman" w:hAnsi="Times New Roman" w:cs="Times New Roman"/>
        </w:rPr>
      </w:pPr>
      <w:r w:rsidRPr="001A1EC9">
        <w:rPr>
          <w:rFonts w:ascii="Times New Roman" w:hAnsi="Times New Roman" w:cs="Times New Roman"/>
        </w:rPr>
        <w:t>The life cycle of a guest's stay at Lagos Co-Accommodation Hostels (LCAH) is designed to ensure safety, comfort, and convenience for all residents. The process encompasses pre-arrival vetting, check-in, stay, and check-out procedures, each phase meticulously crafted to uphold our core values of security, community, and sustainability.</w:t>
      </w:r>
    </w:p>
    <w:p w14:paraId="0F7C6ABA" w14:textId="77777777" w:rsidR="00AE0DE3" w:rsidRPr="001A1EC9" w:rsidRDefault="00AE0DE3" w:rsidP="001A1EC9">
      <w:pPr>
        <w:spacing w:line="360" w:lineRule="auto"/>
        <w:jc w:val="both"/>
        <w:rPr>
          <w:rFonts w:ascii="Times New Roman" w:hAnsi="Times New Roman" w:cs="Times New Roman"/>
          <w:b/>
          <w:bCs/>
        </w:rPr>
      </w:pPr>
      <w:r w:rsidRPr="001A1EC9">
        <w:rPr>
          <w:rFonts w:ascii="Times New Roman" w:hAnsi="Times New Roman" w:cs="Times New Roman"/>
          <w:b/>
          <w:bCs/>
        </w:rPr>
        <w:t>1. Pre-Arrival Vetting</w:t>
      </w:r>
    </w:p>
    <w:p w14:paraId="3317199E" w14:textId="77777777" w:rsidR="00AE0DE3" w:rsidRPr="001A1EC9" w:rsidRDefault="00AE0DE3" w:rsidP="001A1EC9">
      <w:pPr>
        <w:spacing w:line="360" w:lineRule="auto"/>
        <w:jc w:val="both"/>
        <w:rPr>
          <w:rFonts w:ascii="Times New Roman" w:hAnsi="Times New Roman" w:cs="Times New Roman"/>
          <w:b/>
          <w:bCs/>
        </w:rPr>
      </w:pPr>
      <w:r w:rsidRPr="001A1EC9">
        <w:rPr>
          <w:rFonts w:ascii="Times New Roman" w:hAnsi="Times New Roman" w:cs="Times New Roman"/>
          <w:b/>
          <w:bCs/>
        </w:rPr>
        <w:t>Application Submission</w:t>
      </w:r>
    </w:p>
    <w:p w14:paraId="183E9725" w14:textId="77777777" w:rsidR="00AE0DE3" w:rsidRPr="001A1EC9" w:rsidRDefault="00AE0DE3" w:rsidP="001A1EC9">
      <w:pPr>
        <w:numPr>
          <w:ilvl w:val="0"/>
          <w:numId w:val="27"/>
        </w:numPr>
        <w:spacing w:line="360" w:lineRule="auto"/>
        <w:jc w:val="both"/>
        <w:rPr>
          <w:rFonts w:ascii="Times New Roman" w:hAnsi="Times New Roman" w:cs="Times New Roman"/>
        </w:rPr>
      </w:pPr>
      <w:r w:rsidRPr="001A1EC9">
        <w:rPr>
          <w:rFonts w:ascii="Times New Roman" w:hAnsi="Times New Roman" w:cs="Times New Roman"/>
          <w:b/>
          <w:bCs/>
        </w:rPr>
        <w:t>Notice Period</w:t>
      </w:r>
      <w:r w:rsidRPr="001A1EC9">
        <w:rPr>
          <w:rFonts w:ascii="Times New Roman" w:hAnsi="Times New Roman" w:cs="Times New Roman"/>
        </w:rPr>
        <w:t>: Prospective guests must submit their application at least one week in advance.</w:t>
      </w:r>
    </w:p>
    <w:p w14:paraId="34392AA1" w14:textId="77777777" w:rsidR="00AE0DE3" w:rsidRPr="001A1EC9" w:rsidRDefault="00AE0DE3" w:rsidP="001A1EC9">
      <w:pPr>
        <w:numPr>
          <w:ilvl w:val="0"/>
          <w:numId w:val="27"/>
        </w:numPr>
        <w:spacing w:line="360" w:lineRule="auto"/>
        <w:jc w:val="both"/>
        <w:rPr>
          <w:rFonts w:ascii="Times New Roman" w:hAnsi="Times New Roman" w:cs="Times New Roman"/>
        </w:rPr>
      </w:pPr>
      <w:r w:rsidRPr="001A1EC9">
        <w:rPr>
          <w:rFonts w:ascii="Times New Roman" w:hAnsi="Times New Roman" w:cs="Times New Roman"/>
          <w:b/>
          <w:bCs/>
        </w:rPr>
        <w:t>Required Information</w:t>
      </w:r>
      <w:r w:rsidRPr="001A1EC9">
        <w:rPr>
          <w:rFonts w:ascii="Times New Roman" w:hAnsi="Times New Roman" w:cs="Times New Roman"/>
        </w:rPr>
        <w:t>: Applications should include details such as current residence, intended duration of stay, current employment, and a referee contact.</w:t>
      </w:r>
    </w:p>
    <w:p w14:paraId="10252135" w14:textId="77777777" w:rsidR="00AE0DE3" w:rsidRPr="001A1EC9" w:rsidRDefault="00AE0DE3" w:rsidP="001A1EC9">
      <w:pPr>
        <w:numPr>
          <w:ilvl w:val="0"/>
          <w:numId w:val="27"/>
        </w:numPr>
        <w:spacing w:line="360" w:lineRule="auto"/>
        <w:jc w:val="both"/>
        <w:rPr>
          <w:rFonts w:ascii="Times New Roman" w:hAnsi="Times New Roman" w:cs="Times New Roman"/>
        </w:rPr>
      </w:pPr>
      <w:r w:rsidRPr="001A1EC9">
        <w:rPr>
          <w:rFonts w:ascii="Times New Roman" w:hAnsi="Times New Roman" w:cs="Times New Roman"/>
          <w:b/>
          <w:bCs/>
        </w:rPr>
        <w:t>Verification Process</w:t>
      </w:r>
      <w:r w:rsidRPr="001A1EC9">
        <w:rPr>
          <w:rFonts w:ascii="Times New Roman" w:hAnsi="Times New Roman" w:cs="Times New Roman"/>
        </w:rPr>
        <w:t>:</w:t>
      </w:r>
    </w:p>
    <w:p w14:paraId="7B77A300" w14:textId="77777777" w:rsidR="00AE0DE3" w:rsidRPr="001A1EC9" w:rsidRDefault="00AE0DE3" w:rsidP="001A1EC9">
      <w:pPr>
        <w:numPr>
          <w:ilvl w:val="1"/>
          <w:numId w:val="27"/>
        </w:numPr>
        <w:spacing w:line="360" w:lineRule="auto"/>
        <w:jc w:val="both"/>
        <w:rPr>
          <w:rFonts w:ascii="Times New Roman" w:hAnsi="Times New Roman" w:cs="Times New Roman"/>
        </w:rPr>
      </w:pPr>
      <w:r w:rsidRPr="001A1EC9">
        <w:rPr>
          <w:rFonts w:ascii="Times New Roman" w:hAnsi="Times New Roman" w:cs="Times New Roman"/>
          <w:b/>
          <w:bCs/>
        </w:rPr>
        <w:t>Employment Verification</w:t>
      </w:r>
      <w:r w:rsidRPr="001A1EC9">
        <w:rPr>
          <w:rFonts w:ascii="Times New Roman" w:hAnsi="Times New Roman" w:cs="Times New Roman"/>
        </w:rPr>
        <w:t>: Contact the provided workplace to confirm the applicant's employment status and gather information on their professional conduct.</w:t>
      </w:r>
    </w:p>
    <w:p w14:paraId="37B53268" w14:textId="77777777" w:rsidR="00AE0DE3" w:rsidRPr="001A1EC9" w:rsidRDefault="00AE0DE3" w:rsidP="001A1EC9">
      <w:pPr>
        <w:numPr>
          <w:ilvl w:val="1"/>
          <w:numId w:val="27"/>
        </w:numPr>
        <w:spacing w:line="360" w:lineRule="auto"/>
        <w:jc w:val="both"/>
        <w:rPr>
          <w:rFonts w:ascii="Times New Roman" w:hAnsi="Times New Roman" w:cs="Times New Roman"/>
        </w:rPr>
      </w:pPr>
      <w:r w:rsidRPr="001A1EC9">
        <w:rPr>
          <w:rFonts w:ascii="Times New Roman" w:hAnsi="Times New Roman" w:cs="Times New Roman"/>
          <w:b/>
          <w:bCs/>
        </w:rPr>
        <w:t>Background Check</w:t>
      </w:r>
      <w:r w:rsidRPr="001A1EC9">
        <w:rPr>
          <w:rFonts w:ascii="Times New Roman" w:hAnsi="Times New Roman" w:cs="Times New Roman"/>
        </w:rPr>
        <w:t>: Coordinate with local police authorities to verify the absence of any criminal records.</w:t>
      </w:r>
    </w:p>
    <w:p w14:paraId="3D5B9FEA" w14:textId="77777777" w:rsidR="00AE0DE3" w:rsidRPr="001A1EC9" w:rsidRDefault="00AE0DE3" w:rsidP="001A1EC9">
      <w:pPr>
        <w:numPr>
          <w:ilvl w:val="1"/>
          <w:numId w:val="27"/>
        </w:numPr>
        <w:spacing w:line="360" w:lineRule="auto"/>
        <w:jc w:val="both"/>
        <w:rPr>
          <w:rFonts w:ascii="Times New Roman" w:hAnsi="Times New Roman" w:cs="Times New Roman"/>
        </w:rPr>
      </w:pPr>
      <w:r w:rsidRPr="001A1EC9">
        <w:rPr>
          <w:rFonts w:ascii="Times New Roman" w:hAnsi="Times New Roman" w:cs="Times New Roman"/>
          <w:b/>
          <w:bCs/>
        </w:rPr>
        <w:t>Referee Verification</w:t>
      </w:r>
      <w:r w:rsidRPr="001A1EC9">
        <w:rPr>
          <w:rFonts w:ascii="Times New Roman" w:hAnsi="Times New Roman" w:cs="Times New Roman"/>
        </w:rPr>
        <w:t>: Contact the provided referee to ascertain the character and reliability of the applicant.</w:t>
      </w:r>
    </w:p>
    <w:p w14:paraId="7F12AF91" w14:textId="77777777" w:rsidR="00AE0DE3" w:rsidRPr="001A1EC9" w:rsidRDefault="00AE0DE3" w:rsidP="001A1EC9">
      <w:pPr>
        <w:spacing w:line="360" w:lineRule="auto"/>
        <w:jc w:val="both"/>
        <w:rPr>
          <w:rFonts w:ascii="Times New Roman" w:hAnsi="Times New Roman" w:cs="Times New Roman"/>
          <w:b/>
          <w:bCs/>
        </w:rPr>
      </w:pPr>
      <w:r w:rsidRPr="001A1EC9">
        <w:rPr>
          <w:rFonts w:ascii="Times New Roman" w:hAnsi="Times New Roman" w:cs="Times New Roman"/>
          <w:b/>
          <w:bCs/>
        </w:rPr>
        <w:t>Organizational Referrals</w:t>
      </w:r>
    </w:p>
    <w:p w14:paraId="0AE64C88" w14:textId="77777777" w:rsidR="00AE0DE3" w:rsidRPr="001A1EC9" w:rsidRDefault="00AE0DE3" w:rsidP="001A1EC9">
      <w:pPr>
        <w:numPr>
          <w:ilvl w:val="0"/>
          <w:numId w:val="28"/>
        </w:numPr>
        <w:spacing w:line="360" w:lineRule="auto"/>
        <w:jc w:val="both"/>
        <w:rPr>
          <w:rFonts w:ascii="Times New Roman" w:hAnsi="Times New Roman" w:cs="Times New Roman"/>
        </w:rPr>
      </w:pPr>
      <w:r w:rsidRPr="001A1EC9">
        <w:rPr>
          <w:rFonts w:ascii="Times New Roman" w:hAnsi="Times New Roman" w:cs="Times New Roman"/>
          <w:b/>
          <w:bCs/>
        </w:rPr>
        <w:t>Direct Organization Referrals</w:t>
      </w:r>
      <w:r w:rsidRPr="001A1EC9">
        <w:rPr>
          <w:rFonts w:ascii="Times New Roman" w:hAnsi="Times New Roman" w:cs="Times New Roman"/>
        </w:rPr>
        <w:t>: When an organization refers an employee, the verification process is slightly relaxed due to the trust placed in the organization’s internal vetting processes.</w:t>
      </w:r>
    </w:p>
    <w:p w14:paraId="4012C4D0" w14:textId="77777777" w:rsidR="00AE0DE3" w:rsidRPr="001A1EC9" w:rsidRDefault="00AE0DE3" w:rsidP="001A1EC9">
      <w:pPr>
        <w:numPr>
          <w:ilvl w:val="0"/>
          <w:numId w:val="28"/>
        </w:numPr>
        <w:spacing w:line="360" w:lineRule="auto"/>
        <w:jc w:val="both"/>
        <w:rPr>
          <w:rFonts w:ascii="Times New Roman" w:hAnsi="Times New Roman" w:cs="Times New Roman"/>
        </w:rPr>
      </w:pPr>
      <w:r w:rsidRPr="001A1EC9">
        <w:rPr>
          <w:rFonts w:ascii="Times New Roman" w:hAnsi="Times New Roman" w:cs="Times New Roman"/>
          <w:b/>
          <w:bCs/>
        </w:rPr>
        <w:t>Accommodation Partnerships</w:t>
      </w:r>
      <w:r w:rsidRPr="001A1EC9">
        <w:rPr>
          <w:rFonts w:ascii="Times New Roman" w:hAnsi="Times New Roman" w:cs="Times New Roman"/>
        </w:rPr>
        <w:t>: For companies with ongoing partnerships with LCAH, accommodations are pre-arranged for groups of employees, reducing individual vetting time.</w:t>
      </w:r>
    </w:p>
    <w:p w14:paraId="2B153D60" w14:textId="77777777" w:rsidR="00AE0DE3" w:rsidRPr="001A1EC9" w:rsidRDefault="00AE0DE3" w:rsidP="001A1EC9">
      <w:pPr>
        <w:spacing w:line="360" w:lineRule="auto"/>
        <w:jc w:val="both"/>
        <w:rPr>
          <w:rFonts w:ascii="Times New Roman" w:hAnsi="Times New Roman" w:cs="Times New Roman"/>
          <w:b/>
          <w:bCs/>
        </w:rPr>
      </w:pPr>
      <w:r w:rsidRPr="001A1EC9">
        <w:rPr>
          <w:rFonts w:ascii="Times New Roman" w:hAnsi="Times New Roman" w:cs="Times New Roman"/>
          <w:b/>
          <w:bCs/>
        </w:rPr>
        <w:t>2. Booking Confirmation</w:t>
      </w:r>
    </w:p>
    <w:p w14:paraId="68E04F3C" w14:textId="77777777" w:rsidR="00AE0DE3" w:rsidRPr="001A1EC9" w:rsidRDefault="00AE0DE3" w:rsidP="001A1EC9">
      <w:pPr>
        <w:numPr>
          <w:ilvl w:val="0"/>
          <w:numId w:val="29"/>
        </w:numPr>
        <w:spacing w:line="360" w:lineRule="auto"/>
        <w:jc w:val="both"/>
        <w:rPr>
          <w:rFonts w:ascii="Times New Roman" w:hAnsi="Times New Roman" w:cs="Times New Roman"/>
        </w:rPr>
      </w:pPr>
      <w:r w:rsidRPr="001A1EC9">
        <w:rPr>
          <w:rFonts w:ascii="Times New Roman" w:hAnsi="Times New Roman" w:cs="Times New Roman"/>
          <w:b/>
          <w:bCs/>
        </w:rPr>
        <w:t>Approval Notification</w:t>
      </w:r>
      <w:r w:rsidRPr="001A1EC9">
        <w:rPr>
          <w:rFonts w:ascii="Times New Roman" w:hAnsi="Times New Roman" w:cs="Times New Roman"/>
        </w:rPr>
        <w:t>: Once the vetting process is completed successfully, the applicant is notified of their approval and provided with booking details.</w:t>
      </w:r>
    </w:p>
    <w:p w14:paraId="004C95F4" w14:textId="77777777" w:rsidR="00AE0DE3" w:rsidRPr="001A1EC9" w:rsidRDefault="00AE0DE3" w:rsidP="001A1EC9">
      <w:pPr>
        <w:numPr>
          <w:ilvl w:val="0"/>
          <w:numId w:val="29"/>
        </w:numPr>
        <w:spacing w:line="360" w:lineRule="auto"/>
        <w:jc w:val="both"/>
        <w:rPr>
          <w:rFonts w:ascii="Times New Roman" w:hAnsi="Times New Roman" w:cs="Times New Roman"/>
        </w:rPr>
      </w:pPr>
      <w:r w:rsidRPr="001A1EC9">
        <w:rPr>
          <w:rFonts w:ascii="Times New Roman" w:hAnsi="Times New Roman" w:cs="Times New Roman"/>
          <w:b/>
          <w:bCs/>
        </w:rPr>
        <w:lastRenderedPageBreak/>
        <w:t>Payment Process</w:t>
      </w:r>
      <w:r w:rsidRPr="001A1EC9">
        <w:rPr>
          <w:rFonts w:ascii="Times New Roman" w:hAnsi="Times New Roman" w:cs="Times New Roman"/>
        </w:rPr>
        <w:t>: Guests are required to complete the payment for their stay, which varies based on room category and duration.</w:t>
      </w:r>
    </w:p>
    <w:p w14:paraId="15216D5D" w14:textId="77777777" w:rsidR="00AE0DE3" w:rsidRPr="001A1EC9" w:rsidRDefault="00AE0DE3" w:rsidP="001A1EC9">
      <w:pPr>
        <w:spacing w:line="360" w:lineRule="auto"/>
        <w:jc w:val="both"/>
        <w:rPr>
          <w:rFonts w:ascii="Times New Roman" w:hAnsi="Times New Roman" w:cs="Times New Roman"/>
          <w:b/>
          <w:bCs/>
        </w:rPr>
      </w:pPr>
      <w:r w:rsidRPr="001A1EC9">
        <w:rPr>
          <w:rFonts w:ascii="Times New Roman" w:hAnsi="Times New Roman" w:cs="Times New Roman"/>
          <w:b/>
          <w:bCs/>
        </w:rPr>
        <w:t>3. Check-In Procedure</w:t>
      </w:r>
    </w:p>
    <w:p w14:paraId="3E6D3359" w14:textId="77777777" w:rsidR="00AE0DE3" w:rsidRPr="001A1EC9" w:rsidRDefault="00AE0DE3" w:rsidP="001A1EC9">
      <w:pPr>
        <w:numPr>
          <w:ilvl w:val="0"/>
          <w:numId w:val="30"/>
        </w:numPr>
        <w:spacing w:line="360" w:lineRule="auto"/>
        <w:jc w:val="both"/>
        <w:rPr>
          <w:rFonts w:ascii="Times New Roman" w:hAnsi="Times New Roman" w:cs="Times New Roman"/>
        </w:rPr>
      </w:pPr>
      <w:r w:rsidRPr="001A1EC9">
        <w:rPr>
          <w:rFonts w:ascii="Times New Roman" w:hAnsi="Times New Roman" w:cs="Times New Roman"/>
          <w:b/>
          <w:bCs/>
        </w:rPr>
        <w:t>Arrival</w:t>
      </w:r>
      <w:r w:rsidRPr="001A1EC9">
        <w:rPr>
          <w:rFonts w:ascii="Times New Roman" w:hAnsi="Times New Roman" w:cs="Times New Roman"/>
        </w:rPr>
        <w:t>: Guests arrive at the hostel and present their booking confirmation at the front desk.</w:t>
      </w:r>
    </w:p>
    <w:p w14:paraId="7E57A5C4" w14:textId="77777777" w:rsidR="00AE0DE3" w:rsidRPr="001A1EC9" w:rsidRDefault="00AE0DE3" w:rsidP="001A1EC9">
      <w:pPr>
        <w:numPr>
          <w:ilvl w:val="0"/>
          <w:numId w:val="30"/>
        </w:numPr>
        <w:spacing w:line="360" w:lineRule="auto"/>
        <w:jc w:val="both"/>
        <w:rPr>
          <w:rFonts w:ascii="Times New Roman" w:hAnsi="Times New Roman" w:cs="Times New Roman"/>
        </w:rPr>
      </w:pPr>
      <w:r w:rsidRPr="001A1EC9">
        <w:rPr>
          <w:rFonts w:ascii="Times New Roman" w:hAnsi="Times New Roman" w:cs="Times New Roman"/>
          <w:b/>
          <w:bCs/>
        </w:rPr>
        <w:t>ID Verification</w:t>
      </w:r>
      <w:r w:rsidRPr="001A1EC9">
        <w:rPr>
          <w:rFonts w:ascii="Times New Roman" w:hAnsi="Times New Roman" w:cs="Times New Roman"/>
        </w:rPr>
        <w:t>: Additional identification verification is performed to ensure the guest matches the pre-approved applicant.</w:t>
      </w:r>
    </w:p>
    <w:p w14:paraId="037F4AB7" w14:textId="77777777" w:rsidR="00AE0DE3" w:rsidRPr="001A1EC9" w:rsidRDefault="00AE0DE3" w:rsidP="001A1EC9">
      <w:pPr>
        <w:numPr>
          <w:ilvl w:val="0"/>
          <w:numId w:val="30"/>
        </w:numPr>
        <w:spacing w:line="360" w:lineRule="auto"/>
        <w:jc w:val="both"/>
        <w:rPr>
          <w:rFonts w:ascii="Times New Roman" w:hAnsi="Times New Roman" w:cs="Times New Roman"/>
        </w:rPr>
      </w:pPr>
      <w:r w:rsidRPr="001A1EC9">
        <w:rPr>
          <w:rFonts w:ascii="Times New Roman" w:hAnsi="Times New Roman" w:cs="Times New Roman"/>
          <w:b/>
          <w:bCs/>
        </w:rPr>
        <w:t>Orientation</w:t>
      </w:r>
      <w:r w:rsidRPr="001A1EC9">
        <w:rPr>
          <w:rFonts w:ascii="Times New Roman" w:hAnsi="Times New Roman" w:cs="Times New Roman"/>
        </w:rPr>
        <w:t>: New guests receive an orientation that includes hostel policies, security measures, and amenities.</w:t>
      </w:r>
    </w:p>
    <w:p w14:paraId="4562015B" w14:textId="77777777" w:rsidR="00AE0DE3" w:rsidRPr="001A1EC9" w:rsidRDefault="00AE0DE3" w:rsidP="001A1EC9">
      <w:pPr>
        <w:numPr>
          <w:ilvl w:val="0"/>
          <w:numId w:val="30"/>
        </w:numPr>
        <w:spacing w:line="360" w:lineRule="auto"/>
        <w:jc w:val="both"/>
        <w:rPr>
          <w:rFonts w:ascii="Times New Roman" w:hAnsi="Times New Roman" w:cs="Times New Roman"/>
        </w:rPr>
      </w:pPr>
      <w:r w:rsidRPr="001A1EC9">
        <w:rPr>
          <w:rFonts w:ascii="Times New Roman" w:hAnsi="Times New Roman" w:cs="Times New Roman"/>
          <w:b/>
          <w:bCs/>
        </w:rPr>
        <w:t>Access Credentials</w:t>
      </w:r>
      <w:r w:rsidRPr="001A1EC9">
        <w:rPr>
          <w:rFonts w:ascii="Times New Roman" w:hAnsi="Times New Roman" w:cs="Times New Roman"/>
        </w:rPr>
        <w:t>: Guests are provided with key cards or biometric access for their rooms and common areas.</w:t>
      </w:r>
    </w:p>
    <w:p w14:paraId="5BDAE6B5" w14:textId="77777777" w:rsidR="00AE0DE3" w:rsidRPr="001A1EC9" w:rsidRDefault="00AE0DE3" w:rsidP="001A1EC9">
      <w:pPr>
        <w:spacing w:line="360" w:lineRule="auto"/>
        <w:jc w:val="both"/>
        <w:rPr>
          <w:rFonts w:ascii="Times New Roman" w:hAnsi="Times New Roman" w:cs="Times New Roman"/>
          <w:b/>
          <w:bCs/>
        </w:rPr>
      </w:pPr>
      <w:r w:rsidRPr="001A1EC9">
        <w:rPr>
          <w:rFonts w:ascii="Times New Roman" w:hAnsi="Times New Roman" w:cs="Times New Roman"/>
          <w:b/>
          <w:bCs/>
        </w:rPr>
        <w:t>4. During the Stay</w:t>
      </w:r>
    </w:p>
    <w:p w14:paraId="77D1A81C" w14:textId="77777777" w:rsidR="00AE0DE3" w:rsidRPr="001A1EC9" w:rsidRDefault="00AE0DE3" w:rsidP="001A1EC9">
      <w:pPr>
        <w:numPr>
          <w:ilvl w:val="0"/>
          <w:numId w:val="31"/>
        </w:numPr>
        <w:spacing w:line="360" w:lineRule="auto"/>
        <w:jc w:val="both"/>
        <w:rPr>
          <w:rFonts w:ascii="Times New Roman" w:hAnsi="Times New Roman" w:cs="Times New Roman"/>
        </w:rPr>
      </w:pPr>
      <w:r w:rsidRPr="001A1EC9">
        <w:rPr>
          <w:rFonts w:ascii="Times New Roman" w:hAnsi="Times New Roman" w:cs="Times New Roman"/>
          <w:b/>
          <w:bCs/>
        </w:rPr>
        <w:t>Daily Operations</w:t>
      </w:r>
      <w:r w:rsidRPr="001A1EC9">
        <w:rPr>
          <w:rFonts w:ascii="Times New Roman" w:hAnsi="Times New Roman" w:cs="Times New Roman"/>
        </w:rPr>
        <w:t>:</w:t>
      </w:r>
    </w:p>
    <w:p w14:paraId="412B2BC3" w14:textId="77777777" w:rsidR="00AE0DE3" w:rsidRPr="001A1EC9" w:rsidRDefault="00AE0DE3" w:rsidP="001A1EC9">
      <w:pPr>
        <w:numPr>
          <w:ilvl w:val="1"/>
          <w:numId w:val="31"/>
        </w:numPr>
        <w:spacing w:line="360" w:lineRule="auto"/>
        <w:jc w:val="both"/>
        <w:rPr>
          <w:rFonts w:ascii="Times New Roman" w:hAnsi="Times New Roman" w:cs="Times New Roman"/>
        </w:rPr>
      </w:pPr>
      <w:r w:rsidRPr="001A1EC9">
        <w:rPr>
          <w:rFonts w:ascii="Times New Roman" w:hAnsi="Times New Roman" w:cs="Times New Roman"/>
          <w:b/>
          <w:bCs/>
        </w:rPr>
        <w:t>Room Access</w:t>
      </w:r>
      <w:r w:rsidRPr="001A1EC9">
        <w:rPr>
          <w:rFonts w:ascii="Times New Roman" w:hAnsi="Times New Roman" w:cs="Times New Roman"/>
        </w:rPr>
        <w:t>: Rooms are accessible from 9 PM to 9 AM. Guests are expected to vacate the rooms during the day for cleaning and security purposes.</w:t>
      </w:r>
    </w:p>
    <w:p w14:paraId="303ABFC4" w14:textId="77777777" w:rsidR="00AE0DE3" w:rsidRPr="001A1EC9" w:rsidRDefault="00AE0DE3" w:rsidP="001A1EC9">
      <w:pPr>
        <w:numPr>
          <w:ilvl w:val="1"/>
          <w:numId w:val="31"/>
        </w:numPr>
        <w:spacing w:line="360" w:lineRule="auto"/>
        <w:jc w:val="both"/>
        <w:rPr>
          <w:rFonts w:ascii="Times New Roman" w:hAnsi="Times New Roman" w:cs="Times New Roman"/>
        </w:rPr>
      </w:pPr>
      <w:r w:rsidRPr="001A1EC9">
        <w:rPr>
          <w:rFonts w:ascii="Times New Roman" w:hAnsi="Times New Roman" w:cs="Times New Roman"/>
          <w:b/>
          <w:bCs/>
        </w:rPr>
        <w:t>Security Checks</w:t>
      </w:r>
      <w:r w:rsidRPr="001A1EC9">
        <w:rPr>
          <w:rFonts w:ascii="Times New Roman" w:hAnsi="Times New Roman" w:cs="Times New Roman"/>
        </w:rPr>
        <w:t>: Regular patrols and CCTV monitoring ensure the safety of the premises.</w:t>
      </w:r>
    </w:p>
    <w:p w14:paraId="58DB9991" w14:textId="77777777" w:rsidR="00AE0DE3" w:rsidRPr="001A1EC9" w:rsidRDefault="00AE0DE3" w:rsidP="001A1EC9">
      <w:pPr>
        <w:numPr>
          <w:ilvl w:val="1"/>
          <w:numId w:val="31"/>
        </w:numPr>
        <w:spacing w:line="360" w:lineRule="auto"/>
        <w:jc w:val="both"/>
        <w:rPr>
          <w:rFonts w:ascii="Times New Roman" w:hAnsi="Times New Roman" w:cs="Times New Roman"/>
        </w:rPr>
      </w:pPr>
      <w:r w:rsidRPr="001A1EC9">
        <w:rPr>
          <w:rFonts w:ascii="Times New Roman" w:hAnsi="Times New Roman" w:cs="Times New Roman"/>
          <w:b/>
          <w:bCs/>
        </w:rPr>
        <w:t>Community Activities</w:t>
      </w:r>
      <w:r w:rsidRPr="001A1EC9">
        <w:rPr>
          <w:rFonts w:ascii="Times New Roman" w:hAnsi="Times New Roman" w:cs="Times New Roman"/>
        </w:rPr>
        <w:t>: Organized events and activities promote interaction and networking among guests.</w:t>
      </w:r>
    </w:p>
    <w:p w14:paraId="7B9F47EF" w14:textId="77777777" w:rsidR="00AE0DE3" w:rsidRPr="001A1EC9" w:rsidRDefault="00AE0DE3" w:rsidP="001A1EC9">
      <w:pPr>
        <w:numPr>
          <w:ilvl w:val="1"/>
          <w:numId w:val="31"/>
        </w:numPr>
        <w:spacing w:line="360" w:lineRule="auto"/>
        <w:jc w:val="both"/>
        <w:rPr>
          <w:rFonts w:ascii="Times New Roman" w:hAnsi="Times New Roman" w:cs="Times New Roman"/>
        </w:rPr>
      </w:pPr>
      <w:r w:rsidRPr="001A1EC9">
        <w:rPr>
          <w:rFonts w:ascii="Times New Roman" w:hAnsi="Times New Roman" w:cs="Times New Roman"/>
          <w:b/>
          <w:bCs/>
        </w:rPr>
        <w:t>Dining Services</w:t>
      </w:r>
      <w:r w:rsidRPr="001A1EC9">
        <w:rPr>
          <w:rFonts w:ascii="Times New Roman" w:hAnsi="Times New Roman" w:cs="Times New Roman"/>
        </w:rPr>
        <w:t>: Meals are available in the on-site cafeteria, offering a variety of options to cater to different dietary preferences.</w:t>
      </w:r>
    </w:p>
    <w:p w14:paraId="28978A1F" w14:textId="77777777" w:rsidR="00AE0DE3" w:rsidRPr="001A1EC9" w:rsidRDefault="00AE0DE3" w:rsidP="001A1EC9">
      <w:pPr>
        <w:numPr>
          <w:ilvl w:val="1"/>
          <w:numId w:val="31"/>
        </w:numPr>
        <w:spacing w:line="360" w:lineRule="auto"/>
        <w:jc w:val="both"/>
        <w:rPr>
          <w:rFonts w:ascii="Times New Roman" w:hAnsi="Times New Roman" w:cs="Times New Roman"/>
        </w:rPr>
      </w:pPr>
      <w:r w:rsidRPr="001A1EC9">
        <w:rPr>
          <w:rFonts w:ascii="Times New Roman" w:hAnsi="Times New Roman" w:cs="Times New Roman"/>
          <w:b/>
          <w:bCs/>
        </w:rPr>
        <w:t>Laundry Facilities</w:t>
      </w:r>
      <w:r w:rsidRPr="001A1EC9">
        <w:rPr>
          <w:rFonts w:ascii="Times New Roman" w:hAnsi="Times New Roman" w:cs="Times New Roman"/>
        </w:rPr>
        <w:t>: Guests have access to laundry rooms equipped with washers and dryers.</w:t>
      </w:r>
    </w:p>
    <w:p w14:paraId="589A891F" w14:textId="77777777" w:rsidR="00AE0DE3" w:rsidRPr="001A1EC9" w:rsidRDefault="00AE0DE3" w:rsidP="001A1EC9">
      <w:pPr>
        <w:numPr>
          <w:ilvl w:val="1"/>
          <w:numId w:val="31"/>
        </w:numPr>
        <w:spacing w:line="360" w:lineRule="auto"/>
        <w:jc w:val="both"/>
        <w:rPr>
          <w:rFonts w:ascii="Times New Roman" w:hAnsi="Times New Roman" w:cs="Times New Roman"/>
        </w:rPr>
      </w:pPr>
      <w:r w:rsidRPr="001A1EC9">
        <w:rPr>
          <w:rFonts w:ascii="Times New Roman" w:hAnsi="Times New Roman" w:cs="Times New Roman"/>
          <w:b/>
          <w:bCs/>
        </w:rPr>
        <w:t>Maintenance and Support</w:t>
      </w:r>
      <w:r w:rsidRPr="001A1EC9">
        <w:rPr>
          <w:rFonts w:ascii="Times New Roman" w:hAnsi="Times New Roman" w:cs="Times New Roman"/>
        </w:rPr>
        <w:t>: On-site staff are available to assist with any maintenance issues or support needs.</w:t>
      </w:r>
    </w:p>
    <w:p w14:paraId="3B8B5D81" w14:textId="77777777" w:rsidR="00AE0DE3" w:rsidRPr="001A1EC9" w:rsidRDefault="00AE0DE3" w:rsidP="001A1EC9">
      <w:pPr>
        <w:spacing w:line="360" w:lineRule="auto"/>
        <w:jc w:val="both"/>
        <w:rPr>
          <w:rFonts w:ascii="Times New Roman" w:hAnsi="Times New Roman" w:cs="Times New Roman"/>
          <w:b/>
          <w:bCs/>
        </w:rPr>
      </w:pPr>
      <w:r w:rsidRPr="001A1EC9">
        <w:rPr>
          <w:rFonts w:ascii="Times New Roman" w:hAnsi="Times New Roman" w:cs="Times New Roman"/>
          <w:b/>
          <w:bCs/>
        </w:rPr>
        <w:t>5. Incident Management</w:t>
      </w:r>
    </w:p>
    <w:p w14:paraId="6C8EDF46" w14:textId="77777777" w:rsidR="00AE0DE3" w:rsidRPr="001A1EC9" w:rsidRDefault="00AE0DE3" w:rsidP="001A1EC9">
      <w:pPr>
        <w:numPr>
          <w:ilvl w:val="0"/>
          <w:numId w:val="32"/>
        </w:numPr>
        <w:spacing w:line="360" w:lineRule="auto"/>
        <w:jc w:val="both"/>
        <w:rPr>
          <w:rFonts w:ascii="Times New Roman" w:hAnsi="Times New Roman" w:cs="Times New Roman"/>
        </w:rPr>
      </w:pPr>
      <w:r w:rsidRPr="001A1EC9">
        <w:rPr>
          <w:rFonts w:ascii="Times New Roman" w:hAnsi="Times New Roman" w:cs="Times New Roman"/>
          <w:b/>
          <w:bCs/>
        </w:rPr>
        <w:t>Emergency Response</w:t>
      </w:r>
      <w:r w:rsidRPr="001A1EC9">
        <w:rPr>
          <w:rFonts w:ascii="Times New Roman" w:hAnsi="Times New Roman" w:cs="Times New Roman"/>
        </w:rPr>
        <w:t>: Clear protocols are in place for handling emergencies, including medical situations and security threats.</w:t>
      </w:r>
    </w:p>
    <w:p w14:paraId="40187039" w14:textId="77777777" w:rsidR="00AE0DE3" w:rsidRPr="001A1EC9" w:rsidRDefault="00AE0DE3" w:rsidP="001A1EC9">
      <w:pPr>
        <w:numPr>
          <w:ilvl w:val="0"/>
          <w:numId w:val="32"/>
        </w:numPr>
        <w:spacing w:line="360" w:lineRule="auto"/>
        <w:jc w:val="both"/>
        <w:rPr>
          <w:rFonts w:ascii="Times New Roman" w:hAnsi="Times New Roman" w:cs="Times New Roman"/>
        </w:rPr>
      </w:pPr>
      <w:r w:rsidRPr="001A1EC9">
        <w:rPr>
          <w:rFonts w:ascii="Times New Roman" w:hAnsi="Times New Roman" w:cs="Times New Roman"/>
          <w:b/>
          <w:bCs/>
        </w:rPr>
        <w:lastRenderedPageBreak/>
        <w:t>Conflict Resolution</w:t>
      </w:r>
      <w:r w:rsidRPr="001A1EC9">
        <w:rPr>
          <w:rFonts w:ascii="Times New Roman" w:hAnsi="Times New Roman" w:cs="Times New Roman"/>
        </w:rPr>
        <w:t>: Staff are trained to mediate and resolve conflicts between guests to maintain a harmonious living environment.</w:t>
      </w:r>
    </w:p>
    <w:p w14:paraId="049614DA" w14:textId="77777777" w:rsidR="00AE0DE3" w:rsidRPr="001A1EC9" w:rsidRDefault="00AE0DE3" w:rsidP="001A1EC9">
      <w:pPr>
        <w:spacing w:line="360" w:lineRule="auto"/>
        <w:jc w:val="both"/>
        <w:rPr>
          <w:rFonts w:ascii="Times New Roman" w:hAnsi="Times New Roman" w:cs="Times New Roman"/>
          <w:b/>
          <w:bCs/>
        </w:rPr>
      </w:pPr>
      <w:r w:rsidRPr="001A1EC9">
        <w:rPr>
          <w:rFonts w:ascii="Times New Roman" w:hAnsi="Times New Roman" w:cs="Times New Roman"/>
          <w:b/>
          <w:bCs/>
        </w:rPr>
        <w:t>6. Check-Out Procedure</w:t>
      </w:r>
    </w:p>
    <w:p w14:paraId="0CAA9004" w14:textId="77777777" w:rsidR="00AE0DE3" w:rsidRPr="001A1EC9" w:rsidRDefault="00AE0DE3" w:rsidP="001A1EC9">
      <w:pPr>
        <w:numPr>
          <w:ilvl w:val="0"/>
          <w:numId w:val="33"/>
        </w:numPr>
        <w:spacing w:line="360" w:lineRule="auto"/>
        <w:jc w:val="both"/>
        <w:rPr>
          <w:rFonts w:ascii="Times New Roman" w:hAnsi="Times New Roman" w:cs="Times New Roman"/>
        </w:rPr>
      </w:pPr>
      <w:r w:rsidRPr="001A1EC9">
        <w:rPr>
          <w:rFonts w:ascii="Times New Roman" w:hAnsi="Times New Roman" w:cs="Times New Roman"/>
          <w:b/>
          <w:bCs/>
        </w:rPr>
        <w:t>Departure Notification</w:t>
      </w:r>
      <w:r w:rsidRPr="001A1EC9">
        <w:rPr>
          <w:rFonts w:ascii="Times New Roman" w:hAnsi="Times New Roman" w:cs="Times New Roman"/>
        </w:rPr>
        <w:t>: Guests are required to notify the front desk of their intended check-out date at least 24 hours in advance.</w:t>
      </w:r>
    </w:p>
    <w:p w14:paraId="0663B25D" w14:textId="77777777" w:rsidR="00AE0DE3" w:rsidRPr="001A1EC9" w:rsidRDefault="00AE0DE3" w:rsidP="001A1EC9">
      <w:pPr>
        <w:numPr>
          <w:ilvl w:val="0"/>
          <w:numId w:val="33"/>
        </w:numPr>
        <w:spacing w:line="360" w:lineRule="auto"/>
        <w:jc w:val="both"/>
        <w:rPr>
          <w:rFonts w:ascii="Times New Roman" w:hAnsi="Times New Roman" w:cs="Times New Roman"/>
        </w:rPr>
      </w:pPr>
      <w:r w:rsidRPr="001A1EC9">
        <w:rPr>
          <w:rFonts w:ascii="Times New Roman" w:hAnsi="Times New Roman" w:cs="Times New Roman"/>
          <w:b/>
          <w:bCs/>
        </w:rPr>
        <w:t>Room Inspection</w:t>
      </w:r>
      <w:r w:rsidRPr="001A1EC9">
        <w:rPr>
          <w:rFonts w:ascii="Times New Roman" w:hAnsi="Times New Roman" w:cs="Times New Roman"/>
        </w:rPr>
        <w:t>: A thorough inspection of the room is conducted to ensure no damages or missing items.</w:t>
      </w:r>
    </w:p>
    <w:p w14:paraId="39BE4325" w14:textId="77777777" w:rsidR="00AE0DE3" w:rsidRPr="001A1EC9" w:rsidRDefault="00AE0DE3" w:rsidP="001A1EC9">
      <w:pPr>
        <w:numPr>
          <w:ilvl w:val="0"/>
          <w:numId w:val="33"/>
        </w:numPr>
        <w:spacing w:line="360" w:lineRule="auto"/>
        <w:jc w:val="both"/>
        <w:rPr>
          <w:rFonts w:ascii="Times New Roman" w:hAnsi="Times New Roman" w:cs="Times New Roman"/>
        </w:rPr>
      </w:pPr>
      <w:r w:rsidRPr="001A1EC9">
        <w:rPr>
          <w:rFonts w:ascii="Times New Roman" w:hAnsi="Times New Roman" w:cs="Times New Roman"/>
          <w:b/>
          <w:bCs/>
        </w:rPr>
        <w:t>Feedback Collection</w:t>
      </w:r>
      <w:r w:rsidRPr="001A1EC9">
        <w:rPr>
          <w:rFonts w:ascii="Times New Roman" w:hAnsi="Times New Roman" w:cs="Times New Roman"/>
        </w:rPr>
        <w:t>: Guests are encouraged to provide feedback on their stay, which is used to improve services.</w:t>
      </w:r>
    </w:p>
    <w:p w14:paraId="5322C678" w14:textId="77777777" w:rsidR="00AE0DE3" w:rsidRPr="001A1EC9" w:rsidRDefault="00AE0DE3" w:rsidP="001A1EC9">
      <w:pPr>
        <w:numPr>
          <w:ilvl w:val="0"/>
          <w:numId w:val="33"/>
        </w:numPr>
        <w:spacing w:line="360" w:lineRule="auto"/>
        <w:jc w:val="both"/>
        <w:rPr>
          <w:rFonts w:ascii="Times New Roman" w:hAnsi="Times New Roman" w:cs="Times New Roman"/>
        </w:rPr>
      </w:pPr>
      <w:r w:rsidRPr="001A1EC9">
        <w:rPr>
          <w:rFonts w:ascii="Times New Roman" w:hAnsi="Times New Roman" w:cs="Times New Roman"/>
          <w:b/>
          <w:bCs/>
        </w:rPr>
        <w:t>Return of Access Credentials</w:t>
      </w:r>
      <w:r w:rsidRPr="001A1EC9">
        <w:rPr>
          <w:rFonts w:ascii="Times New Roman" w:hAnsi="Times New Roman" w:cs="Times New Roman"/>
        </w:rPr>
        <w:t>: Guests return key cards or other access devices before leaving.</w:t>
      </w:r>
    </w:p>
    <w:p w14:paraId="7824D63D" w14:textId="77777777" w:rsidR="00AE0DE3" w:rsidRPr="001A1EC9" w:rsidRDefault="00AE0DE3" w:rsidP="001A1EC9">
      <w:pPr>
        <w:spacing w:line="360" w:lineRule="auto"/>
        <w:jc w:val="both"/>
        <w:rPr>
          <w:rFonts w:ascii="Times New Roman" w:hAnsi="Times New Roman" w:cs="Times New Roman"/>
          <w:b/>
          <w:bCs/>
        </w:rPr>
      </w:pPr>
      <w:r w:rsidRPr="001A1EC9">
        <w:rPr>
          <w:rFonts w:ascii="Times New Roman" w:hAnsi="Times New Roman" w:cs="Times New Roman"/>
          <w:b/>
          <w:bCs/>
        </w:rPr>
        <w:t>7. Post-Departure Follow-Up</w:t>
      </w:r>
    </w:p>
    <w:p w14:paraId="383BCA89" w14:textId="77777777" w:rsidR="00AE0DE3" w:rsidRPr="001A1EC9" w:rsidRDefault="00AE0DE3" w:rsidP="001A1EC9">
      <w:pPr>
        <w:numPr>
          <w:ilvl w:val="0"/>
          <w:numId w:val="34"/>
        </w:numPr>
        <w:spacing w:line="360" w:lineRule="auto"/>
        <w:jc w:val="both"/>
        <w:rPr>
          <w:rFonts w:ascii="Times New Roman" w:hAnsi="Times New Roman" w:cs="Times New Roman"/>
        </w:rPr>
      </w:pPr>
      <w:r w:rsidRPr="001A1EC9">
        <w:rPr>
          <w:rFonts w:ascii="Times New Roman" w:hAnsi="Times New Roman" w:cs="Times New Roman"/>
          <w:b/>
          <w:bCs/>
        </w:rPr>
        <w:t>Data Analysis</w:t>
      </w:r>
      <w:r w:rsidRPr="001A1EC9">
        <w:rPr>
          <w:rFonts w:ascii="Times New Roman" w:hAnsi="Times New Roman" w:cs="Times New Roman"/>
        </w:rPr>
        <w:t xml:space="preserve">: Feedback and data collected during the stay are </w:t>
      </w:r>
      <w:proofErr w:type="spellStart"/>
      <w:r w:rsidRPr="001A1EC9">
        <w:rPr>
          <w:rFonts w:ascii="Times New Roman" w:hAnsi="Times New Roman" w:cs="Times New Roman"/>
        </w:rPr>
        <w:t>analyzed</w:t>
      </w:r>
      <w:proofErr w:type="spellEnd"/>
      <w:r w:rsidRPr="001A1EC9">
        <w:rPr>
          <w:rFonts w:ascii="Times New Roman" w:hAnsi="Times New Roman" w:cs="Times New Roman"/>
        </w:rPr>
        <w:t xml:space="preserve"> to identify areas for improvement.</w:t>
      </w:r>
    </w:p>
    <w:p w14:paraId="68D5C4A8" w14:textId="77777777" w:rsidR="00AE0DE3" w:rsidRPr="001A1EC9" w:rsidRDefault="00AE0DE3" w:rsidP="001A1EC9">
      <w:pPr>
        <w:numPr>
          <w:ilvl w:val="0"/>
          <w:numId w:val="34"/>
        </w:numPr>
        <w:spacing w:line="360" w:lineRule="auto"/>
        <w:jc w:val="both"/>
        <w:rPr>
          <w:rFonts w:ascii="Times New Roman" w:hAnsi="Times New Roman" w:cs="Times New Roman"/>
        </w:rPr>
      </w:pPr>
      <w:r w:rsidRPr="001A1EC9">
        <w:rPr>
          <w:rFonts w:ascii="Times New Roman" w:hAnsi="Times New Roman" w:cs="Times New Roman"/>
          <w:b/>
          <w:bCs/>
        </w:rPr>
        <w:t>Record Keeping</w:t>
      </w:r>
      <w:r w:rsidRPr="001A1EC9">
        <w:rPr>
          <w:rFonts w:ascii="Times New Roman" w:hAnsi="Times New Roman" w:cs="Times New Roman"/>
        </w:rPr>
        <w:t>: Information on the guest’s stay is securely stored for future reference, maintaining confidentiality.</w:t>
      </w:r>
    </w:p>
    <w:p w14:paraId="6BE64788" w14:textId="77777777" w:rsidR="00AE0DE3" w:rsidRPr="001A1EC9" w:rsidRDefault="00AE0DE3" w:rsidP="001A1EC9">
      <w:pPr>
        <w:spacing w:line="360" w:lineRule="auto"/>
        <w:jc w:val="both"/>
        <w:rPr>
          <w:rFonts w:ascii="Times New Roman" w:hAnsi="Times New Roman" w:cs="Times New Roman"/>
          <w:b/>
          <w:bCs/>
        </w:rPr>
      </w:pPr>
      <w:r w:rsidRPr="001A1EC9">
        <w:rPr>
          <w:rFonts w:ascii="Times New Roman" w:hAnsi="Times New Roman" w:cs="Times New Roman"/>
          <w:b/>
          <w:bCs/>
        </w:rPr>
        <w:t>Additional Security Measures</w:t>
      </w:r>
    </w:p>
    <w:p w14:paraId="7C5318D3" w14:textId="77777777" w:rsidR="00AE0DE3" w:rsidRPr="001A1EC9" w:rsidRDefault="00AE0DE3" w:rsidP="001A1EC9">
      <w:pPr>
        <w:numPr>
          <w:ilvl w:val="0"/>
          <w:numId w:val="35"/>
        </w:numPr>
        <w:spacing w:line="360" w:lineRule="auto"/>
        <w:jc w:val="both"/>
        <w:rPr>
          <w:rFonts w:ascii="Times New Roman" w:hAnsi="Times New Roman" w:cs="Times New Roman"/>
        </w:rPr>
      </w:pPr>
      <w:r w:rsidRPr="001A1EC9">
        <w:rPr>
          <w:rFonts w:ascii="Times New Roman" w:hAnsi="Times New Roman" w:cs="Times New Roman"/>
          <w:b/>
          <w:bCs/>
        </w:rPr>
        <w:t>Random Checks</w:t>
      </w:r>
      <w:r w:rsidRPr="001A1EC9">
        <w:rPr>
          <w:rFonts w:ascii="Times New Roman" w:hAnsi="Times New Roman" w:cs="Times New Roman"/>
        </w:rPr>
        <w:t>: Occasional random checks are conducted to ensure compliance with hostel policies.</w:t>
      </w:r>
    </w:p>
    <w:p w14:paraId="1AEC5090" w14:textId="77777777" w:rsidR="00AE0DE3" w:rsidRPr="001A1EC9" w:rsidRDefault="00AE0DE3" w:rsidP="001A1EC9">
      <w:pPr>
        <w:numPr>
          <w:ilvl w:val="0"/>
          <w:numId w:val="35"/>
        </w:numPr>
        <w:spacing w:line="360" w:lineRule="auto"/>
        <w:jc w:val="both"/>
        <w:rPr>
          <w:rFonts w:ascii="Times New Roman" w:hAnsi="Times New Roman" w:cs="Times New Roman"/>
        </w:rPr>
      </w:pPr>
      <w:r w:rsidRPr="001A1EC9">
        <w:rPr>
          <w:rFonts w:ascii="Times New Roman" w:hAnsi="Times New Roman" w:cs="Times New Roman"/>
          <w:b/>
          <w:bCs/>
        </w:rPr>
        <w:t>Guest Identification</w:t>
      </w:r>
      <w:r w:rsidRPr="001A1EC9">
        <w:rPr>
          <w:rFonts w:ascii="Times New Roman" w:hAnsi="Times New Roman" w:cs="Times New Roman"/>
        </w:rPr>
        <w:t>: Each guest is issued a photo ID specific to LCAH to facilitate easy identification by staff.</w:t>
      </w:r>
    </w:p>
    <w:p w14:paraId="76DB6C2A" w14:textId="77777777" w:rsidR="00AE0DE3" w:rsidRPr="001A1EC9" w:rsidRDefault="00AE0DE3" w:rsidP="001A1EC9">
      <w:pPr>
        <w:numPr>
          <w:ilvl w:val="0"/>
          <w:numId w:val="35"/>
        </w:numPr>
        <w:spacing w:line="360" w:lineRule="auto"/>
        <w:jc w:val="both"/>
        <w:rPr>
          <w:rFonts w:ascii="Times New Roman" w:hAnsi="Times New Roman" w:cs="Times New Roman"/>
        </w:rPr>
      </w:pPr>
      <w:r w:rsidRPr="001A1EC9">
        <w:rPr>
          <w:rFonts w:ascii="Times New Roman" w:hAnsi="Times New Roman" w:cs="Times New Roman"/>
          <w:b/>
          <w:bCs/>
        </w:rPr>
        <w:t>Security Drills</w:t>
      </w:r>
      <w:r w:rsidRPr="001A1EC9">
        <w:rPr>
          <w:rFonts w:ascii="Times New Roman" w:hAnsi="Times New Roman" w:cs="Times New Roman"/>
        </w:rPr>
        <w:t>: Regular security drills are conducted to ensure guests are familiar with emergency procedures.</w:t>
      </w:r>
    </w:p>
    <w:p w14:paraId="5AD18EE0" w14:textId="77777777" w:rsidR="00AE0DE3" w:rsidRPr="001A1EC9" w:rsidRDefault="00AE0DE3" w:rsidP="001A1EC9">
      <w:pPr>
        <w:spacing w:line="360" w:lineRule="auto"/>
        <w:jc w:val="both"/>
        <w:rPr>
          <w:rFonts w:ascii="Times New Roman" w:hAnsi="Times New Roman" w:cs="Times New Roman"/>
          <w:b/>
          <w:bCs/>
        </w:rPr>
      </w:pPr>
      <w:r w:rsidRPr="001A1EC9">
        <w:rPr>
          <w:rFonts w:ascii="Times New Roman" w:hAnsi="Times New Roman" w:cs="Times New Roman"/>
          <w:b/>
          <w:bCs/>
        </w:rPr>
        <w:t>Conclusion</w:t>
      </w:r>
    </w:p>
    <w:p w14:paraId="34631EE3" w14:textId="77777777" w:rsidR="00AE0DE3" w:rsidRPr="001A1EC9" w:rsidRDefault="00AE0DE3" w:rsidP="001A1EC9">
      <w:pPr>
        <w:spacing w:line="360" w:lineRule="auto"/>
        <w:jc w:val="both"/>
        <w:rPr>
          <w:rFonts w:ascii="Times New Roman" w:hAnsi="Times New Roman" w:cs="Times New Roman"/>
        </w:rPr>
      </w:pPr>
      <w:r w:rsidRPr="001A1EC9">
        <w:rPr>
          <w:rFonts w:ascii="Times New Roman" w:hAnsi="Times New Roman" w:cs="Times New Roman"/>
        </w:rPr>
        <w:t>The life cycle use case of LCAH is structured to provide a seamless and secure experience for all guests. From pre-arrival vetting to post-departure follow-up, each phase is designed to ensure that guests enjoy a safe, comfortable, and community-oriented stay. Through rigorous security measures and a commitment to continuous improvement, LCAH aims to set a new standard for co-accommodation in Lagos.</w:t>
      </w:r>
    </w:p>
    <w:p w14:paraId="65D293B8" w14:textId="77777777" w:rsidR="00AE0DE3" w:rsidRPr="001A1EC9" w:rsidRDefault="00AE0DE3" w:rsidP="001A1EC9">
      <w:pPr>
        <w:spacing w:line="360" w:lineRule="auto"/>
        <w:jc w:val="both"/>
        <w:rPr>
          <w:rFonts w:ascii="Times New Roman" w:hAnsi="Times New Roman" w:cs="Times New Roman"/>
        </w:rPr>
      </w:pPr>
    </w:p>
    <w:p w14:paraId="5A79F7DF" w14:textId="77777777" w:rsidR="00AE0DE3" w:rsidRPr="001A1EC9" w:rsidRDefault="00AE0DE3" w:rsidP="001A1EC9">
      <w:pPr>
        <w:spacing w:line="360" w:lineRule="auto"/>
        <w:jc w:val="both"/>
        <w:rPr>
          <w:rFonts w:ascii="Times New Roman" w:hAnsi="Times New Roman" w:cs="Times New Roman"/>
          <w:b/>
          <w:bCs/>
          <w:highlight w:val="yellow"/>
        </w:rPr>
      </w:pPr>
      <w:r w:rsidRPr="001A1EC9">
        <w:rPr>
          <w:rFonts w:ascii="Times New Roman" w:hAnsi="Times New Roman" w:cs="Times New Roman"/>
          <w:b/>
          <w:bCs/>
          <w:highlight w:val="yellow"/>
        </w:rPr>
        <w:lastRenderedPageBreak/>
        <w:t>Revised Project Name</w:t>
      </w:r>
    </w:p>
    <w:p w14:paraId="142713C9" w14:textId="77777777" w:rsidR="00AE0DE3" w:rsidRPr="001A1EC9" w:rsidRDefault="00AE0DE3" w:rsidP="001A1EC9">
      <w:p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Name</w:t>
      </w:r>
      <w:r w:rsidRPr="001A1EC9">
        <w:rPr>
          <w:rFonts w:ascii="Times New Roman" w:hAnsi="Times New Roman" w:cs="Times New Roman"/>
          <w:highlight w:val="yellow"/>
        </w:rPr>
        <w:t>: IslandRest Hostel</w:t>
      </w:r>
    </w:p>
    <w:p w14:paraId="3A2EBD78" w14:textId="77777777" w:rsidR="00AE0DE3" w:rsidRPr="001A1EC9" w:rsidRDefault="00AE0DE3" w:rsidP="001A1EC9">
      <w:pPr>
        <w:spacing w:line="360" w:lineRule="auto"/>
        <w:jc w:val="both"/>
        <w:rPr>
          <w:rFonts w:ascii="Times New Roman" w:hAnsi="Times New Roman" w:cs="Times New Roman"/>
          <w:b/>
          <w:bCs/>
          <w:highlight w:val="yellow"/>
        </w:rPr>
      </w:pPr>
      <w:r w:rsidRPr="001A1EC9">
        <w:rPr>
          <w:rFonts w:ascii="Times New Roman" w:hAnsi="Times New Roman" w:cs="Times New Roman"/>
          <w:b/>
          <w:bCs/>
          <w:highlight w:val="yellow"/>
        </w:rPr>
        <w:t>Life Cycle Drawing Simulation</w:t>
      </w:r>
    </w:p>
    <w:p w14:paraId="2E2767F5" w14:textId="77777777" w:rsidR="00AE0DE3" w:rsidRPr="001A1EC9" w:rsidRDefault="00AE0DE3" w:rsidP="001A1EC9">
      <w:pPr>
        <w:spacing w:line="360" w:lineRule="auto"/>
        <w:jc w:val="both"/>
        <w:rPr>
          <w:rFonts w:ascii="Times New Roman" w:hAnsi="Times New Roman" w:cs="Times New Roman"/>
          <w:highlight w:val="yellow"/>
        </w:rPr>
      </w:pPr>
      <w:r w:rsidRPr="001A1EC9">
        <w:rPr>
          <w:rFonts w:ascii="Times New Roman" w:hAnsi="Times New Roman" w:cs="Times New Roman"/>
          <w:highlight w:val="yellow"/>
        </w:rPr>
        <w:t>Below is a detailed textual representation of the life cycle stages of a guest's stay at IslandRest Hostel. The diagrammatic representation typically involves a series of steps, often visualized as a flowchart or cycle. Given the limitations of this text-based platform, I'll describe how you can create this flowchart.</w:t>
      </w:r>
    </w:p>
    <w:p w14:paraId="38CBE0CB" w14:textId="77777777" w:rsidR="00AE0DE3" w:rsidRPr="001A1EC9" w:rsidRDefault="00AE0DE3" w:rsidP="001A1EC9">
      <w:pPr>
        <w:spacing w:line="360" w:lineRule="auto"/>
        <w:jc w:val="both"/>
        <w:rPr>
          <w:rFonts w:ascii="Times New Roman" w:hAnsi="Times New Roman" w:cs="Times New Roman"/>
          <w:b/>
          <w:bCs/>
          <w:highlight w:val="yellow"/>
        </w:rPr>
      </w:pPr>
      <w:r w:rsidRPr="001A1EC9">
        <w:rPr>
          <w:rFonts w:ascii="Times New Roman" w:hAnsi="Times New Roman" w:cs="Times New Roman"/>
          <w:b/>
          <w:bCs/>
          <w:highlight w:val="yellow"/>
        </w:rPr>
        <w:t>Textual Life Cycle Description</w:t>
      </w:r>
    </w:p>
    <w:p w14:paraId="007BADD5" w14:textId="77777777" w:rsidR="00AE0DE3" w:rsidRPr="001A1EC9" w:rsidRDefault="00AE0DE3" w:rsidP="001A1EC9">
      <w:pPr>
        <w:numPr>
          <w:ilvl w:val="0"/>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Pre-Arrival Vetting</w:t>
      </w:r>
    </w:p>
    <w:p w14:paraId="23C86EF1"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Application Submission</w:t>
      </w:r>
      <w:r w:rsidRPr="001A1EC9">
        <w:rPr>
          <w:rFonts w:ascii="Times New Roman" w:hAnsi="Times New Roman" w:cs="Times New Roman"/>
          <w:highlight w:val="yellow"/>
        </w:rPr>
        <w:t>:</w:t>
      </w:r>
    </w:p>
    <w:p w14:paraId="5B54CD9F" w14:textId="77777777" w:rsidR="00AE0DE3" w:rsidRPr="001A1EC9" w:rsidRDefault="00AE0DE3" w:rsidP="001A1EC9">
      <w:pPr>
        <w:numPr>
          <w:ilvl w:val="2"/>
          <w:numId w:val="36"/>
        </w:numPr>
        <w:spacing w:line="360" w:lineRule="auto"/>
        <w:jc w:val="both"/>
        <w:rPr>
          <w:rFonts w:ascii="Times New Roman" w:hAnsi="Times New Roman" w:cs="Times New Roman"/>
          <w:highlight w:val="yellow"/>
        </w:rPr>
      </w:pPr>
      <w:r w:rsidRPr="001A1EC9">
        <w:rPr>
          <w:rFonts w:ascii="Times New Roman" w:hAnsi="Times New Roman" w:cs="Times New Roman"/>
          <w:highlight w:val="yellow"/>
        </w:rPr>
        <w:t>Guest submits application (1 week notice).</w:t>
      </w:r>
    </w:p>
    <w:p w14:paraId="5F612956" w14:textId="77777777" w:rsidR="00AE0DE3" w:rsidRPr="001A1EC9" w:rsidRDefault="00AE0DE3" w:rsidP="001A1EC9">
      <w:pPr>
        <w:numPr>
          <w:ilvl w:val="2"/>
          <w:numId w:val="36"/>
        </w:numPr>
        <w:spacing w:line="360" w:lineRule="auto"/>
        <w:jc w:val="both"/>
        <w:rPr>
          <w:rFonts w:ascii="Times New Roman" w:hAnsi="Times New Roman" w:cs="Times New Roman"/>
          <w:highlight w:val="yellow"/>
        </w:rPr>
      </w:pPr>
      <w:r w:rsidRPr="001A1EC9">
        <w:rPr>
          <w:rFonts w:ascii="Times New Roman" w:hAnsi="Times New Roman" w:cs="Times New Roman"/>
          <w:highlight w:val="yellow"/>
        </w:rPr>
        <w:t>Includes personal details, current residence, duration of stay, and employment details.</w:t>
      </w:r>
    </w:p>
    <w:p w14:paraId="2D7B9EDC"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Verification Process</w:t>
      </w:r>
      <w:r w:rsidRPr="001A1EC9">
        <w:rPr>
          <w:rFonts w:ascii="Times New Roman" w:hAnsi="Times New Roman" w:cs="Times New Roman"/>
          <w:highlight w:val="yellow"/>
        </w:rPr>
        <w:t>:</w:t>
      </w:r>
    </w:p>
    <w:p w14:paraId="7A8A36DC" w14:textId="77777777" w:rsidR="00AE0DE3" w:rsidRPr="001A1EC9" w:rsidRDefault="00AE0DE3" w:rsidP="001A1EC9">
      <w:pPr>
        <w:numPr>
          <w:ilvl w:val="2"/>
          <w:numId w:val="36"/>
        </w:numPr>
        <w:spacing w:line="360" w:lineRule="auto"/>
        <w:jc w:val="both"/>
        <w:rPr>
          <w:rFonts w:ascii="Times New Roman" w:hAnsi="Times New Roman" w:cs="Times New Roman"/>
          <w:highlight w:val="yellow"/>
        </w:rPr>
      </w:pPr>
      <w:r w:rsidRPr="001A1EC9">
        <w:rPr>
          <w:rFonts w:ascii="Times New Roman" w:hAnsi="Times New Roman" w:cs="Times New Roman"/>
          <w:highlight w:val="yellow"/>
        </w:rPr>
        <w:t>Employment verification.</w:t>
      </w:r>
    </w:p>
    <w:p w14:paraId="23678711" w14:textId="77777777" w:rsidR="00AE0DE3" w:rsidRPr="001A1EC9" w:rsidRDefault="00AE0DE3" w:rsidP="001A1EC9">
      <w:pPr>
        <w:numPr>
          <w:ilvl w:val="2"/>
          <w:numId w:val="36"/>
        </w:numPr>
        <w:spacing w:line="360" w:lineRule="auto"/>
        <w:jc w:val="both"/>
        <w:rPr>
          <w:rFonts w:ascii="Times New Roman" w:hAnsi="Times New Roman" w:cs="Times New Roman"/>
          <w:highlight w:val="yellow"/>
        </w:rPr>
      </w:pPr>
      <w:r w:rsidRPr="001A1EC9">
        <w:rPr>
          <w:rFonts w:ascii="Times New Roman" w:hAnsi="Times New Roman" w:cs="Times New Roman"/>
          <w:highlight w:val="yellow"/>
        </w:rPr>
        <w:t>Background check via police.</w:t>
      </w:r>
    </w:p>
    <w:p w14:paraId="55B55571" w14:textId="77777777" w:rsidR="00AE0DE3" w:rsidRPr="001A1EC9" w:rsidRDefault="00AE0DE3" w:rsidP="001A1EC9">
      <w:pPr>
        <w:numPr>
          <w:ilvl w:val="2"/>
          <w:numId w:val="36"/>
        </w:numPr>
        <w:spacing w:line="360" w:lineRule="auto"/>
        <w:jc w:val="both"/>
        <w:rPr>
          <w:rFonts w:ascii="Times New Roman" w:hAnsi="Times New Roman" w:cs="Times New Roman"/>
          <w:highlight w:val="yellow"/>
        </w:rPr>
      </w:pPr>
      <w:r w:rsidRPr="001A1EC9">
        <w:rPr>
          <w:rFonts w:ascii="Times New Roman" w:hAnsi="Times New Roman" w:cs="Times New Roman"/>
          <w:highlight w:val="yellow"/>
        </w:rPr>
        <w:t>Referee verification.</w:t>
      </w:r>
    </w:p>
    <w:p w14:paraId="289BA7B8"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Organizational Referrals</w:t>
      </w:r>
      <w:r w:rsidRPr="001A1EC9">
        <w:rPr>
          <w:rFonts w:ascii="Times New Roman" w:hAnsi="Times New Roman" w:cs="Times New Roman"/>
          <w:highlight w:val="yellow"/>
        </w:rPr>
        <w:t>:</w:t>
      </w:r>
    </w:p>
    <w:p w14:paraId="767E053F" w14:textId="77777777" w:rsidR="00AE0DE3" w:rsidRPr="001A1EC9" w:rsidRDefault="00AE0DE3" w:rsidP="001A1EC9">
      <w:pPr>
        <w:numPr>
          <w:ilvl w:val="2"/>
          <w:numId w:val="36"/>
        </w:numPr>
        <w:spacing w:line="360" w:lineRule="auto"/>
        <w:jc w:val="both"/>
        <w:rPr>
          <w:rFonts w:ascii="Times New Roman" w:hAnsi="Times New Roman" w:cs="Times New Roman"/>
          <w:highlight w:val="yellow"/>
        </w:rPr>
      </w:pPr>
      <w:r w:rsidRPr="001A1EC9">
        <w:rPr>
          <w:rFonts w:ascii="Times New Roman" w:hAnsi="Times New Roman" w:cs="Times New Roman"/>
          <w:highlight w:val="yellow"/>
        </w:rPr>
        <w:t>Verified by organization if referred.</w:t>
      </w:r>
    </w:p>
    <w:p w14:paraId="5B9C460F" w14:textId="77777777" w:rsidR="00AE0DE3" w:rsidRPr="001A1EC9" w:rsidRDefault="00AE0DE3" w:rsidP="001A1EC9">
      <w:pPr>
        <w:numPr>
          <w:ilvl w:val="0"/>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Booking Confirmation</w:t>
      </w:r>
    </w:p>
    <w:p w14:paraId="1538972D"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Approval Notification</w:t>
      </w:r>
      <w:r w:rsidRPr="001A1EC9">
        <w:rPr>
          <w:rFonts w:ascii="Times New Roman" w:hAnsi="Times New Roman" w:cs="Times New Roman"/>
          <w:highlight w:val="yellow"/>
        </w:rPr>
        <w:t>: Guest receives booking approval.</w:t>
      </w:r>
    </w:p>
    <w:p w14:paraId="370C5823"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Payment Process</w:t>
      </w:r>
      <w:r w:rsidRPr="001A1EC9">
        <w:rPr>
          <w:rFonts w:ascii="Times New Roman" w:hAnsi="Times New Roman" w:cs="Times New Roman"/>
          <w:highlight w:val="yellow"/>
        </w:rPr>
        <w:t>: Payment for stay confirmed.</w:t>
      </w:r>
    </w:p>
    <w:p w14:paraId="6F9E18CB" w14:textId="77777777" w:rsidR="00AE0DE3" w:rsidRPr="001A1EC9" w:rsidRDefault="00AE0DE3" w:rsidP="001A1EC9">
      <w:pPr>
        <w:numPr>
          <w:ilvl w:val="0"/>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Check-In Procedure</w:t>
      </w:r>
    </w:p>
    <w:p w14:paraId="1F2A1B09"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Arrival</w:t>
      </w:r>
      <w:r w:rsidRPr="001A1EC9">
        <w:rPr>
          <w:rFonts w:ascii="Times New Roman" w:hAnsi="Times New Roman" w:cs="Times New Roman"/>
          <w:highlight w:val="yellow"/>
        </w:rPr>
        <w:t>: Guest arrives at IslandRest Hostel.</w:t>
      </w:r>
    </w:p>
    <w:p w14:paraId="2D5BE257"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ID Verification</w:t>
      </w:r>
      <w:r w:rsidRPr="001A1EC9">
        <w:rPr>
          <w:rFonts w:ascii="Times New Roman" w:hAnsi="Times New Roman" w:cs="Times New Roman"/>
          <w:highlight w:val="yellow"/>
        </w:rPr>
        <w:t>: Confirm guest identity.</w:t>
      </w:r>
    </w:p>
    <w:p w14:paraId="3906F4AE"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Orientation</w:t>
      </w:r>
      <w:r w:rsidRPr="001A1EC9">
        <w:rPr>
          <w:rFonts w:ascii="Times New Roman" w:hAnsi="Times New Roman" w:cs="Times New Roman"/>
          <w:highlight w:val="yellow"/>
        </w:rPr>
        <w:t>: Hostel policies and amenities briefing.</w:t>
      </w:r>
    </w:p>
    <w:p w14:paraId="5AE57F37"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lastRenderedPageBreak/>
        <w:t>Access Credentials</w:t>
      </w:r>
      <w:r w:rsidRPr="001A1EC9">
        <w:rPr>
          <w:rFonts w:ascii="Times New Roman" w:hAnsi="Times New Roman" w:cs="Times New Roman"/>
          <w:highlight w:val="yellow"/>
        </w:rPr>
        <w:t>: Issued key card/biometric access.</w:t>
      </w:r>
    </w:p>
    <w:p w14:paraId="314E502D" w14:textId="77777777" w:rsidR="00AE0DE3" w:rsidRPr="001A1EC9" w:rsidRDefault="00AE0DE3" w:rsidP="001A1EC9">
      <w:pPr>
        <w:numPr>
          <w:ilvl w:val="0"/>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During the Stay</w:t>
      </w:r>
    </w:p>
    <w:p w14:paraId="2466971B"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Room Access</w:t>
      </w:r>
      <w:r w:rsidRPr="001A1EC9">
        <w:rPr>
          <w:rFonts w:ascii="Times New Roman" w:hAnsi="Times New Roman" w:cs="Times New Roman"/>
          <w:highlight w:val="yellow"/>
        </w:rPr>
        <w:t>: Rooms available 9 PM - 9 AM.</w:t>
      </w:r>
    </w:p>
    <w:p w14:paraId="0EBFA899"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Security Checks</w:t>
      </w:r>
      <w:r w:rsidRPr="001A1EC9">
        <w:rPr>
          <w:rFonts w:ascii="Times New Roman" w:hAnsi="Times New Roman" w:cs="Times New Roman"/>
          <w:highlight w:val="yellow"/>
        </w:rPr>
        <w:t>: Regular patrols, CCTV monitoring.</w:t>
      </w:r>
    </w:p>
    <w:p w14:paraId="69B3BB7D"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Community Activities</w:t>
      </w:r>
      <w:r w:rsidRPr="001A1EC9">
        <w:rPr>
          <w:rFonts w:ascii="Times New Roman" w:hAnsi="Times New Roman" w:cs="Times New Roman"/>
          <w:highlight w:val="yellow"/>
        </w:rPr>
        <w:t>: Networking and social events.</w:t>
      </w:r>
    </w:p>
    <w:p w14:paraId="2F2C964F"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Dining Services</w:t>
      </w:r>
      <w:r w:rsidRPr="001A1EC9">
        <w:rPr>
          <w:rFonts w:ascii="Times New Roman" w:hAnsi="Times New Roman" w:cs="Times New Roman"/>
          <w:highlight w:val="yellow"/>
        </w:rPr>
        <w:t>: Cafeteria meals.</w:t>
      </w:r>
    </w:p>
    <w:p w14:paraId="5C8F1DC1"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Laundry Facilities</w:t>
      </w:r>
      <w:r w:rsidRPr="001A1EC9">
        <w:rPr>
          <w:rFonts w:ascii="Times New Roman" w:hAnsi="Times New Roman" w:cs="Times New Roman"/>
          <w:highlight w:val="yellow"/>
        </w:rPr>
        <w:t>: Available on-site.</w:t>
      </w:r>
    </w:p>
    <w:p w14:paraId="797552C5"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Maintenance and Support</w:t>
      </w:r>
      <w:r w:rsidRPr="001A1EC9">
        <w:rPr>
          <w:rFonts w:ascii="Times New Roman" w:hAnsi="Times New Roman" w:cs="Times New Roman"/>
          <w:highlight w:val="yellow"/>
        </w:rPr>
        <w:t>: On-site assistance.</w:t>
      </w:r>
    </w:p>
    <w:p w14:paraId="24F551B8" w14:textId="77777777" w:rsidR="00AE0DE3" w:rsidRPr="001A1EC9" w:rsidRDefault="00AE0DE3" w:rsidP="001A1EC9">
      <w:pPr>
        <w:numPr>
          <w:ilvl w:val="0"/>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Incident Management</w:t>
      </w:r>
    </w:p>
    <w:p w14:paraId="724CC6F3"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Emergency Response</w:t>
      </w:r>
      <w:r w:rsidRPr="001A1EC9">
        <w:rPr>
          <w:rFonts w:ascii="Times New Roman" w:hAnsi="Times New Roman" w:cs="Times New Roman"/>
          <w:highlight w:val="yellow"/>
        </w:rPr>
        <w:t>: Clear emergency protocols.</w:t>
      </w:r>
    </w:p>
    <w:p w14:paraId="06794095"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Conflict Resolution</w:t>
      </w:r>
      <w:r w:rsidRPr="001A1EC9">
        <w:rPr>
          <w:rFonts w:ascii="Times New Roman" w:hAnsi="Times New Roman" w:cs="Times New Roman"/>
          <w:highlight w:val="yellow"/>
        </w:rPr>
        <w:t>: Mediation and support.</w:t>
      </w:r>
    </w:p>
    <w:p w14:paraId="74AF419C" w14:textId="77777777" w:rsidR="00AE0DE3" w:rsidRPr="001A1EC9" w:rsidRDefault="00AE0DE3" w:rsidP="001A1EC9">
      <w:pPr>
        <w:numPr>
          <w:ilvl w:val="0"/>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Check-Out Procedure</w:t>
      </w:r>
    </w:p>
    <w:p w14:paraId="0274E155"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Departure Notification</w:t>
      </w:r>
      <w:r w:rsidRPr="001A1EC9">
        <w:rPr>
          <w:rFonts w:ascii="Times New Roman" w:hAnsi="Times New Roman" w:cs="Times New Roman"/>
          <w:highlight w:val="yellow"/>
        </w:rPr>
        <w:t>: 24-hour notice before departure.</w:t>
      </w:r>
    </w:p>
    <w:p w14:paraId="58F51D78"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Room Inspection</w:t>
      </w:r>
      <w:r w:rsidRPr="001A1EC9">
        <w:rPr>
          <w:rFonts w:ascii="Times New Roman" w:hAnsi="Times New Roman" w:cs="Times New Roman"/>
          <w:highlight w:val="yellow"/>
        </w:rPr>
        <w:t>: Checking for damages/missing items.</w:t>
      </w:r>
    </w:p>
    <w:p w14:paraId="4E786926"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Feedback Collection</w:t>
      </w:r>
      <w:r w:rsidRPr="001A1EC9">
        <w:rPr>
          <w:rFonts w:ascii="Times New Roman" w:hAnsi="Times New Roman" w:cs="Times New Roman"/>
          <w:highlight w:val="yellow"/>
        </w:rPr>
        <w:t>: Guest feedback.</w:t>
      </w:r>
    </w:p>
    <w:p w14:paraId="7C66BE81"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Return of Access Credentials</w:t>
      </w:r>
      <w:r w:rsidRPr="001A1EC9">
        <w:rPr>
          <w:rFonts w:ascii="Times New Roman" w:hAnsi="Times New Roman" w:cs="Times New Roman"/>
          <w:highlight w:val="yellow"/>
        </w:rPr>
        <w:t>: Returning key cards/access devices.</w:t>
      </w:r>
    </w:p>
    <w:p w14:paraId="0CA743B1" w14:textId="77777777" w:rsidR="00AE0DE3" w:rsidRPr="001A1EC9" w:rsidRDefault="00AE0DE3" w:rsidP="001A1EC9">
      <w:pPr>
        <w:numPr>
          <w:ilvl w:val="0"/>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Post-Departure Follow-Up</w:t>
      </w:r>
    </w:p>
    <w:p w14:paraId="07DC9547"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Data Analysis</w:t>
      </w:r>
      <w:r w:rsidRPr="001A1EC9">
        <w:rPr>
          <w:rFonts w:ascii="Times New Roman" w:hAnsi="Times New Roman" w:cs="Times New Roman"/>
          <w:highlight w:val="yellow"/>
        </w:rPr>
        <w:t>: Feedback used for improvements.</w:t>
      </w:r>
    </w:p>
    <w:p w14:paraId="34576C35"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Record Keeping</w:t>
      </w:r>
      <w:r w:rsidRPr="001A1EC9">
        <w:rPr>
          <w:rFonts w:ascii="Times New Roman" w:hAnsi="Times New Roman" w:cs="Times New Roman"/>
          <w:highlight w:val="yellow"/>
        </w:rPr>
        <w:t>: Secure storage of guest information.</w:t>
      </w:r>
    </w:p>
    <w:p w14:paraId="18DEF590" w14:textId="77777777" w:rsidR="00AE0DE3" w:rsidRPr="001A1EC9" w:rsidRDefault="00AE0DE3" w:rsidP="001A1EC9">
      <w:pPr>
        <w:numPr>
          <w:ilvl w:val="0"/>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Additional Security Measures</w:t>
      </w:r>
    </w:p>
    <w:p w14:paraId="3C7F53A7"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Random Checks</w:t>
      </w:r>
      <w:r w:rsidRPr="001A1EC9">
        <w:rPr>
          <w:rFonts w:ascii="Times New Roman" w:hAnsi="Times New Roman" w:cs="Times New Roman"/>
          <w:highlight w:val="yellow"/>
        </w:rPr>
        <w:t>: Compliance checks.</w:t>
      </w:r>
    </w:p>
    <w:p w14:paraId="7BB90C4D"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Guest Identification</w:t>
      </w:r>
      <w:r w:rsidRPr="001A1EC9">
        <w:rPr>
          <w:rFonts w:ascii="Times New Roman" w:hAnsi="Times New Roman" w:cs="Times New Roman"/>
          <w:highlight w:val="yellow"/>
        </w:rPr>
        <w:t>: Issuing of IslandRest-specific photo ID.</w:t>
      </w:r>
    </w:p>
    <w:p w14:paraId="0519CFA0"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Security Drills</w:t>
      </w:r>
      <w:r w:rsidRPr="001A1EC9">
        <w:rPr>
          <w:rFonts w:ascii="Times New Roman" w:hAnsi="Times New Roman" w:cs="Times New Roman"/>
          <w:highlight w:val="yellow"/>
        </w:rPr>
        <w:t>: Regular drills for emergency preparedness.</w:t>
      </w:r>
    </w:p>
    <w:p w14:paraId="4A3EE519" w14:textId="77777777" w:rsidR="00AE0DE3" w:rsidRPr="001A1EC9" w:rsidRDefault="00AE0DE3" w:rsidP="001A1EC9">
      <w:pPr>
        <w:spacing w:line="360" w:lineRule="auto"/>
        <w:jc w:val="both"/>
        <w:rPr>
          <w:rFonts w:ascii="Times New Roman" w:hAnsi="Times New Roman" w:cs="Times New Roman"/>
          <w:b/>
          <w:bCs/>
          <w:highlight w:val="yellow"/>
        </w:rPr>
      </w:pPr>
      <w:r w:rsidRPr="001A1EC9">
        <w:rPr>
          <w:rFonts w:ascii="Times New Roman" w:hAnsi="Times New Roman" w:cs="Times New Roman"/>
          <w:b/>
          <w:bCs/>
          <w:highlight w:val="yellow"/>
        </w:rPr>
        <w:t>Diagrammatic Representation Instructions</w:t>
      </w:r>
    </w:p>
    <w:p w14:paraId="69E7BDDB" w14:textId="77777777" w:rsidR="00AE0DE3" w:rsidRPr="001A1EC9" w:rsidRDefault="00AE0DE3" w:rsidP="001A1EC9">
      <w:pPr>
        <w:spacing w:line="360" w:lineRule="auto"/>
        <w:jc w:val="both"/>
        <w:rPr>
          <w:rFonts w:ascii="Times New Roman" w:hAnsi="Times New Roman" w:cs="Times New Roman"/>
          <w:highlight w:val="yellow"/>
        </w:rPr>
      </w:pPr>
      <w:r w:rsidRPr="001A1EC9">
        <w:rPr>
          <w:rFonts w:ascii="Times New Roman" w:hAnsi="Times New Roman" w:cs="Times New Roman"/>
          <w:highlight w:val="yellow"/>
        </w:rPr>
        <w:lastRenderedPageBreak/>
        <w:t xml:space="preserve">To create a visual flowchart of the life cycle, follow these steps using a tool like Microsoft Visio, </w:t>
      </w:r>
      <w:proofErr w:type="spellStart"/>
      <w:r w:rsidRPr="001A1EC9">
        <w:rPr>
          <w:rFonts w:ascii="Times New Roman" w:hAnsi="Times New Roman" w:cs="Times New Roman"/>
          <w:highlight w:val="yellow"/>
        </w:rPr>
        <w:t>Lucidchart</w:t>
      </w:r>
      <w:proofErr w:type="spellEnd"/>
      <w:r w:rsidRPr="001A1EC9">
        <w:rPr>
          <w:rFonts w:ascii="Times New Roman" w:hAnsi="Times New Roman" w:cs="Times New Roman"/>
          <w:highlight w:val="yellow"/>
        </w:rPr>
        <w:t>, or even PowerPoint:</w:t>
      </w:r>
    </w:p>
    <w:p w14:paraId="7A6B6939" w14:textId="77777777" w:rsidR="00AE0DE3" w:rsidRPr="001A1EC9" w:rsidRDefault="00AE0DE3" w:rsidP="001A1EC9">
      <w:pPr>
        <w:numPr>
          <w:ilvl w:val="0"/>
          <w:numId w:val="37"/>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Start Point</w:t>
      </w:r>
      <w:r w:rsidRPr="001A1EC9">
        <w:rPr>
          <w:rFonts w:ascii="Times New Roman" w:hAnsi="Times New Roman" w:cs="Times New Roman"/>
          <w:highlight w:val="yellow"/>
        </w:rPr>
        <w:t>: Label this "Application Submission."</w:t>
      </w:r>
    </w:p>
    <w:p w14:paraId="05B0BAC7" w14:textId="77777777" w:rsidR="00AE0DE3" w:rsidRPr="001A1EC9" w:rsidRDefault="00AE0DE3" w:rsidP="001A1EC9">
      <w:pPr>
        <w:numPr>
          <w:ilvl w:val="0"/>
          <w:numId w:val="37"/>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Pre-Arrival Vetting</w:t>
      </w:r>
      <w:r w:rsidRPr="001A1EC9">
        <w:rPr>
          <w:rFonts w:ascii="Times New Roman" w:hAnsi="Times New Roman" w:cs="Times New Roman"/>
          <w:highlight w:val="yellow"/>
        </w:rPr>
        <w:t>: Create branches for "Employment Verification," "Background Check," and "Referee Verification."</w:t>
      </w:r>
    </w:p>
    <w:p w14:paraId="67FA1C90" w14:textId="77777777" w:rsidR="00AE0DE3" w:rsidRPr="001A1EC9" w:rsidRDefault="00AE0DE3" w:rsidP="001A1EC9">
      <w:pPr>
        <w:numPr>
          <w:ilvl w:val="0"/>
          <w:numId w:val="37"/>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Booking Confirmation</w:t>
      </w:r>
      <w:r w:rsidRPr="001A1EC9">
        <w:rPr>
          <w:rFonts w:ascii="Times New Roman" w:hAnsi="Times New Roman" w:cs="Times New Roman"/>
          <w:highlight w:val="yellow"/>
        </w:rPr>
        <w:t>: Include steps "Approval Notification" and "Payment Process."</w:t>
      </w:r>
    </w:p>
    <w:p w14:paraId="0126A9F7" w14:textId="77777777" w:rsidR="00AE0DE3" w:rsidRPr="001A1EC9" w:rsidRDefault="00AE0DE3" w:rsidP="001A1EC9">
      <w:pPr>
        <w:numPr>
          <w:ilvl w:val="0"/>
          <w:numId w:val="37"/>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Check-In Procedure</w:t>
      </w:r>
      <w:r w:rsidRPr="001A1EC9">
        <w:rPr>
          <w:rFonts w:ascii="Times New Roman" w:hAnsi="Times New Roman" w:cs="Times New Roman"/>
          <w:highlight w:val="yellow"/>
        </w:rPr>
        <w:t>: Add steps for "Arrival," "ID Verification," "Orientation," and "Access Credentials."</w:t>
      </w:r>
    </w:p>
    <w:p w14:paraId="4353208D" w14:textId="77777777" w:rsidR="00AE0DE3" w:rsidRPr="001A1EC9" w:rsidRDefault="00AE0DE3" w:rsidP="001A1EC9">
      <w:pPr>
        <w:numPr>
          <w:ilvl w:val="0"/>
          <w:numId w:val="37"/>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During the Stay</w:t>
      </w:r>
      <w:r w:rsidRPr="001A1EC9">
        <w:rPr>
          <w:rFonts w:ascii="Times New Roman" w:hAnsi="Times New Roman" w:cs="Times New Roman"/>
          <w:highlight w:val="yellow"/>
        </w:rPr>
        <w:t>: This will be a series of steps under one branch, including "Room Access," "Security Checks," "Community Activities," "Dining Services," "Laundry Facilities," and "Maintenance and Support."</w:t>
      </w:r>
    </w:p>
    <w:p w14:paraId="6714A76D" w14:textId="77777777" w:rsidR="00AE0DE3" w:rsidRPr="001A1EC9" w:rsidRDefault="00AE0DE3" w:rsidP="001A1EC9">
      <w:pPr>
        <w:numPr>
          <w:ilvl w:val="0"/>
          <w:numId w:val="37"/>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Incident Management</w:t>
      </w:r>
      <w:r w:rsidRPr="001A1EC9">
        <w:rPr>
          <w:rFonts w:ascii="Times New Roman" w:hAnsi="Times New Roman" w:cs="Times New Roman"/>
          <w:highlight w:val="yellow"/>
        </w:rPr>
        <w:t>: Branches for "Emergency Response" and "Conflict Resolution."</w:t>
      </w:r>
    </w:p>
    <w:p w14:paraId="1E67DC9D" w14:textId="77777777" w:rsidR="00AE0DE3" w:rsidRPr="001A1EC9" w:rsidRDefault="00AE0DE3" w:rsidP="001A1EC9">
      <w:pPr>
        <w:numPr>
          <w:ilvl w:val="0"/>
          <w:numId w:val="37"/>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Check-Out Procedure</w:t>
      </w:r>
      <w:r w:rsidRPr="001A1EC9">
        <w:rPr>
          <w:rFonts w:ascii="Times New Roman" w:hAnsi="Times New Roman" w:cs="Times New Roman"/>
          <w:highlight w:val="yellow"/>
        </w:rPr>
        <w:t>: Steps for "Departure Notification," "Room Inspection," "Feedback Collection," and "Return of Access Credentials."</w:t>
      </w:r>
    </w:p>
    <w:p w14:paraId="1187289D" w14:textId="77777777" w:rsidR="00AE0DE3" w:rsidRPr="001A1EC9" w:rsidRDefault="00AE0DE3" w:rsidP="001A1EC9">
      <w:pPr>
        <w:numPr>
          <w:ilvl w:val="0"/>
          <w:numId w:val="37"/>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Post-Departure Follow-Up</w:t>
      </w:r>
      <w:r w:rsidRPr="001A1EC9">
        <w:rPr>
          <w:rFonts w:ascii="Times New Roman" w:hAnsi="Times New Roman" w:cs="Times New Roman"/>
          <w:highlight w:val="yellow"/>
        </w:rPr>
        <w:t>: Steps for "Data Analysis" and "Record Keeping."</w:t>
      </w:r>
    </w:p>
    <w:p w14:paraId="092DBDA5" w14:textId="77777777" w:rsidR="00AE0DE3" w:rsidRPr="001A1EC9" w:rsidRDefault="00AE0DE3" w:rsidP="001A1EC9">
      <w:pPr>
        <w:numPr>
          <w:ilvl w:val="0"/>
          <w:numId w:val="37"/>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Additional Security Measures</w:t>
      </w:r>
      <w:r w:rsidRPr="001A1EC9">
        <w:rPr>
          <w:rFonts w:ascii="Times New Roman" w:hAnsi="Times New Roman" w:cs="Times New Roman"/>
          <w:highlight w:val="yellow"/>
        </w:rPr>
        <w:t>: Include "Random Checks," "Guest Identification," and "Security Drills."</w:t>
      </w:r>
    </w:p>
    <w:p w14:paraId="3AD115AB" w14:textId="77777777" w:rsidR="00AE0DE3" w:rsidRPr="001A1EC9" w:rsidRDefault="00AE0DE3" w:rsidP="001A1EC9">
      <w:pPr>
        <w:spacing w:line="360" w:lineRule="auto"/>
        <w:jc w:val="both"/>
        <w:rPr>
          <w:rFonts w:ascii="Times New Roman" w:hAnsi="Times New Roman" w:cs="Times New Roman"/>
        </w:rPr>
      </w:pPr>
      <w:r w:rsidRPr="001A1EC9">
        <w:rPr>
          <w:rFonts w:ascii="Times New Roman" w:hAnsi="Times New Roman" w:cs="Times New Roman"/>
          <w:highlight w:val="yellow"/>
        </w:rPr>
        <w:t xml:space="preserve">Each step should </w:t>
      </w:r>
      <w:proofErr w:type="gramStart"/>
      <w:r w:rsidRPr="001A1EC9">
        <w:rPr>
          <w:rFonts w:ascii="Times New Roman" w:hAnsi="Times New Roman" w:cs="Times New Roman"/>
          <w:highlight w:val="yellow"/>
        </w:rPr>
        <w:t>be connected with</w:t>
      </w:r>
      <w:proofErr w:type="gramEnd"/>
      <w:r w:rsidRPr="001A1EC9">
        <w:rPr>
          <w:rFonts w:ascii="Times New Roman" w:hAnsi="Times New Roman" w:cs="Times New Roman"/>
          <w:highlight w:val="yellow"/>
        </w:rPr>
        <w:t xml:space="preserve"> arrows indicating the flow from one stage to the next. This flowchart will visually represent the journey of a guest from the initial application to post-departure follow-up, emphasizing the thorough and secure process that IslandRest Hostel upholds</w:t>
      </w:r>
      <w:r w:rsidRPr="001A1EC9">
        <w:rPr>
          <w:rFonts w:ascii="Times New Roman" w:hAnsi="Times New Roman" w:cs="Times New Roman"/>
        </w:rPr>
        <w:t>.</w:t>
      </w:r>
    </w:p>
    <w:p w14:paraId="023919D7" w14:textId="77777777" w:rsidR="000376AD" w:rsidRPr="001A1EC9" w:rsidRDefault="000376AD" w:rsidP="001A1EC9">
      <w:pPr>
        <w:spacing w:line="360" w:lineRule="auto"/>
        <w:jc w:val="both"/>
        <w:rPr>
          <w:rFonts w:ascii="Times New Roman" w:hAnsi="Times New Roman" w:cs="Times New Roman"/>
        </w:rPr>
      </w:pPr>
    </w:p>
    <w:p w14:paraId="63A102FA" w14:textId="77777777" w:rsidR="000376AD" w:rsidRPr="001A1EC9" w:rsidRDefault="000376AD" w:rsidP="001A1EC9">
      <w:pPr>
        <w:spacing w:line="360" w:lineRule="auto"/>
        <w:jc w:val="both"/>
        <w:rPr>
          <w:rFonts w:ascii="Times New Roman" w:hAnsi="Times New Roman" w:cs="Times New Roman"/>
        </w:rPr>
      </w:pPr>
    </w:p>
    <w:p w14:paraId="32FC21AA" w14:textId="77777777" w:rsidR="000376AD" w:rsidRPr="001A1EC9" w:rsidRDefault="000376AD" w:rsidP="001A1EC9">
      <w:pPr>
        <w:spacing w:line="360" w:lineRule="auto"/>
        <w:jc w:val="both"/>
        <w:rPr>
          <w:rFonts w:ascii="Times New Roman" w:hAnsi="Times New Roman" w:cs="Times New Roman"/>
        </w:rPr>
      </w:pPr>
    </w:p>
    <w:p w14:paraId="0DA4565F" w14:textId="77777777" w:rsidR="00AE0DE3" w:rsidRPr="001A1EC9" w:rsidRDefault="00AE0DE3" w:rsidP="001A1EC9">
      <w:pPr>
        <w:spacing w:line="360" w:lineRule="auto"/>
        <w:jc w:val="both"/>
        <w:rPr>
          <w:rFonts w:ascii="Times New Roman" w:hAnsi="Times New Roman" w:cs="Times New Roman"/>
        </w:rPr>
      </w:pPr>
    </w:p>
    <w:p w14:paraId="7492254B" w14:textId="77777777" w:rsidR="00AE0DE3" w:rsidRPr="001A1EC9" w:rsidRDefault="00AE0DE3" w:rsidP="001A1EC9">
      <w:pPr>
        <w:spacing w:line="360" w:lineRule="auto"/>
        <w:jc w:val="both"/>
        <w:rPr>
          <w:rFonts w:ascii="Times New Roman" w:hAnsi="Times New Roman" w:cs="Times New Roman"/>
        </w:rPr>
      </w:pPr>
    </w:p>
    <w:p w14:paraId="25ADA396" w14:textId="77777777" w:rsidR="00AE0DE3" w:rsidRPr="001A1EC9" w:rsidRDefault="00AE0DE3" w:rsidP="001A1EC9">
      <w:pPr>
        <w:spacing w:line="360" w:lineRule="auto"/>
        <w:jc w:val="both"/>
        <w:rPr>
          <w:rFonts w:ascii="Times New Roman" w:hAnsi="Times New Roman" w:cs="Times New Roman"/>
        </w:rPr>
      </w:pPr>
    </w:p>
    <w:p w14:paraId="59AEA37C" w14:textId="77777777" w:rsidR="00AE0DE3" w:rsidRPr="001A1EC9" w:rsidRDefault="00AE0DE3" w:rsidP="001A1EC9">
      <w:pPr>
        <w:spacing w:line="360" w:lineRule="auto"/>
        <w:jc w:val="both"/>
        <w:rPr>
          <w:rFonts w:ascii="Times New Roman" w:hAnsi="Times New Roman" w:cs="Times New Roman"/>
        </w:rPr>
      </w:pPr>
    </w:p>
    <w:p w14:paraId="1BC2B2C7" w14:textId="77777777" w:rsidR="00743BDB" w:rsidRPr="001A1EC9" w:rsidRDefault="00743BDB" w:rsidP="001A1EC9">
      <w:pPr>
        <w:spacing w:line="360" w:lineRule="auto"/>
        <w:jc w:val="both"/>
        <w:rPr>
          <w:rFonts w:ascii="Times New Roman" w:hAnsi="Times New Roman" w:cs="Times New Roman"/>
          <w:b/>
          <w:bCs/>
        </w:rPr>
      </w:pPr>
      <w:r w:rsidRPr="001A1EC9">
        <w:rPr>
          <w:rFonts w:ascii="Times New Roman" w:hAnsi="Times New Roman" w:cs="Times New Roman"/>
          <w:b/>
          <w:bCs/>
        </w:rPr>
        <w:lastRenderedPageBreak/>
        <w:t>Value Proposition Canvas for IslandRest Hostel</w:t>
      </w:r>
    </w:p>
    <w:p w14:paraId="175130E5" w14:textId="77777777" w:rsidR="00743BDB" w:rsidRPr="001A1EC9" w:rsidRDefault="00743BDB" w:rsidP="001A1EC9">
      <w:pPr>
        <w:spacing w:line="360" w:lineRule="auto"/>
        <w:jc w:val="both"/>
        <w:rPr>
          <w:rFonts w:ascii="Times New Roman" w:hAnsi="Times New Roman" w:cs="Times New Roman"/>
        </w:rPr>
      </w:pPr>
      <w:r w:rsidRPr="001A1EC9">
        <w:rPr>
          <w:rFonts w:ascii="Times New Roman" w:hAnsi="Times New Roman" w:cs="Times New Roman"/>
        </w:rPr>
        <w:t>The Value Proposition Canvas is a tool used to ensure that a product or service is positioned around what the customer values and needs. It consists of two main sections: Customer Profile and Value Map.</w:t>
      </w:r>
    </w:p>
    <w:p w14:paraId="20CD884D" w14:textId="77777777" w:rsidR="00743BDB" w:rsidRPr="001A1EC9" w:rsidRDefault="00743BDB" w:rsidP="001A1EC9">
      <w:pPr>
        <w:spacing w:line="360" w:lineRule="auto"/>
        <w:jc w:val="both"/>
        <w:rPr>
          <w:rFonts w:ascii="Times New Roman" w:hAnsi="Times New Roman" w:cs="Times New Roman"/>
          <w:b/>
          <w:bCs/>
        </w:rPr>
      </w:pPr>
      <w:r w:rsidRPr="001A1EC9">
        <w:rPr>
          <w:rFonts w:ascii="Times New Roman" w:hAnsi="Times New Roman" w:cs="Times New Roman"/>
          <w:b/>
          <w:bCs/>
        </w:rPr>
        <w:t>Customer Profile</w:t>
      </w:r>
    </w:p>
    <w:p w14:paraId="07F2B3EA" w14:textId="77777777" w:rsidR="00743BDB" w:rsidRPr="001A1EC9" w:rsidRDefault="00743BDB" w:rsidP="001A1EC9">
      <w:pPr>
        <w:numPr>
          <w:ilvl w:val="0"/>
          <w:numId w:val="38"/>
        </w:numPr>
        <w:spacing w:line="360" w:lineRule="auto"/>
        <w:jc w:val="both"/>
        <w:rPr>
          <w:rFonts w:ascii="Times New Roman" w:hAnsi="Times New Roman" w:cs="Times New Roman"/>
        </w:rPr>
      </w:pPr>
      <w:r w:rsidRPr="001A1EC9">
        <w:rPr>
          <w:rFonts w:ascii="Times New Roman" w:hAnsi="Times New Roman" w:cs="Times New Roman"/>
          <w:b/>
          <w:bCs/>
        </w:rPr>
        <w:t>Customer Jobs</w:t>
      </w:r>
      <w:r w:rsidRPr="001A1EC9">
        <w:rPr>
          <w:rFonts w:ascii="Times New Roman" w:hAnsi="Times New Roman" w:cs="Times New Roman"/>
        </w:rPr>
        <w:t>:</w:t>
      </w:r>
    </w:p>
    <w:p w14:paraId="04ECC57E" w14:textId="77777777" w:rsidR="00743BDB" w:rsidRPr="001A1EC9" w:rsidRDefault="00743BDB" w:rsidP="001A1EC9">
      <w:pPr>
        <w:numPr>
          <w:ilvl w:val="1"/>
          <w:numId w:val="38"/>
        </w:numPr>
        <w:spacing w:line="360" w:lineRule="auto"/>
        <w:jc w:val="both"/>
        <w:rPr>
          <w:rFonts w:ascii="Times New Roman" w:hAnsi="Times New Roman" w:cs="Times New Roman"/>
        </w:rPr>
      </w:pPr>
      <w:r w:rsidRPr="001A1EC9">
        <w:rPr>
          <w:rFonts w:ascii="Times New Roman" w:hAnsi="Times New Roman" w:cs="Times New Roman"/>
          <w:b/>
          <w:bCs/>
        </w:rPr>
        <w:t>Functional Jobs</w:t>
      </w:r>
      <w:r w:rsidRPr="001A1EC9">
        <w:rPr>
          <w:rFonts w:ascii="Times New Roman" w:hAnsi="Times New Roman" w:cs="Times New Roman"/>
        </w:rPr>
        <w:t>: Finding affordable and convenient accommodation near Lagos Island.</w:t>
      </w:r>
    </w:p>
    <w:p w14:paraId="0A613012" w14:textId="77777777" w:rsidR="00743BDB" w:rsidRPr="001A1EC9" w:rsidRDefault="00743BDB" w:rsidP="001A1EC9">
      <w:pPr>
        <w:numPr>
          <w:ilvl w:val="1"/>
          <w:numId w:val="38"/>
        </w:numPr>
        <w:spacing w:line="360" w:lineRule="auto"/>
        <w:jc w:val="both"/>
        <w:rPr>
          <w:rFonts w:ascii="Times New Roman" w:hAnsi="Times New Roman" w:cs="Times New Roman"/>
        </w:rPr>
      </w:pPr>
      <w:r w:rsidRPr="001A1EC9">
        <w:rPr>
          <w:rFonts w:ascii="Times New Roman" w:hAnsi="Times New Roman" w:cs="Times New Roman"/>
          <w:b/>
          <w:bCs/>
        </w:rPr>
        <w:t>Social Jobs</w:t>
      </w:r>
      <w:r w:rsidRPr="001A1EC9">
        <w:rPr>
          <w:rFonts w:ascii="Times New Roman" w:hAnsi="Times New Roman" w:cs="Times New Roman"/>
        </w:rPr>
        <w:t>: Networking with professionals from different organizations.</w:t>
      </w:r>
    </w:p>
    <w:p w14:paraId="4D7DC5FB" w14:textId="77777777" w:rsidR="00743BDB" w:rsidRPr="001A1EC9" w:rsidRDefault="00743BDB" w:rsidP="001A1EC9">
      <w:pPr>
        <w:numPr>
          <w:ilvl w:val="1"/>
          <w:numId w:val="38"/>
        </w:numPr>
        <w:spacing w:line="360" w:lineRule="auto"/>
        <w:jc w:val="both"/>
        <w:rPr>
          <w:rFonts w:ascii="Times New Roman" w:hAnsi="Times New Roman" w:cs="Times New Roman"/>
        </w:rPr>
      </w:pPr>
      <w:r w:rsidRPr="001A1EC9">
        <w:rPr>
          <w:rFonts w:ascii="Times New Roman" w:hAnsi="Times New Roman" w:cs="Times New Roman"/>
          <w:b/>
          <w:bCs/>
        </w:rPr>
        <w:t>Emotional Jobs</w:t>
      </w:r>
      <w:r w:rsidRPr="001A1EC9">
        <w:rPr>
          <w:rFonts w:ascii="Times New Roman" w:hAnsi="Times New Roman" w:cs="Times New Roman"/>
        </w:rPr>
        <w:t>: Feeling safe, secure, and comfortable during their stay.</w:t>
      </w:r>
    </w:p>
    <w:p w14:paraId="6D2104CC" w14:textId="77777777" w:rsidR="00743BDB" w:rsidRPr="001A1EC9" w:rsidRDefault="00743BDB" w:rsidP="001A1EC9">
      <w:pPr>
        <w:numPr>
          <w:ilvl w:val="0"/>
          <w:numId w:val="38"/>
        </w:numPr>
        <w:spacing w:line="360" w:lineRule="auto"/>
        <w:jc w:val="both"/>
        <w:rPr>
          <w:rFonts w:ascii="Times New Roman" w:hAnsi="Times New Roman" w:cs="Times New Roman"/>
        </w:rPr>
      </w:pPr>
      <w:r w:rsidRPr="001A1EC9">
        <w:rPr>
          <w:rFonts w:ascii="Times New Roman" w:hAnsi="Times New Roman" w:cs="Times New Roman"/>
          <w:b/>
          <w:bCs/>
        </w:rPr>
        <w:t>Customer Pains</w:t>
      </w:r>
      <w:r w:rsidRPr="001A1EC9">
        <w:rPr>
          <w:rFonts w:ascii="Times New Roman" w:hAnsi="Times New Roman" w:cs="Times New Roman"/>
        </w:rPr>
        <w:t>:</w:t>
      </w:r>
    </w:p>
    <w:p w14:paraId="26C2056A" w14:textId="77777777" w:rsidR="00743BDB" w:rsidRPr="001A1EC9" w:rsidRDefault="00743BDB" w:rsidP="001A1EC9">
      <w:pPr>
        <w:numPr>
          <w:ilvl w:val="1"/>
          <w:numId w:val="38"/>
        </w:numPr>
        <w:spacing w:line="360" w:lineRule="auto"/>
        <w:jc w:val="both"/>
        <w:rPr>
          <w:rFonts w:ascii="Times New Roman" w:hAnsi="Times New Roman" w:cs="Times New Roman"/>
        </w:rPr>
      </w:pPr>
      <w:r w:rsidRPr="001A1EC9">
        <w:rPr>
          <w:rFonts w:ascii="Times New Roman" w:hAnsi="Times New Roman" w:cs="Times New Roman"/>
          <w:b/>
          <w:bCs/>
        </w:rPr>
        <w:t>Commuting Issues</w:t>
      </w:r>
      <w:r w:rsidRPr="001A1EC9">
        <w:rPr>
          <w:rFonts w:ascii="Times New Roman" w:hAnsi="Times New Roman" w:cs="Times New Roman"/>
        </w:rPr>
        <w:t>: Long and tiring commutes from the mainland to the island.</w:t>
      </w:r>
    </w:p>
    <w:p w14:paraId="7C567E5C" w14:textId="77777777" w:rsidR="00743BDB" w:rsidRPr="001A1EC9" w:rsidRDefault="00743BDB" w:rsidP="001A1EC9">
      <w:pPr>
        <w:numPr>
          <w:ilvl w:val="1"/>
          <w:numId w:val="38"/>
        </w:numPr>
        <w:spacing w:line="360" w:lineRule="auto"/>
        <w:jc w:val="both"/>
        <w:rPr>
          <w:rFonts w:ascii="Times New Roman" w:hAnsi="Times New Roman" w:cs="Times New Roman"/>
        </w:rPr>
      </w:pPr>
      <w:r w:rsidRPr="001A1EC9">
        <w:rPr>
          <w:rFonts w:ascii="Times New Roman" w:hAnsi="Times New Roman" w:cs="Times New Roman"/>
          <w:b/>
          <w:bCs/>
        </w:rPr>
        <w:t>High Accommodation Costs</w:t>
      </w:r>
      <w:r w:rsidRPr="001A1EC9">
        <w:rPr>
          <w:rFonts w:ascii="Times New Roman" w:hAnsi="Times New Roman" w:cs="Times New Roman"/>
        </w:rPr>
        <w:t>: Expensive rent and living costs on Lagos Island.</w:t>
      </w:r>
    </w:p>
    <w:p w14:paraId="1D3A7ADF" w14:textId="77777777" w:rsidR="00743BDB" w:rsidRPr="001A1EC9" w:rsidRDefault="00743BDB" w:rsidP="001A1EC9">
      <w:pPr>
        <w:numPr>
          <w:ilvl w:val="1"/>
          <w:numId w:val="38"/>
        </w:numPr>
        <w:spacing w:line="360" w:lineRule="auto"/>
        <w:jc w:val="both"/>
        <w:rPr>
          <w:rFonts w:ascii="Times New Roman" w:hAnsi="Times New Roman" w:cs="Times New Roman"/>
        </w:rPr>
      </w:pPr>
      <w:r w:rsidRPr="001A1EC9">
        <w:rPr>
          <w:rFonts w:ascii="Times New Roman" w:hAnsi="Times New Roman" w:cs="Times New Roman"/>
          <w:b/>
          <w:bCs/>
        </w:rPr>
        <w:t>Insecurity</w:t>
      </w:r>
      <w:r w:rsidRPr="001A1EC9">
        <w:rPr>
          <w:rFonts w:ascii="Times New Roman" w:hAnsi="Times New Roman" w:cs="Times New Roman"/>
        </w:rPr>
        <w:t>: Concerns about safety in temporary accommodations.</w:t>
      </w:r>
    </w:p>
    <w:p w14:paraId="678882C5" w14:textId="77777777" w:rsidR="00743BDB" w:rsidRPr="001A1EC9" w:rsidRDefault="00743BDB" w:rsidP="001A1EC9">
      <w:pPr>
        <w:numPr>
          <w:ilvl w:val="1"/>
          <w:numId w:val="38"/>
        </w:numPr>
        <w:spacing w:line="360" w:lineRule="auto"/>
        <w:jc w:val="both"/>
        <w:rPr>
          <w:rFonts w:ascii="Times New Roman" w:hAnsi="Times New Roman" w:cs="Times New Roman"/>
        </w:rPr>
      </w:pPr>
      <w:r w:rsidRPr="001A1EC9">
        <w:rPr>
          <w:rFonts w:ascii="Times New Roman" w:hAnsi="Times New Roman" w:cs="Times New Roman"/>
          <w:b/>
          <w:bCs/>
        </w:rPr>
        <w:t>Lack of Networking Opportunities</w:t>
      </w:r>
      <w:r w:rsidRPr="001A1EC9">
        <w:rPr>
          <w:rFonts w:ascii="Times New Roman" w:hAnsi="Times New Roman" w:cs="Times New Roman"/>
        </w:rPr>
        <w:t>: Limited chances to meet and connect with other professionals.</w:t>
      </w:r>
    </w:p>
    <w:p w14:paraId="7B0D9D86" w14:textId="77777777" w:rsidR="00743BDB" w:rsidRPr="001A1EC9" w:rsidRDefault="00743BDB" w:rsidP="001A1EC9">
      <w:pPr>
        <w:numPr>
          <w:ilvl w:val="0"/>
          <w:numId w:val="38"/>
        </w:numPr>
        <w:spacing w:line="360" w:lineRule="auto"/>
        <w:jc w:val="both"/>
        <w:rPr>
          <w:rFonts w:ascii="Times New Roman" w:hAnsi="Times New Roman" w:cs="Times New Roman"/>
        </w:rPr>
      </w:pPr>
      <w:r w:rsidRPr="001A1EC9">
        <w:rPr>
          <w:rFonts w:ascii="Times New Roman" w:hAnsi="Times New Roman" w:cs="Times New Roman"/>
          <w:b/>
          <w:bCs/>
        </w:rPr>
        <w:t>Customer Gains</w:t>
      </w:r>
      <w:r w:rsidRPr="001A1EC9">
        <w:rPr>
          <w:rFonts w:ascii="Times New Roman" w:hAnsi="Times New Roman" w:cs="Times New Roman"/>
        </w:rPr>
        <w:t>:</w:t>
      </w:r>
    </w:p>
    <w:p w14:paraId="54611557" w14:textId="77777777" w:rsidR="00743BDB" w:rsidRPr="001A1EC9" w:rsidRDefault="00743BDB" w:rsidP="001A1EC9">
      <w:pPr>
        <w:numPr>
          <w:ilvl w:val="1"/>
          <w:numId w:val="38"/>
        </w:numPr>
        <w:spacing w:line="360" w:lineRule="auto"/>
        <w:jc w:val="both"/>
        <w:rPr>
          <w:rFonts w:ascii="Times New Roman" w:hAnsi="Times New Roman" w:cs="Times New Roman"/>
        </w:rPr>
      </w:pPr>
      <w:r w:rsidRPr="001A1EC9">
        <w:rPr>
          <w:rFonts w:ascii="Times New Roman" w:hAnsi="Times New Roman" w:cs="Times New Roman"/>
          <w:b/>
          <w:bCs/>
        </w:rPr>
        <w:t>Convenience</w:t>
      </w:r>
      <w:r w:rsidRPr="001A1EC9">
        <w:rPr>
          <w:rFonts w:ascii="Times New Roman" w:hAnsi="Times New Roman" w:cs="Times New Roman"/>
        </w:rPr>
        <w:t>: Easy access to workplace without long commutes.</w:t>
      </w:r>
    </w:p>
    <w:p w14:paraId="2B7C8798" w14:textId="77777777" w:rsidR="00743BDB" w:rsidRPr="001A1EC9" w:rsidRDefault="00743BDB" w:rsidP="001A1EC9">
      <w:pPr>
        <w:numPr>
          <w:ilvl w:val="1"/>
          <w:numId w:val="38"/>
        </w:numPr>
        <w:spacing w:line="360" w:lineRule="auto"/>
        <w:jc w:val="both"/>
        <w:rPr>
          <w:rFonts w:ascii="Times New Roman" w:hAnsi="Times New Roman" w:cs="Times New Roman"/>
        </w:rPr>
      </w:pPr>
      <w:r w:rsidRPr="001A1EC9">
        <w:rPr>
          <w:rFonts w:ascii="Times New Roman" w:hAnsi="Times New Roman" w:cs="Times New Roman"/>
          <w:b/>
          <w:bCs/>
        </w:rPr>
        <w:t>Affordability</w:t>
      </w:r>
      <w:r w:rsidRPr="001A1EC9">
        <w:rPr>
          <w:rFonts w:ascii="Times New Roman" w:hAnsi="Times New Roman" w:cs="Times New Roman"/>
        </w:rPr>
        <w:t>: Cost-effective lodging options compared to traditional rentals.</w:t>
      </w:r>
    </w:p>
    <w:p w14:paraId="636A95A7" w14:textId="77777777" w:rsidR="00743BDB" w:rsidRPr="001A1EC9" w:rsidRDefault="00743BDB" w:rsidP="001A1EC9">
      <w:pPr>
        <w:numPr>
          <w:ilvl w:val="1"/>
          <w:numId w:val="38"/>
        </w:numPr>
        <w:spacing w:line="360" w:lineRule="auto"/>
        <w:jc w:val="both"/>
        <w:rPr>
          <w:rFonts w:ascii="Times New Roman" w:hAnsi="Times New Roman" w:cs="Times New Roman"/>
        </w:rPr>
      </w:pPr>
      <w:r w:rsidRPr="001A1EC9">
        <w:rPr>
          <w:rFonts w:ascii="Times New Roman" w:hAnsi="Times New Roman" w:cs="Times New Roman"/>
          <w:b/>
          <w:bCs/>
        </w:rPr>
        <w:t>Safety</w:t>
      </w:r>
      <w:r w:rsidRPr="001A1EC9">
        <w:rPr>
          <w:rFonts w:ascii="Times New Roman" w:hAnsi="Times New Roman" w:cs="Times New Roman"/>
        </w:rPr>
        <w:t>: Secure environment with vetted guests and CCTV.</w:t>
      </w:r>
    </w:p>
    <w:p w14:paraId="0AFC13CB" w14:textId="77777777" w:rsidR="00743BDB" w:rsidRPr="001A1EC9" w:rsidRDefault="00743BDB" w:rsidP="001A1EC9">
      <w:pPr>
        <w:numPr>
          <w:ilvl w:val="1"/>
          <w:numId w:val="38"/>
        </w:numPr>
        <w:spacing w:line="360" w:lineRule="auto"/>
        <w:jc w:val="both"/>
        <w:rPr>
          <w:rFonts w:ascii="Times New Roman" w:hAnsi="Times New Roman" w:cs="Times New Roman"/>
        </w:rPr>
      </w:pPr>
      <w:r w:rsidRPr="001A1EC9">
        <w:rPr>
          <w:rFonts w:ascii="Times New Roman" w:hAnsi="Times New Roman" w:cs="Times New Roman"/>
          <w:b/>
          <w:bCs/>
        </w:rPr>
        <w:t>Community</w:t>
      </w:r>
      <w:r w:rsidRPr="001A1EC9">
        <w:rPr>
          <w:rFonts w:ascii="Times New Roman" w:hAnsi="Times New Roman" w:cs="Times New Roman"/>
        </w:rPr>
        <w:t>: Opportunities to network and build professional relationships.</w:t>
      </w:r>
    </w:p>
    <w:p w14:paraId="03900A59" w14:textId="77777777" w:rsidR="00743BDB" w:rsidRPr="001A1EC9" w:rsidRDefault="00743BDB" w:rsidP="001A1EC9">
      <w:pPr>
        <w:spacing w:line="360" w:lineRule="auto"/>
        <w:jc w:val="both"/>
        <w:rPr>
          <w:rFonts w:ascii="Times New Roman" w:hAnsi="Times New Roman" w:cs="Times New Roman"/>
          <w:b/>
          <w:bCs/>
        </w:rPr>
      </w:pPr>
      <w:r w:rsidRPr="001A1EC9">
        <w:rPr>
          <w:rFonts w:ascii="Times New Roman" w:hAnsi="Times New Roman" w:cs="Times New Roman"/>
          <w:b/>
          <w:bCs/>
        </w:rPr>
        <w:t>Value Map</w:t>
      </w:r>
    </w:p>
    <w:p w14:paraId="47E9A344" w14:textId="77777777" w:rsidR="00743BDB" w:rsidRPr="001A1EC9" w:rsidRDefault="00743BDB" w:rsidP="001A1EC9">
      <w:pPr>
        <w:numPr>
          <w:ilvl w:val="0"/>
          <w:numId w:val="39"/>
        </w:numPr>
        <w:spacing w:line="360" w:lineRule="auto"/>
        <w:jc w:val="both"/>
        <w:rPr>
          <w:rFonts w:ascii="Times New Roman" w:hAnsi="Times New Roman" w:cs="Times New Roman"/>
        </w:rPr>
      </w:pPr>
      <w:r w:rsidRPr="001A1EC9">
        <w:rPr>
          <w:rFonts w:ascii="Times New Roman" w:hAnsi="Times New Roman" w:cs="Times New Roman"/>
          <w:b/>
          <w:bCs/>
        </w:rPr>
        <w:t>Products &amp; Services</w:t>
      </w:r>
      <w:r w:rsidRPr="001A1EC9">
        <w:rPr>
          <w:rFonts w:ascii="Times New Roman" w:hAnsi="Times New Roman" w:cs="Times New Roman"/>
        </w:rPr>
        <w:t>:</w:t>
      </w:r>
    </w:p>
    <w:p w14:paraId="6929449D" w14:textId="77777777" w:rsidR="00743BDB" w:rsidRPr="001A1EC9" w:rsidRDefault="00743BDB" w:rsidP="001A1EC9">
      <w:pPr>
        <w:numPr>
          <w:ilvl w:val="1"/>
          <w:numId w:val="39"/>
        </w:numPr>
        <w:spacing w:line="360" w:lineRule="auto"/>
        <w:jc w:val="both"/>
        <w:rPr>
          <w:rFonts w:ascii="Times New Roman" w:hAnsi="Times New Roman" w:cs="Times New Roman"/>
        </w:rPr>
      </w:pPr>
      <w:r w:rsidRPr="001A1EC9">
        <w:rPr>
          <w:rFonts w:ascii="Times New Roman" w:hAnsi="Times New Roman" w:cs="Times New Roman"/>
        </w:rPr>
        <w:t>Affordable hostel accommodations with various room options.</w:t>
      </w:r>
    </w:p>
    <w:p w14:paraId="6F3A1DDD" w14:textId="77777777" w:rsidR="00743BDB" w:rsidRPr="001A1EC9" w:rsidRDefault="00743BDB" w:rsidP="001A1EC9">
      <w:pPr>
        <w:numPr>
          <w:ilvl w:val="1"/>
          <w:numId w:val="39"/>
        </w:numPr>
        <w:spacing w:line="360" w:lineRule="auto"/>
        <w:jc w:val="both"/>
        <w:rPr>
          <w:rFonts w:ascii="Times New Roman" w:hAnsi="Times New Roman" w:cs="Times New Roman"/>
        </w:rPr>
      </w:pPr>
      <w:r w:rsidRPr="001A1EC9">
        <w:rPr>
          <w:rFonts w:ascii="Times New Roman" w:hAnsi="Times New Roman" w:cs="Times New Roman"/>
        </w:rPr>
        <w:t>On-site amenities including cafeteria, laundry, and common areas.</w:t>
      </w:r>
    </w:p>
    <w:p w14:paraId="23989788" w14:textId="77777777" w:rsidR="00743BDB" w:rsidRPr="001A1EC9" w:rsidRDefault="00743BDB" w:rsidP="001A1EC9">
      <w:pPr>
        <w:numPr>
          <w:ilvl w:val="1"/>
          <w:numId w:val="39"/>
        </w:numPr>
        <w:spacing w:line="360" w:lineRule="auto"/>
        <w:jc w:val="both"/>
        <w:rPr>
          <w:rFonts w:ascii="Times New Roman" w:hAnsi="Times New Roman" w:cs="Times New Roman"/>
        </w:rPr>
      </w:pPr>
      <w:r w:rsidRPr="001A1EC9">
        <w:rPr>
          <w:rFonts w:ascii="Times New Roman" w:hAnsi="Times New Roman" w:cs="Times New Roman"/>
        </w:rPr>
        <w:t>Robust security measures including background checks and CCTV.</w:t>
      </w:r>
    </w:p>
    <w:p w14:paraId="2FF9F3C8" w14:textId="77777777" w:rsidR="00743BDB" w:rsidRPr="001A1EC9" w:rsidRDefault="00743BDB" w:rsidP="001A1EC9">
      <w:pPr>
        <w:numPr>
          <w:ilvl w:val="1"/>
          <w:numId w:val="39"/>
        </w:numPr>
        <w:spacing w:line="360" w:lineRule="auto"/>
        <w:jc w:val="both"/>
        <w:rPr>
          <w:rFonts w:ascii="Times New Roman" w:hAnsi="Times New Roman" w:cs="Times New Roman"/>
        </w:rPr>
      </w:pPr>
      <w:r w:rsidRPr="001A1EC9">
        <w:rPr>
          <w:rFonts w:ascii="Times New Roman" w:hAnsi="Times New Roman" w:cs="Times New Roman"/>
        </w:rPr>
        <w:t>Networking events and community activities.</w:t>
      </w:r>
    </w:p>
    <w:p w14:paraId="2309FC0D" w14:textId="77777777" w:rsidR="00743BDB" w:rsidRPr="001A1EC9" w:rsidRDefault="00743BDB" w:rsidP="001A1EC9">
      <w:pPr>
        <w:numPr>
          <w:ilvl w:val="0"/>
          <w:numId w:val="39"/>
        </w:numPr>
        <w:spacing w:line="360" w:lineRule="auto"/>
        <w:jc w:val="both"/>
        <w:rPr>
          <w:rFonts w:ascii="Times New Roman" w:hAnsi="Times New Roman" w:cs="Times New Roman"/>
        </w:rPr>
      </w:pPr>
      <w:r w:rsidRPr="001A1EC9">
        <w:rPr>
          <w:rFonts w:ascii="Times New Roman" w:hAnsi="Times New Roman" w:cs="Times New Roman"/>
          <w:b/>
          <w:bCs/>
        </w:rPr>
        <w:lastRenderedPageBreak/>
        <w:t>Pain Relievers</w:t>
      </w:r>
      <w:r w:rsidRPr="001A1EC9">
        <w:rPr>
          <w:rFonts w:ascii="Times New Roman" w:hAnsi="Times New Roman" w:cs="Times New Roman"/>
        </w:rPr>
        <w:t>:</w:t>
      </w:r>
    </w:p>
    <w:p w14:paraId="511741A2" w14:textId="77777777" w:rsidR="00743BDB" w:rsidRPr="001A1EC9" w:rsidRDefault="00743BDB" w:rsidP="001A1EC9">
      <w:pPr>
        <w:numPr>
          <w:ilvl w:val="1"/>
          <w:numId w:val="39"/>
        </w:numPr>
        <w:spacing w:line="360" w:lineRule="auto"/>
        <w:jc w:val="both"/>
        <w:rPr>
          <w:rFonts w:ascii="Times New Roman" w:hAnsi="Times New Roman" w:cs="Times New Roman"/>
        </w:rPr>
      </w:pPr>
      <w:r w:rsidRPr="001A1EC9">
        <w:rPr>
          <w:rFonts w:ascii="Times New Roman" w:hAnsi="Times New Roman" w:cs="Times New Roman"/>
          <w:b/>
          <w:bCs/>
        </w:rPr>
        <w:t>Convenient Location</w:t>
      </w:r>
      <w:r w:rsidRPr="001A1EC9">
        <w:rPr>
          <w:rFonts w:ascii="Times New Roman" w:hAnsi="Times New Roman" w:cs="Times New Roman"/>
        </w:rPr>
        <w:t>: Proximity to workplaces on Lagos Island reduces commuting time.</w:t>
      </w:r>
    </w:p>
    <w:p w14:paraId="043DC590" w14:textId="77777777" w:rsidR="00743BDB" w:rsidRPr="001A1EC9" w:rsidRDefault="00743BDB" w:rsidP="001A1EC9">
      <w:pPr>
        <w:numPr>
          <w:ilvl w:val="1"/>
          <w:numId w:val="39"/>
        </w:numPr>
        <w:spacing w:line="360" w:lineRule="auto"/>
        <w:jc w:val="both"/>
        <w:rPr>
          <w:rFonts w:ascii="Times New Roman" w:hAnsi="Times New Roman" w:cs="Times New Roman"/>
        </w:rPr>
      </w:pPr>
      <w:r w:rsidRPr="001A1EC9">
        <w:rPr>
          <w:rFonts w:ascii="Times New Roman" w:hAnsi="Times New Roman" w:cs="Times New Roman"/>
          <w:b/>
          <w:bCs/>
        </w:rPr>
        <w:t>Cost-Effective</w:t>
      </w:r>
      <w:r w:rsidRPr="001A1EC9">
        <w:rPr>
          <w:rFonts w:ascii="Times New Roman" w:hAnsi="Times New Roman" w:cs="Times New Roman"/>
        </w:rPr>
        <w:t>: Lower cost compared to renting apartments or hotels.</w:t>
      </w:r>
    </w:p>
    <w:p w14:paraId="50D0D365" w14:textId="77777777" w:rsidR="00743BDB" w:rsidRPr="001A1EC9" w:rsidRDefault="00743BDB" w:rsidP="001A1EC9">
      <w:pPr>
        <w:numPr>
          <w:ilvl w:val="1"/>
          <w:numId w:val="39"/>
        </w:numPr>
        <w:spacing w:line="360" w:lineRule="auto"/>
        <w:jc w:val="both"/>
        <w:rPr>
          <w:rFonts w:ascii="Times New Roman" w:hAnsi="Times New Roman" w:cs="Times New Roman"/>
        </w:rPr>
      </w:pPr>
      <w:r w:rsidRPr="001A1EC9">
        <w:rPr>
          <w:rFonts w:ascii="Times New Roman" w:hAnsi="Times New Roman" w:cs="Times New Roman"/>
          <w:b/>
          <w:bCs/>
        </w:rPr>
        <w:t>Security Measures</w:t>
      </w:r>
      <w:r w:rsidRPr="001A1EC9">
        <w:rPr>
          <w:rFonts w:ascii="Times New Roman" w:hAnsi="Times New Roman" w:cs="Times New Roman"/>
        </w:rPr>
        <w:t>: Comprehensive vetting process and 24/7 surveillance ensure safety.</w:t>
      </w:r>
    </w:p>
    <w:p w14:paraId="764A985D" w14:textId="77777777" w:rsidR="00743BDB" w:rsidRPr="001A1EC9" w:rsidRDefault="00743BDB" w:rsidP="001A1EC9">
      <w:pPr>
        <w:numPr>
          <w:ilvl w:val="1"/>
          <w:numId w:val="39"/>
        </w:numPr>
        <w:spacing w:line="360" w:lineRule="auto"/>
        <w:jc w:val="both"/>
        <w:rPr>
          <w:rFonts w:ascii="Times New Roman" w:hAnsi="Times New Roman" w:cs="Times New Roman"/>
        </w:rPr>
      </w:pPr>
      <w:r w:rsidRPr="001A1EC9">
        <w:rPr>
          <w:rFonts w:ascii="Times New Roman" w:hAnsi="Times New Roman" w:cs="Times New Roman"/>
          <w:b/>
          <w:bCs/>
        </w:rPr>
        <w:t>Structured Environment</w:t>
      </w:r>
      <w:r w:rsidRPr="001A1EC9">
        <w:rPr>
          <w:rFonts w:ascii="Times New Roman" w:hAnsi="Times New Roman" w:cs="Times New Roman"/>
        </w:rPr>
        <w:t>: Curated events and activities foster networking.</w:t>
      </w:r>
    </w:p>
    <w:p w14:paraId="26C41D59" w14:textId="77777777" w:rsidR="00743BDB" w:rsidRPr="001A1EC9" w:rsidRDefault="00743BDB" w:rsidP="001A1EC9">
      <w:pPr>
        <w:numPr>
          <w:ilvl w:val="0"/>
          <w:numId w:val="39"/>
        </w:numPr>
        <w:spacing w:line="360" w:lineRule="auto"/>
        <w:jc w:val="both"/>
        <w:rPr>
          <w:rFonts w:ascii="Times New Roman" w:hAnsi="Times New Roman" w:cs="Times New Roman"/>
        </w:rPr>
      </w:pPr>
      <w:r w:rsidRPr="001A1EC9">
        <w:rPr>
          <w:rFonts w:ascii="Times New Roman" w:hAnsi="Times New Roman" w:cs="Times New Roman"/>
          <w:b/>
          <w:bCs/>
        </w:rPr>
        <w:t>Gain Creators</w:t>
      </w:r>
      <w:r w:rsidRPr="001A1EC9">
        <w:rPr>
          <w:rFonts w:ascii="Times New Roman" w:hAnsi="Times New Roman" w:cs="Times New Roman"/>
        </w:rPr>
        <w:t>:</w:t>
      </w:r>
    </w:p>
    <w:p w14:paraId="4CA6B905" w14:textId="77777777" w:rsidR="00743BDB" w:rsidRPr="001A1EC9" w:rsidRDefault="00743BDB" w:rsidP="001A1EC9">
      <w:pPr>
        <w:numPr>
          <w:ilvl w:val="1"/>
          <w:numId w:val="39"/>
        </w:numPr>
        <w:spacing w:line="360" w:lineRule="auto"/>
        <w:jc w:val="both"/>
        <w:rPr>
          <w:rFonts w:ascii="Times New Roman" w:hAnsi="Times New Roman" w:cs="Times New Roman"/>
        </w:rPr>
      </w:pPr>
      <w:r w:rsidRPr="001A1EC9">
        <w:rPr>
          <w:rFonts w:ascii="Times New Roman" w:hAnsi="Times New Roman" w:cs="Times New Roman"/>
          <w:b/>
          <w:bCs/>
        </w:rPr>
        <w:t>Comfort and Convenience</w:t>
      </w:r>
      <w:r w:rsidRPr="001A1EC9">
        <w:rPr>
          <w:rFonts w:ascii="Times New Roman" w:hAnsi="Times New Roman" w:cs="Times New Roman"/>
        </w:rPr>
        <w:t>: Access to necessary amenities and services within the hostel.</w:t>
      </w:r>
    </w:p>
    <w:p w14:paraId="3314DEEA" w14:textId="77777777" w:rsidR="00743BDB" w:rsidRPr="001A1EC9" w:rsidRDefault="00743BDB" w:rsidP="001A1EC9">
      <w:pPr>
        <w:numPr>
          <w:ilvl w:val="1"/>
          <w:numId w:val="39"/>
        </w:numPr>
        <w:spacing w:line="360" w:lineRule="auto"/>
        <w:jc w:val="both"/>
        <w:rPr>
          <w:rFonts w:ascii="Times New Roman" w:hAnsi="Times New Roman" w:cs="Times New Roman"/>
        </w:rPr>
      </w:pPr>
      <w:r w:rsidRPr="001A1EC9">
        <w:rPr>
          <w:rFonts w:ascii="Times New Roman" w:hAnsi="Times New Roman" w:cs="Times New Roman"/>
          <w:b/>
          <w:bCs/>
        </w:rPr>
        <w:t>Professional Networking</w:t>
      </w:r>
      <w:r w:rsidRPr="001A1EC9">
        <w:rPr>
          <w:rFonts w:ascii="Times New Roman" w:hAnsi="Times New Roman" w:cs="Times New Roman"/>
        </w:rPr>
        <w:t>: Regularly organized events help build connections.</w:t>
      </w:r>
    </w:p>
    <w:p w14:paraId="42B898A4" w14:textId="77777777" w:rsidR="00743BDB" w:rsidRPr="001A1EC9" w:rsidRDefault="00743BDB" w:rsidP="001A1EC9">
      <w:pPr>
        <w:numPr>
          <w:ilvl w:val="1"/>
          <w:numId w:val="39"/>
        </w:numPr>
        <w:spacing w:line="360" w:lineRule="auto"/>
        <w:jc w:val="both"/>
        <w:rPr>
          <w:rFonts w:ascii="Times New Roman" w:hAnsi="Times New Roman" w:cs="Times New Roman"/>
        </w:rPr>
      </w:pPr>
      <w:r w:rsidRPr="001A1EC9">
        <w:rPr>
          <w:rFonts w:ascii="Times New Roman" w:hAnsi="Times New Roman" w:cs="Times New Roman"/>
          <w:b/>
          <w:bCs/>
        </w:rPr>
        <w:t>Peace of Mind</w:t>
      </w:r>
      <w:r w:rsidRPr="001A1EC9">
        <w:rPr>
          <w:rFonts w:ascii="Times New Roman" w:hAnsi="Times New Roman" w:cs="Times New Roman"/>
        </w:rPr>
        <w:t>: Assurance of staying in a secure environment with trusted individuals.</w:t>
      </w:r>
    </w:p>
    <w:p w14:paraId="3EC4990E" w14:textId="77777777" w:rsidR="00743BDB" w:rsidRPr="001A1EC9" w:rsidRDefault="00743BDB" w:rsidP="001A1EC9">
      <w:pPr>
        <w:numPr>
          <w:ilvl w:val="1"/>
          <w:numId w:val="39"/>
        </w:numPr>
        <w:spacing w:line="360" w:lineRule="auto"/>
        <w:jc w:val="both"/>
        <w:rPr>
          <w:rFonts w:ascii="Times New Roman" w:hAnsi="Times New Roman" w:cs="Times New Roman"/>
        </w:rPr>
      </w:pPr>
      <w:r w:rsidRPr="001A1EC9">
        <w:rPr>
          <w:rFonts w:ascii="Times New Roman" w:hAnsi="Times New Roman" w:cs="Times New Roman"/>
          <w:b/>
          <w:bCs/>
        </w:rPr>
        <w:t>Support Services</w:t>
      </w:r>
      <w:r w:rsidRPr="001A1EC9">
        <w:rPr>
          <w:rFonts w:ascii="Times New Roman" w:hAnsi="Times New Roman" w:cs="Times New Roman"/>
        </w:rPr>
        <w:t>: On-site support and maintenance services for hassle-free living.</w:t>
      </w:r>
    </w:p>
    <w:p w14:paraId="173080E2" w14:textId="77777777" w:rsidR="00743BDB" w:rsidRPr="001A1EC9" w:rsidRDefault="00743BDB" w:rsidP="001A1EC9">
      <w:pPr>
        <w:spacing w:line="360" w:lineRule="auto"/>
        <w:jc w:val="both"/>
        <w:rPr>
          <w:rFonts w:ascii="Times New Roman" w:hAnsi="Times New Roman" w:cs="Times New Roman"/>
          <w:b/>
          <w:bCs/>
        </w:rPr>
      </w:pPr>
      <w:r w:rsidRPr="001A1EC9">
        <w:rPr>
          <w:rFonts w:ascii="Times New Roman" w:hAnsi="Times New Roman" w:cs="Times New Roman"/>
          <w:b/>
          <w:bCs/>
        </w:rPr>
        <w:t>Business Model Canvas for IslandRest Hostel</w:t>
      </w:r>
    </w:p>
    <w:p w14:paraId="3ACD2CED" w14:textId="77777777" w:rsidR="00743BDB" w:rsidRPr="001A1EC9" w:rsidRDefault="00743BDB" w:rsidP="001A1EC9">
      <w:pPr>
        <w:spacing w:line="360" w:lineRule="auto"/>
        <w:jc w:val="both"/>
        <w:rPr>
          <w:rFonts w:ascii="Times New Roman" w:hAnsi="Times New Roman" w:cs="Times New Roman"/>
        </w:rPr>
      </w:pPr>
      <w:r w:rsidRPr="001A1EC9">
        <w:rPr>
          <w:rFonts w:ascii="Times New Roman" w:hAnsi="Times New Roman" w:cs="Times New Roman"/>
        </w:rPr>
        <w:t>The Business Model Canvas is a strategic management template for developing new or documenting existing business models. It comprises nine key components:</w:t>
      </w:r>
    </w:p>
    <w:p w14:paraId="6C415D3B" w14:textId="77777777" w:rsidR="00743BDB" w:rsidRPr="001A1EC9" w:rsidRDefault="00743BDB" w:rsidP="001A1EC9">
      <w:pPr>
        <w:numPr>
          <w:ilvl w:val="0"/>
          <w:numId w:val="40"/>
        </w:numPr>
        <w:spacing w:line="360" w:lineRule="auto"/>
        <w:jc w:val="both"/>
        <w:rPr>
          <w:rFonts w:ascii="Times New Roman" w:hAnsi="Times New Roman" w:cs="Times New Roman"/>
        </w:rPr>
      </w:pPr>
      <w:r w:rsidRPr="001A1EC9">
        <w:rPr>
          <w:rFonts w:ascii="Times New Roman" w:hAnsi="Times New Roman" w:cs="Times New Roman"/>
          <w:b/>
          <w:bCs/>
        </w:rPr>
        <w:t>Customer Segments</w:t>
      </w:r>
      <w:r w:rsidRPr="001A1EC9">
        <w:rPr>
          <w:rFonts w:ascii="Times New Roman" w:hAnsi="Times New Roman" w:cs="Times New Roman"/>
        </w:rPr>
        <w:t>:</w:t>
      </w:r>
    </w:p>
    <w:p w14:paraId="22A2982C"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Professionals working on Lagos Island.</w:t>
      </w:r>
    </w:p>
    <w:p w14:paraId="52B48DA6"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Companies looking to provide accommodation for their employees.</w:t>
      </w:r>
    </w:p>
    <w:p w14:paraId="73AB05F3"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Individuals commuting from the mainland to the island.</w:t>
      </w:r>
    </w:p>
    <w:p w14:paraId="031023A8"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Tourists and visitors looking for affordable lodging options.</w:t>
      </w:r>
    </w:p>
    <w:p w14:paraId="1D34988F" w14:textId="77777777" w:rsidR="00743BDB" w:rsidRPr="001A1EC9" w:rsidRDefault="00743BDB" w:rsidP="001A1EC9">
      <w:pPr>
        <w:numPr>
          <w:ilvl w:val="0"/>
          <w:numId w:val="40"/>
        </w:numPr>
        <w:spacing w:line="360" w:lineRule="auto"/>
        <w:jc w:val="both"/>
        <w:rPr>
          <w:rFonts w:ascii="Times New Roman" w:hAnsi="Times New Roman" w:cs="Times New Roman"/>
        </w:rPr>
      </w:pPr>
      <w:r w:rsidRPr="001A1EC9">
        <w:rPr>
          <w:rFonts w:ascii="Times New Roman" w:hAnsi="Times New Roman" w:cs="Times New Roman"/>
          <w:b/>
          <w:bCs/>
        </w:rPr>
        <w:t>Value Propositions</w:t>
      </w:r>
      <w:r w:rsidRPr="001A1EC9">
        <w:rPr>
          <w:rFonts w:ascii="Times New Roman" w:hAnsi="Times New Roman" w:cs="Times New Roman"/>
        </w:rPr>
        <w:t>:</w:t>
      </w:r>
    </w:p>
    <w:p w14:paraId="05CD6618"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Affordable and convenient accommodation near workplaces on Lagos Island.</w:t>
      </w:r>
    </w:p>
    <w:p w14:paraId="33D25D6B"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Safe and secure environment with rigorous vetting processes.</w:t>
      </w:r>
    </w:p>
    <w:p w14:paraId="28569C47"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Community-oriented living space promoting networking and collaboration.</w:t>
      </w:r>
    </w:p>
    <w:p w14:paraId="1DB6116F"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Comprehensive amenities including dining, laundry, and common areas.</w:t>
      </w:r>
    </w:p>
    <w:p w14:paraId="6CC7874B" w14:textId="77777777" w:rsidR="00743BDB" w:rsidRPr="001A1EC9" w:rsidRDefault="00743BDB" w:rsidP="001A1EC9">
      <w:pPr>
        <w:numPr>
          <w:ilvl w:val="0"/>
          <w:numId w:val="40"/>
        </w:numPr>
        <w:spacing w:line="360" w:lineRule="auto"/>
        <w:jc w:val="both"/>
        <w:rPr>
          <w:rFonts w:ascii="Times New Roman" w:hAnsi="Times New Roman" w:cs="Times New Roman"/>
        </w:rPr>
      </w:pPr>
      <w:r w:rsidRPr="001A1EC9">
        <w:rPr>
          <w:rFonts w:ascii="Times New Roman" w:hAnsi="Times New Roman" w:cs="Times New Roman"/>
          <w:b/>
          <w:bCs/>
        </w:rPr>
        <w:t>Channels</w:t>
      </w:r>
      <w:r w:rsidRPr="001A1EC9">
        <w:rPr>
          <w:rFonts w:ascii="Times New Roman" w:hAnsi="Times New Roman" w:cs="Times New Roman"/>
        </w:rPr>
        <w:t>:</w:t>
      </w:r>
    </w:p>
    <w:p w14:paraId="3D9E3C63"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lastRenderedPageBreak/>
        <w:t>Online booking platform and mobile app.</w:t>
      </w:r>
    </w:p>
    <w:p w14:paraId="7A7F6A6B"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Partnerships with companies for bulk bookings.</w:t>
      </w:r>
    </w:p>
    <w:p w14:paraId="05227D84"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Marketing through social media, business forums, and networking events.</w:t>
      </w:r>
    </w:p>
    <w:p w14:paraId="1735E123"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Word of mouth and referrals from satisfied guests.</w:t>
      </w:r>
    </w:p>
    <w:p w14:paraId="090AA754" w14:textId="77777777" w:rsidR="00743BDB" w:rsidRPr="001A1EC9" w:rsidRDefault="00743BDB" w:rsidP="001A1EC9">
      <w:pPr>
        <w:numPr>
          <w:ilvl w:val="0"/>
          <w:numId w:val="40"/>
        </w:numPr>
        <w:spacing w:line="360" w:lineRule="auto"/>
        <w:jc w:val="both"/>
        <w:rPr>
          <w:rFonts w:ascii="Times New Roman" w:hAnsi="Times New Roman" w:cs="Times New Roman"/>
        </w:rPr>
      </w:pPr>
      <w:r w:rsidRPr="001A1EC9">
        <w:rPr>
          <w:rFonts w:ascii="Times New Roman" w:hAnsi="Times New Roman" w:cs="Times New Roman"/>
          <w:b/>
          <w:bCs/>
        </w:rPr>
        <w:t>Customer Relationships</w:t>
      </w:r>
      <w:r w:rsidRPr="001A1EC9">
        <w:rPr>
          <w:rFonts w:ascii="Times New Roman" w:hAnsi="Times New Roman" w:cs="Times New Roman"/>
        </w:rPr>
        <w:t>:</w:t>
      </w:r>
    </w:p>
    <w:p w14:paraId="78C1EA0C"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Personalized service with dedicated support staff.</w:t>
      </w:r>
    </w:p>
    <w:p w14:paraId="423CD8D4"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Regular feedback collection and improvement based on guest experiences.</w:t>
      </w:r>
    </w:p>
    <w:p w14:paraId="33570A45"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Community engagement through events and activities.</w:t>
      </w:r>
    </w:p>
    <w:p w14:paraId="2D31B6F5"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Loyalty programs and discounts for repeat customers.</w:t>
      </w:r>
    </w:p>
    <w:p w14:paraId="6744B031" w14:textId="77777777" w:rsidR="00743BDB" w:rsidRPr="001A1EC9" w:rsidRDefault="00743BDB" w:rsidP="001A1EC9">
      <w:pPr>
        <w:numPr>
          <w:ilvl w:val="0"/>
          <w:numId w:val="40"/>
        </w:numPr>
        <w:spacing w:line="360" w:lineRule="auto"/>
        <w:jc w:val="both"/>
        <w:rPr>
          <w:rFonts w:ascii="Times New Roman" w:hAnsi="Times New Roman" w:cs="Times New Roman"/>
        </w:rPr>
      </w:pPr>
      <w:r w:rsidRPr="001A1EC9">
        <w:rPr>
          <w:rFonts w:ascii="Times New Roman" w:hAnsi="Times New Roman" w:cs="Times New Roman"/>
          <w:b/>
          <w:bCs/>
        </w:rPr>
        <w:t>Revenue Streams</w:t>
      </w:r>
      <w:r w:rsidRPr="001A1EC9">
        <w:rPr>
          <w:rFonts w:ascii="Times New Roman" w:hAnsi="Times New Roman" w:cs="Times New Roman"/>
        </w:rPr>
        <w:t>:</w:t>
      </w:r>
    </w:p>
    <w:p w14:paraId="512823D0"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Room bookings (daily, weekly, monthly rates).</w:t>
      </w:r>
    </w:p>
    <w:p w14:paraId="0BF2BE81"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Additional services (laundry, meals, special events).</w:t>
      </w:r>
    </w:p>
    <w:p w14:paraId="7A830977"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Corporate partnerships and bulk booking agreements.</w:t>
      </w:r>
    </w:p>
    <w:p w14:paraId="100F19B0"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Membership fees for access to exclusive community events and amenities.</w:t>
      </w:r>
    </w:p>
    <w:p w14:paraId="2E59275E" w14:textId="77777777" w:rsidR="00743BDB" w:rsidRPr="001A1EC9" w:rsidRDefault="00743BDB" w:rsidP="001A1EC9">
      <w:pPr>
        <w:numPr>
          <w:ilvl w:val="0"/>
          <w:numId w:val="40"/>
        </w:numPr>
        <w:spacing w:line="360" w:lineRule="auto"/>
        <w:jc w:val="both"/>
        <w:rPr>
          <w:rFonts w:ascii="Times New Roman" w:hAnsi="Times New Roman" w:cs="Times New Roman"/>
        </w:rPr>
      </w:pPr>
      <w:r w:rsidRPr="001A1EC9">
        <w:rPr>
          <w:rFonts w:ascii="Times New Roman" w:hAnsi="Times New Roman" w:cs="Times New Roman"/>
          <w:b/>
          <w:bCs/>
        </w:rPr>
        <w:t>Key Resources</w:t>
      </w:r>
      <w:r w:rsidRPr="001A1EC9">
        <w:rPr>
          <w:rFonts w:ascii="Times New Roman" w:hAnsi="Times New Roman" w:cs="Times New Roman"/>
        </w:rPr>
        <w:t>:</w:t>
      </w:r>
    </w:p>
    <w:p w14:paraId="2D47FDFE"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Property and facilities on Lagos Island.</w:t>
      </w:r>
    </w:p>
    <w:p w14:paraId="3DE7BFA2"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Technology platform for booking and management.</w:t>
      </w:r>
    </w:p>
    <w:p w14:paraId="7EAF72D4"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Security infrastructure including CCTV and vetting processes.</w:t>
      </w:r>
    </w:p>
    <w:p w14:paraId="2BD52C13"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Staff including management, support, and security personnel.</w:t>
      </w:r>
    </w:p>
    <w:p w14:paraId="2C088E86" w14:textId="77777777" w:rsidR="00743BDB" w:rsidRPr="001A1EC9" w:rsidRDefault="00743BDB" w:rsidP="001A1EC9">
      <w:pPr>
        <w:numPr>
          <w:ilvl w:val="0"/>
          <w:numId w:val="40"/>
        </w:numPr>
        <w:spacing w:line="360" w:lineRule="auto"/>
        <w:jc w:val="both"/>
        <w:rPr>
          <w:rFonts w:ascii="Times New Roman" w:hAnsi="Times New Roman" w:cs="Times New Roman"/>
        </w:rPr>
      </w:pPr>
      <w:r w:rsidRPr="001A1EC9">
        <w:rPr>
          <w:rFonts w:ascii="Times New Roman" w:hAnsi="Times New Roman" w:cs="Times New Roman"/>
          <w:b/>
          <w:bCs/>
        </w:rPr>
        <w:t>Key Activities</w:t>
      </w:r>
      <w:r w:rsidRPr="001A1EC9">
        <w:rPr>
          <w:rFonts w:ascii="Times New Roman" w:hAnsi="Times New Roman" w:cs="Times New Roman"/>
        </w:rPr>
        <w:t>:</w:t>
      </w:r>
    </w:p>
    <w:p w14:paraId="5F50784E"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Managing bookings and guest vetting processes.</w:t>
      </w:r>
    </w:p>
    <w:p w14:paraId="2D242912"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Maintaining and securing the property.</w:t>
      </w:r>
    </w:p>
    <w:p w14:paraId="5F485E1F"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Organizing community events and activities.</w:t>
      </w:r>
    </w:p>
    <w:p w14:paraId="764FA925"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Marketing and promotion to attract new guests and corporate partners.</w:t>
      </w:r>
    </w:p>
    <w:p w14:paraId="6918E122" w14:textId="77777777" w:rsidR="00743BDB" w:rsidRPr="001A1EC9" w:rsidRDefault="00743BDB" w:rsidP="001A1EC9">
      <w:pPr>
        <w:numPr>
          <w:ilvl w:val="0"/>
          <w:numId w:val="40"/>
        </w:numPr>
        <w:spacing w:line="360" w:lineRule="auto"/>
        <w:jc w:val="both"/>
        <w:rPr>
          <w:rFonts w:ascii="Times New Roman" w:hAnsi="Times New Roman" w:cs="Times New Roman"/>
        </w:rPr>
      </w:pPr>
      <w:r w:rsidRPr="001A1EC9">
        <w:rPr>
          <w:rFonts w:ascii="Times New Roman" w:hAnsi="Times New Roman" w:cs="Times New Roman"/>
          <w:b/>
          <w:bCs/>
        </w:rPr>
        <w:lastRenderedPageBreak/>
        <w:t>Key Partnerships</w:t>
      </w:r>
      <w:r w:rsidRPr="001A1EC9">
        <w:rPr>
          <w:rFonts w:ascii="Times New Roman" w:hAnsi="Times New Roman" w:cs="Times New Roman"/>
        </w:rPr>
        <w:t>:</w:t>
      </w:r>
    </w:p>
    <w:p w14:paraId="7A81B661"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Local businesses for amenities and services (cafeteria, laundry).</w:t>
      </w:r>
    </w:p>
    <w:p w14:paraId="5D3EB00E"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Companies on Lagos Island for employee accommodations.</w:t>
      </w:r>
    </w:p>
    <w:p w14:paraId="48F4FD00"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Security firms for vetting and surveillance.</w:t>
      </w:r>
    </w:p>
    <w:p w14:paraId="799AC2C3"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Real estate agencies for property management and expansion.</w:t>
      </w:r>
    </w:p>
    <w:p w14:paraId="412EA3E8" w14:textId="77777777" w:rsidR="00743BDB" w:rsidRPr="001A1EC9" w:rsidRDefault="00743BDB" w:rsidP="001A1EC9">
      <w:pPr>
        <w:numPr>
          <w:ilvl w:val="0"/>
          <w:numId w:val="40"/>
        </w:numPr>
        <w:spacing w:line="360" w:lineRule="auto"/>
        <w:jc w:val="both"/>
        <w:rPr>
          <w:rFonts w:ascii="Times New Roman" w:hAnsi="Times New Roman" w:cs="Times New Roman"/>
        </w:rPr>
      </w:pPr>
      <w:r w:rsidRPr="001A1EC9">
        <w:rPr>
          <w:rFonts w:ascii="Times New Roman" w:hAnsi="Times New Roman" w:cs="Times New Roman"/>
          <w:b/>
          <w:bCs/>
        </w:rPr>
        <w:t>Cost Structure</w:t>
      </w:r>
      <w:r w:rsidRPr="001A1EC9">
        <w:rPr>
          <w:rFonts w:ascii="Times New Roman" w:hAnsi="Times New Roman" w:cs="Times New Roman"/>
        </w:rPr>
        <w:t>:</w:t>
      </w:r>
    </w:p>
    <w:p w14:paraId="3552D8DE"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Property rental or acquisition costs.</w:t>
      </w:r>
    </w:p>
    <w:p w14:paraId="46569178"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Maintenance and operational costs (utilities, cleaning, staff salaries).</w:t>
      </w:r>
    </w:p>
    <w:p w14:paraId="021773C0"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Marketing and promotional expenses.</w:t>
      </w:r>
    </w:p>
    <w:p w14:paraId="58C04758"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Technology development and maintenance.</w:t>
      </w:r>
    </w:p>
    <w:p w14:paraId="637DD675"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Security measures and personnel.</w:t>
      </w:r>
    </w:p>
    <w:p w14:paraId="6D992F07" w14:textId="77777777" w:rsidR="00AE0DE3" w:rsidRPr="001A1EC9" w:rsidRDefault="00AE0DE3" w:rsidP="001A1EC9">
      <w:pPr>
        <w:spacing w:line="360" w:lineRule="auto"/>
        <w:jc w:val="both"/>
        <w:rPr>
          <w:rFonts w:ascii="Times New Roman" w:hAnsi="Times New Roman" w:cs="Times New Roman"/>
        </w:rPr>
      </w:pPr>
    </w:p>
    <w:p w14:paraId="28AE084B" w14:textId="77777777" w:rsidR="00743BDB" w:rsidRPr="001A1EC9" w:rsidRDefault="00743BDB" w:rsidP="001A1EC9">
      <w:pPr>
        <w:spacing w:line="360" w:lineRule="auto"/>
        <w:jc w:val="both"/>
        <w:rPr>
          <w:rFonts w:ascii="Times New Roman" w:hAnsi="Times New Roman" w:cs="Times New Roman"/>
        </w:rPr>
      </w:pPr>
    </w:p>
    <w:p w14:paraId="3780FCB0" w14:textId="77777777" w:rsidR="00743BDB" w:rsidRPr="001A1EC9" w:rsidRDefault="00743BDB" w:rsidP="001A1EC9">
      <w:pPr>
        <w:spacing w:line="360" w:lineRule="auto"/>
        <w:jc w:val="both"/>
        <w:rPr>
          <w:rFonts w:ascii="Times New Roman" w:hAnsi="Times New Roman" w:cs="Times New Roman"/>
        </w:rPr>
      </w:pPr>
    </w:p>
    <w:p w14:paraId="6A6AC4CD" w14:textId="77777777" w:rsidR="00743BDB" w:rsidRPr="001A1EC9" w:rsidRDefault="00743BDB" w:rsidP="001A1EC9">
      <w:pPr>
        <w:spacing w:line="360" w:lineRule="auto"/>
        <w:jc w:val="both"/>
        <w:rPr>
          <w:rFonts w:ascii="Times New Roman" w:hAnsi="Times New Roman" w:cs="Times New Roman"/>
        </w:rPr>
      </w:pPr>
    </w:p>
    <w:p w14:paraId="1D0CD6A6" w14:textId="77777777" w:rsidR="00743BDB" w:rsidRPr="001A1EC9" w:rsidRDefault="00743BDB" w:rsidP="001A1EC9">
      <w:pPr>
        <w:spacing w:line="360" w:lineRule="auto"/>
        <w:jc w:val="both"/>
        <w:rPr>
          <w:rFonts w:ascii="Times New Roman" w:hAnsi="Times New Roman" w:cs="Times New Roman"/>
        </w:rPr>
      </w:pPr>
    </w:p>
    <w:p w14:paraId="1093608B" w14:textId="77777777" w:rsidR="00743BDB" w:rsidRPr="001A1EC9" w:rsidRDefault="00743BDB" w:rsidP="001A1EC9">
      <w:pPr>
        <w:spacing w:line="360" w:lineRule="auto"/>
        <w:jc w:val="both"/>
        <w:rPr>
          <w:rFonts w:ascii="Times New Roman" w:hAnsi="Times New Roman" w:cs="Times New Roman"/>
        </w:rPr>
      </w:pPr>
    </w:p>
    <w:p w14:paraId="00EB7DDB" w14:textId="77777777" w:rsidR="00743BDB" w:rsidRPr="001A1EC9" w:rsidRDefault="00743BDB" w:rsidP="001A1EC9">
      <w:pPr>
        <w:spacing w:line="360" w:lineRule="auto"/>
        <w:jc w:val="both"/>
        <w:rPr>
          <w:rFonts w:ascii="Times New Roman" w:hAnsi="Times New Roman" w:cs="Times New Roman"/>
        </w:rPr>
      </w:pPr>
    </w:p>
    <w:p w14:paraId="6547E75D" w14:textId="77777777" w:rsidR="00743BDB" w:rsidRPr="001A1EC9" w:rsidRDefault="00743BDB" w:rsidP="001A1EC9">
      <w:pPr>
        <w:spacing w:line="360" w:lineRule="auto"/>
        <w:jc w:val="both"/>
        <w:rPr>
          <w:rFonts w:ascii="Times New Roman" w:hAnsi="Times New Roman" w:cs="Times New Roman"/>
        </w:rPr>
      </w:pPr>
    </w:p>
    <w:p w14:paraId="1283CC75" w14:textId="77777777" w:rsidR="00743BDB" w:rsidRPr="001A1EC9" w:rsidRDefault="00743BDB" w:rsidP="001A1EC9">
      <w:pPr>
        <w:spacing w:line="360" w:lineRule="auto"/>
        <w:jc w:val="both"/>
        <w:rPr>
          <w:rFonts w:ascii="Times New Roman" w:hAnsi="Times New Roman" w:cs="Times New Roman"/>
        </w:rPr>
      </w:pPr>
    </w:p>
    <w:p w14:paraId="4F419510" w14:textId="77777777" w:rsidR="00F36E15" w:rsidRDefault="00F36E15" w:rsidP="001A1EC9">
      <w:pPr>
        <w:spacing w:line="360" w:lineRule="auto"/>
        <w:jc w:val="both"/>
        <w:rPr>
          <w:rFonts w:ascii="Times New Roman" w:hAnsi="Times New Roman" w:cs="Times New Roman"/>
        </w:rPr>
      </w:pPr>
    </w:p>
    <w:p w14:paraId="6B7C1F69" w14:textId="77777777" w:rsidR="00AF277A" w:rsidRDefault="00AF277A" w:rsidP="001A1EC9">
      <w:pPr>
        <w:spacing w:line="360" w:lineRule="auto"/>
        <w:jc w:val="both"/>
        <w:rPr>
          <w:rFonts w:ascii="Times New Roman" w:hAnsi="Times New Roman" w:cs="Times New Roman"/>
        </w:rPr>
      </w:pPr>
    </w:p>
    <w:p w14:paraId="5DAAAF08" w14:textId="77777777" w:rsidR="00AF277A" w:rsidRPr="001A1EC9" w:rsidRDefault="00AF277A" w:rsidP="001A1EC9">
      <w:pPr>
        <w:spacing w:line="360" w:lineRule="auto"/>
        <w:jc w:val="both"/>
        <w:rPr>
          <w:rFonts w:ascii="Times New Roman" w:hAnsi="Times New Roman" w:cs="Times New Roman"/>
        </w:rPr>
      </w:pPr>
    </w:p>
    <w:p w14:paraId="027A8480" w14:textId="77777777" w:rsidR="00F36E15" w:rsidRPr="001A1EC9" w:rsidRDefault="00F36E15" w:rsidP="001A1EC9">
      <w:pPr>
        <w:spacing w:line="360" w:lineRule="auto"/>
        <w:jc w:val="both"/>
        <w:rPr>
          <w:rFonts w:ascii="Times New Roman" w:hAnsi="Times New Roman" w:cs="Times New Roman"/>
        </w:rPr>
      </w:pPr>
    </w:p>
    <w:p w14:paraId="203A887A" w14:textId="77777777" w:rsidR="008A64DC" w:rsidRPr="001A1EC9" w:rsidRDefault="008A64DC" w:rsidP="001A1EC9">
      <w:pPr>
        <w:spacing w:line="360" w:lineRule="auto"/>
        <w:jc w:val="both"/>
        <w:rPr>
          <w:rFonts w:ascii="Times New Roman" w:hAnsi="Times New Roman" w:cs="Times New Roman"/>
          <w:b/>
          <w:bCs/>
        </w:rPr>
      </w:pPr>
      <w:r w:rsidRPr="001A1EC9">
        <w:rPr>
          <w:rFonts w:ascii="Times New Roman" w:hAnsi="Times New Roman" w:cs="Times New Roman"/>
          <w:b/>
          <w:bCs/>
        </w:rPr>
        <w:lastRenderedPageBreak/>
        <w:t>Consumer Personas for IslandRest Hostel</w:t>
      </w:r>
    </w:p>
    <w:p w14:paraId="00926FC0" w14:textId="77777777" w:rsidR="008A64DC" w:rsidRPr="001A1EC9" w:rsidRDefault="008A64DC" w:rsidP="001A1EC9">
      <w:pPr>
        <w:numPr>
          <w:ilvl w:val="0"/>
          <w:numId w:val="53"/>
        </w:numPr>
        <w:spacing w:line="360" w:lineRule="auto"/>
        <w:jc w:val="both"/>
        <w:rPr>
          <w:rFonts w:ascii="Times New Roman" w:hAnsi="Times New Roman" w:cs="Times New Roman"/>
        </w:rPr>
      </w:pPr>
      <w:r w:rsidRPr="001A1EC9">
        <w:rPr>
          <w:rFonts w:ascii="Times New Roman" w:hAnsi="Times New Roman" w:cs="Times New Roman"/>
          <w:b/>
          <w:bCs/>
        </w:rPr>
        <w:t>Persona: Adewale, The Commuting Professional</w:t>
      </w:r>
    </w:p>
    <w:p w14:paraId="0CD5D628"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Background:</w:t>
      </w:r>
    </w:p>
    <w:p w14:paraId="02857D9D" w14:textId="77777777" w:rsidR="008A64DC" w:rsidRPr="001A1EC9" w:rsidRDefault="008A64DC" w:rsidP="001A1EC9">
      <w:pPr>
        <w:numPr>
          <w:ilvl w:val="0"/>
          <w:numId w:val="54"/>
        </w:numPr>
        <w:spacing w:line="360" w:lineRule="auto"/>
        <w:jc w:val="both"/>
        <w:rPr>
          <w:rFonts w:ascii="Times New Roman" w:hAnsi="Times New Roman" w:cs="Times New Roman"/>
        </w:rPr>
      </w:pPr>
      <w:r w:rsidRPr="001A1EC9">
        <w:rPr>
          <w:rFonts w:ascii="Times New Roman" w:hAnsi="Times New Roman" w:cs="Times New Roman"/>
        </w:rPr>
        <w:t>Age: 35</w:t>
      </w:r>
    </w:p>
    <w:p w14:paraId="5630926D" w14:textId="77777777" w:rsidR="008A64DC" w:rsidRPr="001A1EC9" w:rsidRDefault="008A64DC" w:rsidP="001A1EC9">
      <w:pPr>
        <w:numPr>
          <w:ilvl w:val="0"/>
          <w:numId w:val="54"/>
        </w:numPr>
        <w:spacing w:line="360" w:lineRule="auto"/>
        <w:jc w:val="both"/>
        <w:rPr>
          <w:rFonts w:ascii="Times New Roman" w:hAnsi="Times New Roman" w:cs="Times New Roman"/>
        </w:rPr>
      </w:pPr>
      <w:r w:rsidRPr="001A1EC9">
        <w:rPr>
          <w:rFonts w:ascii="Times New Roman" w:hAnsi="Times New Roman" w:cs="Times New Roman"/>
        </w:rPr>
        <w:t>Occupation: Senior Software Engineer</w:t>
      </w:r>
    </w:p>
    <w:p w14:paraId="206E47C1" w14:textId="77777777" w:rsidR="008A64DC" w:rsidRPr="001A1EC9" w:rsidRDefault="008A64DC" w:rsidP="001A1EC9">
      <w:pPr>
        <w:numPr>
          <w:ilvl w:val="0"/>
          <w:numId w:val="54"/>
        </w:numPr>
        <w:spacing w:line="360" w:lineRule="auto"/>
        <w:jc w:val="both"/>
        <w:rPr>
          <w:rFonts w:ascii="Times New Roman" w:hAnsi="Times New Roman" w:cs="Times New Roman"/>
        </w:rPr>
      </w:pPr>
      <w:r w:rsidRPr="001A1EC9">
        <w:rPr>
          <w:rFonts w:ascii="Times New Roman" w:hAnsi="Times New Roman" w:cs="Times New Roman"/>
        </w:rPr>
        <w:t>Location: Resides in Ikorodu, works on Lagos Island</w:t>
      </w:r>
    </w:p>
    <w:p w14:paraId="41C36DA9" w14:textId="77777777" w:rsidR="008A64DC" w:rsidRPr="001A1EC9" w:rsidRDefault="008A64DC" w:rsidP="001A1EC9">
      <w:pPr>
        <w:numPr>
          <w:ilvl w:val="0"/>
          <w:numId w:val="54"/>
        </w:numPr>
        <w:spacing w:line="360" w:lineRule="auto"/>
        <w:jc w:val="both"/>
        <w:rPr>
          <w:rFonts w:ascii="Times New Roman" w:hAnsi="Times New Roman" w:cs="Times New Roman"/>
        </w:rPr>
      </w:pPr>
      <w:r w:rsidRPr="001A1EC9">
        <w:rPr>
          <w:rFonts w:ascii="Times New Roman" w:hAnsi="Times New Roman" w:cs="Times New Roman"/>
        </w:rPr>
        <w:t>Family: Married with two children</w:t>
      </w:r>
    </w:p>
    <w:p w14:paraId="0152CF3B"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Demographics:</w:t>
      </w:r>
    </w:p>
    <w:p w14:paraId="60E4ADF3" w14:textId="77777777" w:rsidR="008A64DC" w:rsidRPr="001A1EC9" w:rsidRDefault="008A64DC" w:rsidP="001A1EC9">
      <w:pPr>
        <w:numPr>
          <w:ilvl w:val="0"/>
          <w:numId w:val="55"/>
        </w:numPr>
        <w:spacing w:line="360" w:lineRule="auto"/>
        <w:jc w:val="both"/>
        <w:rPr>
          <w:rFonts w:ascii="Times New Roman" w:hAnsi="Times New Roman" w:cs="Times New Roman"/>
        </w:rPr>
      </w:pPr>
      <w:r w:rsidRPr="001A1EC9">
        <w:rPr>
          <w:rFonts w:ascii="Times New Roman" w:hAnsi="Times New Roman" w:cs="Times New Roman"/>
        </w:rPr>
        <w:t xml:space="preserve">Education: </w:t>
      </w:r>
      <w:proofErr w:type="gramStart"/>
      <w:r w:rsidRPr="001A1EC9">
        <w:rPr>
          <w:rFonts w:ascii="Times New Roman" w:hAnsi="Times New Roman" w:cs="Times New Roman"/>
        </w:rPr>
        <w:t>Bachelor's degree in Computer Science</w:t>
      </w:r>
      <w:proofErr w:type="gramEnd"/>
    </w:p>
    <w:p w14:paraId="3FF220DD" w14:textId="77777777" w:rsidR="008A64DC" w:rsidRPr="001A1EC9" w:rsidRDefault="008A64DC" w:rsidP="001A1EC9">
      <w:pPr>
        <w:numPr>
          <w:ilvl w:val="0"/>
          <w:numId w:val="55"/>
        </w:numPr>
        <w:spacing w:line="360" w:lineRule="auto"/>
        <w:jc w:val="both"/>
        <w:rPr>
          <w:rFonts w:ascii="Times New Roman" w:hAnsi="Times New Roman" w:cs="Times New Roman"/>
        </w:rPr>
      </w:pPr>
      <w:r w:rsidRPr="001A1EC9">
        <w:rPr>
          <w:rFonts w:ascii="Times New Roman" w:hAnsi="Times New Roman" w:cs="Times New Roman"/>
        </w:rPr>
        <w:t>Income: Middle-income bracket</w:t>
      </w:r>
    </w:p>
    <w:p w14:paraId="46E39E91"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Behavior and Needs:</w:t>
      </w:r>
    </w:p>
    <w:p w14:paraId="25470A2D" w14:textId="77777777" w:rsidR="008A64DC" w:rsidRPr="001A1EC9" w:rsidRDefault="008A64DC" w:rsidP="001A1EC9">
      <w:pPr>
        <w:numPr>
          <w:ilvl w:val="0"/>
          <w:numId w:val="56"/>
        </w:numPr>
        <w:spacing w:line="360" w:lineRule="auto"/>
        <w:jc w:val="both"/>
        <w:rPr>
          <w:rFonts w:ascii="Times New Roman" w:hAnsi="Times New Roman" w:cs="Times New Roman"/>
        </w:rPr>
      </w:pPr>
      <w:r w:rsidRPr="001A1EC9">
        <w:rPr>
          <w:rFonts w:ascii="Times New Roman" w:hAnsi="Times New Roman" w:cs="Times New Roman"/>
        </w:rPr>
        <w:t>Commutes 3 hours daily to and from work due to traffic congestion.</w:t>
      </w:r>
    </w:p>
    <w:p w14:paraId="315E3099" w14:textId="77777777" w:rsidR="008A64DC" w:rsidRPr="001A1EC9" w:rsidRDefault="008A64DC" w:rsidP="001A1EC9">
      <w:pPr>
        <w:numPr>
          <w:ilvl w:val="0"/>
          <w:numId w:val="56"/>
        </w:numPr>
        <w:spacing w:line="360" w:lineRule="auto"/>
        <w:jc w:val="both"/>
        <w:rPr>
          <w:rFonts w:ascii="Times New Roman" w:hAnsi="Times New Roman" w:cs="Times New Roman"/>
        </w:rPr>
      </w:pPr>
      <w:r w:rsidRPr="001A1EC9">
        <w:rPr>
          <w:rFonts w:ascii="Times New Roman" w:hAnsi="Times New Roman" w:cs="Times New Roman"/>
        </w:rPr>
        <w:t>Seeks affordable and convenient accommodation close to his workplace to reduce commuting stress.</w:t>
      </w:r>
    </w:p>
    <w:p w14:paraId="057B25AB" w14:textId="77777777" w:rsidR="008A64DC" w:rsidRPr="001A1EC9" w:rsidRDefault="008A64DC" w:rsidP="001A1EC9">
      <w:pPr>
        <w:numPr>
          <w:ilvl w:val="0"/>
          <w:numId w:val="56"/>
        </w:numPr>
        <w:spacing w:line="360" w:lineRule="auto"/>
        <w:jc w:val="both"/>
        <w:rPr>
          <w:rFonts w:ascii="Times New Roman" w:hAnsi="Times New Roman" w:cs="Times New Roman"/>
        </w:rPr>
      </w:pPr>
      <w:r w:rsidRPr="001A1EC9">
        <w:rPr>
          <w:rFonts w:ascii="Times New Roman" w:hAnsi="Times New Roman" w:cs="Times New Roman"/>
        </w:rPr>
        <w:t>Values security and privacy, prefers a quiet environment for focused work.</w:t>
      </w:r>
    </w:p>
    <w:p w14:paraId="6060BA8E"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Pain Points:</w:t>
      </w:r>
    </w:p>
    <w:p w14:paraId="79E1C495" w14:textId="77777777" w:rsidR="008A64DC" w:rsidRPr="001A1EC9" w:rsidRDefault="008A64DC" w:rsidP="001A1EC9">
      <w:pPr>
        <w:numPr>
          <w:ilvl w:val="0"/>
          <w:numId w:val="57"/>
        </w:numPr>
        <w:spacing w:line="360" w:lineRule="auto"/>
        <w:jc w:val="both"/>
        <w:rPr>
          <w:rFonts w:ascii="Times New Roman" w:hAnsi="Times New Roman" w:cs="Times New Roman"/>
        </w:rPr>
      </w:pPr>
      <w:r w:rsidRPr="001A1EC9">
        <w:rPr>
          <w:rFonts w:ascii="Times New Roman" w:hAnsi="Times New Roman" w:cs="Times New Roman"/>
        </w:rPr>
        <w:t>Long daily commute reduces family time and personal relaxation.</w:t>
      </w:r>
    </w:p>
    <w:p w14:paraId="653F70A7" w14:textId="77777777" w:rsidR="008A64DC" w:rsidRPr="001A1EC9" w:rsidRDefault="008A64DC" w:rsidP="001A1EC9">
      <w:pPr>
        <w:numPr>
          <w:ilvl w:val="0"/>
          <w:numId w:val="57"/>
        </w:numPr>
        <w:spacing w:line="360" w:lineRule="auto"/>
        <w:jc w:val="both"/>
        <w:rPr>
          <w:rFonts w:ascii="Times New Roman" w:hAnsi="Times New Roman" w:cs="Times New Roman"/>
        </w:rPr>
      </w:pPr>
      <w:r w:rsidRPr="001A1EC9">
        <w:rPr>
          <w:rFonts w:ascii="Times New Roman" w:hAnsi="Times New Roman" w:cs="Times New Roman"/>
        </w:rPr>
        <w:t>High rental costs on Lagos Island make moving closer financially challenging.</w:t>
      </w:r>
    </w:p>
    <w:p w14:paraId="4DD19F7E" w14:textId="77777777" w:rsidR="008A64DC" w:rsidRPr="001A1EC9" w:rsidRDefault="008A64DC" w:rsidP="001A1EC9">
      <w:pPr>
        <w:numPr>
          <w:ilvl w:val="0"/>
          <w:numId w:val="57"/>
        </w:numPr>
        <w:spacing w:line="360" w:lineRule="auto"/>
        <w:jc w:val="both"/>
        <w:rPr>
          <w:rFonts w:ascii="Times New Roman" w:hAnsi="Times New Roman" w:cs="Times New Roman"/>
        </w:rPr>
      </w:pPr>
      <w:r w:rsidRPr="001A1EC9">
        <w:rPr>
          <w:rFonts w:ascii="Times New Roman" w:hAnsi="Times New Roman" w:cs="Times New Roman"/>
        </w:rPr>
        <w:t>Unreliable public transport adds to commuting woes.</w:t>
      </w:r>
    </w:p>
    <w:p w14:paraId="7DE08308"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Goals:</w:t>
      </w:r>
    </w:p>
    <w:p w14:paraId="290FB714" w14:textId="77777777" w:rsidR="008A64DC" w:rsidRPr="001A1EC9" w:rsidRDefault="008A64DC" w:rsidP="001A1EC9">
      <w:pPr>
        <w:numPr>
          <w:ilvl w:val="0"/>
          <w:numId w:val="58"/>
        </w:numPr>
        <w:spacing w:line="360" w:lineRule="auto"/>
        <w:jc w:val="both"/>
        <w:rPr>
          <w:rFonts w:ascii="Times New Roman" w:hAnsi="Times New Roman" w:cs="Times New Roman"/>
        </w:rPr>
      </w:pPr>
      <w:r w:rsidRPr="001A1EC9">
        <w:rPr>
          <w:rFonts w:ascii="Times New Roman" w:hAnsi="Times New Roman" w:cs="Times New Roman"/>
        </w:rPr>
        <w:t>To find a safe and affordable place to stay during workdays.</w:t>
      </w:r>
    </w:p>
    <w:p w14:paraId="5AEF46C4" w14:textId="77777777" w:rsidR="008A64DC" w:rsidRPr="001A1EC9" w:rsidRDefault="008A64DC" w:rsidP="001A1EC9">
      <w:pPr>
        <w:numPr>
          <w:ilvl w:val="0"/>
          <w:numId w:val="58"/>
        </w:numPr>
        <w:spacing w:line="360" w:lineRule="auto"/>
        <w:jc w:val="both"/>
        <w:rPr>
          <w:rFonts w:ascii="Times New Roman" w:hAnsi="Times New Roman" w:cs="Times New Roman"/>
        </w:rPr>
      </w:pPr>
      <w:r w:rsidRPr="001A1EC9">
        <w:rPr>
          <w:rFonts w:ascii="Times New Roman" w:hAnsi="Times New Roman" w:cs="Times New Roman"/>
        </w:rPr>
        <w:t>To reduce commuting time and enhance work-life balance.</w:t>
      </w:r>
    </w:p>
    <w:p w14:paraId="287AB881" w14:textId="77777777" w:rsidR="008A64DC" w:rsidRPr="001A1EC9" w:rsidRDefault="008A64DC" w:rsidP="001A1EC9">
      <w:pPr>
        <w:numPr>
          <w:ilvl w:val="0"/>
          <w:numId w:val="59"/>
        </w:numPr>
        <w:spacing w:line="360" w:lineRule="auto"/>
        <w:jc w:val="both"/>
        <w:rPr>
          <w:rFonts w:ascii="Times New Roman" w:hAnsi="Times New Roman" w:cs="Times New Roman"/>
        </w:rPr>
      </w:pPr>
      <w:r w:rsidRPr="001A1EC9">
        <w:rPr>
          <w:rFonts w:ascii="Times New Roman" w:hAnsi="Times New Roman" w:cs="Times New Roman"/>
          <w:b/>
          <w:bCs/>
        </w:rPr>
        <w:t>Persona: Funke, The Young Graduate</w:t>
      </w:r>
    </w:p>
    <w:p w14:paraId="0704E48A"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Background:</w:t>
      </w:r>
    </w:p>
    <w:p w14:paraId="61C03409" w14:textId="77777777" w:rsidR="008A64DC" w:rsidRPr="001A1EC9" w:rsidRDefault="008A64DC" w:rsidP="001A1EC9">
      <w:pPr>
        <w:numPr>
          <w:ilvl w:val="0"/>
          <w:numId w:val="60"/>
        </w:numPr>
        <w:spacing w:line="360" w:lineRule="auto"/>
        <w:jc w:val="both"/>
        <w:rPr>
          <w:rFonts w:ascii="Times New Roman" w:hAnsi="Times New Roman" w:cs="Times New Roman"/>
        </w:rPr>
      </w:pPr>
      <w:r w:rsidRPr="001A1EC9">
        <w:rPr>
          <w:rFonts w:ascii="Times New Roman" w:hAnsi="Times New Roman" w:cs="Times New Roman"/>
        </w:rPr>
        <w:lastRenderedPageBreak/>
        <w:t>Age: 24</w:t>
      </w:r>
    </w:p>
    <w:p w14:paraId="25991610" w14:textId="77777777" w:rsidR="008A64DC" w:rsidRPr="001A1EC9" w:rsidRDefault="008A64DC" w:rsidP="001A1EC9">
      <w:pPr>
        <w:numPr>
          <w:ilvl w:val="0"/>
          <w:numId w:val="60"/>
        </w:numPr>
        <w:spacing w:line="360" w:lineRule="auto"/>
        <w:jc w:val="both"/>
        <w:rPr>
          <w:rFonts w:ascii="Times New Roman" w:hAnsi="Times New Roman" w:cs="Times New Roman"/>
        </w:rPr>
      </w:pPr>
      <w:r w:rsidRPr="001A1EC9">
        <w:rPr>
          <w:rFonts w:ascii="Times New Roman" w:hAnsi="Times New Roman" w:cs="Times New Roman"/>
        </w:rPr>
        <w:t>Occupation: Marketing Intern</w:t>
      </w:r>
    </w:p>
    <w:p w14:paraId="7CF020A7" w14:textId="77777777" w:rsidR="008A64DC" w:rsidRPr="001A1EC9" w:rsidRDefault="008A64DC" w:rsidP="001A1EC9">
      <w:pPr>
        <w:numPr>
          <w:ilvl w:val="0"/>
          <w:numId w:val="60"/>
        </w:numPr>
        <w:spacing w:line="360" w:lineRule="auto"/>
        <w:jc w:val="both"/>
        <w:rPr>
          <w:rFonts w:ascii="Times New Roman" w:hAnsi="Times New Roman" w:cs="Times New Roman"/>
        </w:rPr>
      </w:pPr>
      <w:r w:rsidRPr="001A1EC9">
        <w:rPr>
          <w:rFonts w:ascii="Times New Roman" w:hAnsi="Times New Roman" w:cs="Times New Roman"/>
        </w:rPr>
        <w:t xml:space="preserve">Location: Lives with parents in </w:t>
      </w:r>
      <w:proofErr w:type="spellStart"/>
      <w:r w:rsidRPr="001A1EC9">
        <w:rPr>
          <w:rFonts w:ascii="Times New Roman" w:hAnsi="Times New Roman" w:cs="Times New Roman"/>
        </w:rPr>
        <w:t>Festac</w:t>
      </w:r>
      <w:proofErr w:type="spellEnd"/>
      <w:r w:rsidRPr="001A1EC9">
        <w:rPr>
          <w:rFonts w:ascii="Times New Roman" w:hAnsi="Times New Roman" w:cs="Times New Roman"/>
        </w:rPr>
        <w:t>, works on Lagos Island</w:t>
      </w:r>
    </w:p>
    <w:p w14:paraId="23219364" w14:textId="77777777" w:rsidR="008A64DC" w:rsidRPr="001A1EC9" w:rsidRDefault="008A64DC" w:rsidP="001A1EC9">
      <w:pPr>
        <w:numPr>
          <w:ilvl w:val="0"/>
          <w:numId w:val="60"/>
        </w:numPr>
        <w:spacing w:line="360" w:lineRule="auto"/>
        <w:jc w:val="both"/>
        <w:rPr>
          <w:rFonts w:ascii="Times New Roman" w:hAnsi="Times New Roman" w:cs="Times New Roman"/>
        </w:rPr>
      </w:pPr>
      <w:r w:rsidRPr="001A1EC9">
        <w:rPr>
          <w:rFonts w:ascii="Times New Roman" w:hAnsi="Times New Roman" w:cs="Times New Roman"/>
        </w:rPr>
        <w:t>Family: Single, living with parents</w:t>
      </w:r>
    </w:p>
    <w:p w14:paraId="5A202C62"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Demographics:</w:t>
      </w:r>
    </w:p>
    <w:p w14:paraId="1F538944" w14:textId="77777777" w:rsidR="008A64DC" w:rsidRPr="001A1EC9" w:rsidRDefault="008A64DC" w:rsidP="001A1EC9">
      <w:pPr>
        <w:numPr>
          <w:ilvl w:val="0"/>
          <w:numId w:val="61"/>
        </w:numPr>
        <w:spacing w:line="360" w:lineRule="auto"/>
        <w:jc w:val="both"/>
        <w:rPr>
          <w:rFonts w:ascii="Times New Roman" w:hAnsi="Times New Roman" w:cs="Times New Roman"/>
        </w:rPr>
      </w:pPr>
      <w:r w:rsidRPr="001A1EC9">
        <w:rPr>
          <w:rFonts w:ascii="Times New Roman" w:hAnsi="Times New Roman" w:cs="Times New Roman"/>
        </w:rPr>
        <w:t>Education: Recently graduated with a degree in Marketing</w:t>
      </w:r>
    </w:p>
    <w:p w14:paraId="62C5AB20" w14:textId="77777777" w:rsidR="008A64DC" w:rsidRPr="001A1EC9" w:rsidRDefault="008A64DC" w:rsidP="001A1EC9">
      <w:pPr>
        <w:numPr>
          <w:ilvl w:val="0"/>
          <w:numId w:val="61"/>
        </w:numPr>
        <w:spacing w:line="360" w:lineRule="auto"/>
        <w:jc w:val="both"/>
        <w:rPr>
          <w:rFonts w:ascii="Times New Roman" w:hAnsi="Times New Roman" w:cs="Times New Roman"/>
        </w:rPr>
      </w:pPr>
      <w:r w:rsidRPr="001A1EC9">
        <w:rPr>
          <w:rFonts w:ascii="Times New Roman" w:hAnsi="Times New Roman" w:cs="Times New Roman"/>
        </w:rPr>
        <w:t>Income: Entry-level salary</w:t>
      </w:r>
    </w:p>
    <w:p w14:paraId="5442D805"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Behavior and Needs:</w:t>
      </w:r>
    </w:p>
    <w:p w14:paraId="23661926" w14:textId="77777777" w:rsidR="008A64DC" w:rsidRPr="001A1EC9" w:rsidRDefault="008A64DC" w:rsidP="001A1EC9">
      <w:pPr>
        <w:numPr>
          <w:ilvl w:val="0"/>
          <w:numId w:val="62"/>
        </w:numPr>
        <w:spacing w:line="360" w:lineRule="auto"/>
        <w:jc w:val="both"/>
        <w:rPr>
          <w:rFonts w:ascii="Times New Roman" w:hAnsi="Times New Roman" w:cs="Times New Roman"/>
        </w:rPr>
      </w:pPr>
      <w:r w:rsidRPr="001A1EC9">
        <w:rPr>
          <w:rFonts w:ascii="Times New Roman" w:hAnsi="Times New Roman" w:cs="Times New Roman"/>
        </w:rPr>
        <w:t>New to the workforce, looking for cost-effective housing options.</w:t>
      </w:r>
    </w:p>
    <w:p w14:paraId="1EDF9EC6" w14:textId="77777777" w:rsidR="008A64DC" w:rsidRPr="001A1EC9" w:rsidRDefault="008A64DC" w:rsidP="001A1EC9">
      <w:pPr>
        <w:numPr>
          <w:ilvl w:val="0"/>
          <w:numId w:val="62"/>
        </w:numPr>
        <w:spacing w:line="360" w:lineRule="auto"/>
        <w:jc w:val="both"/>
        <w:rPr>
          <w:rFonts w:ascii="Times New Roman" w:hAnsi="Times New Roman" w:cs="Times New Roman"/>
        </w:rPr>
      </w:pPr>
      <w:r w:rsidRPr="001A1EC9">
        <w:rPr>
          <w:rFonts w:ascii="Times New Roman" w:hAnsi="Times New Roman" w:cs="Times New Roman"/>
        </w:rPr>
        <w:t>Needs a supportive community environment to build professional networks.</w:t>
      </w:r>
    </w:p>
    <w:p w14:paraId="03DACEDA" w14:textId="77777777" w:rsidR="008A64DC" w:rsidRPr="001A1EC9" w:rsidRDefault="008A64DC" w:rsidP="001A1EC9">
      <w:pPr>
        <w:numPr>
          <w:ilvl w:val="0"/>
          <w:numId w:val="62"/>
        </w:numPr>
        <w:spacing w:line="360" w:lineRule="auto"/>
        <w:jc w:val="both"/>
        <w:rPr>
          <w:rFonts w:ascii="Times New Roman" w:hAnsi="Times New Roman" w:cs="Times New Roman"/>
        </w:rPr>
      </w:pPr>
      <w:r w:rsidRPr="001A1EC9">
        <w:rPr>
          <w:rFonts w:ascii="Times New Roman" w:hAnsi="Times New Roman" w:cs="Times New Roman"/>
        </w:rPr>
        <w:t>Prefers a social living arrangement to meet new people and make friends.</w:t>
      </w:r>
    </w:p>
    <w:p w14:paraId="7C3E2828"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Pain Points:</w:t>
      </w:r>
    </w:p>
    <w:p w14:paraId="779771C0" w14:textId="77777777" w:rsidR="008A64DC" w:rsidRPr="001A1EC9" w:rsidRDefault="008A64DC" w:rsidP="001A1EC9">
      <w:pPr>
        <w:numPr>
          <w:ilvl w:val="0"/>
          <w:numId w:val="63"/>
        </w:numPr>
        <w:spacing w:line="360" w:lineRule="auto"/>
        <w:jc w:val="both"/>
        <w:rPr>
          <w:rFonts w:ascii="Times New Roman" w:hAnsi="Times New Roman" w:cs="Times New Roman"/>
        </w:rPr>
      </w:pPr>
      <w:r w:rsidRPr="001A1EC9">
        <w:rPr>
          <w:rFonts w:ascii="Times New Roman" w:hAnsi="Times New Roman" w:cs="Times New Roman"/>
        </w:rPr>
        <w:t>Limited budget restricts access to safe and decent accommodation on Lagos Island.</w:t>
      </w:r>
    </w:p>
    <w:p w14:paraId="07F3D042" w14:textId="77777777" w:rsidR="008A64DC" w:rsidRPr="001A1EC9" w:rsidRDefault="008A64DC" w:rsidP="001A1EC9">
      <w:pPr>
        <w:numPr>
          <w:ilvl w:val="0"/>
          <w:numId w:val="63"/>
        </w:numPr>
        <w:spacing w:line="360" w:lineRule="auto"/>
        <w:jc w:val="both"/>
        <w:rPr>
          <w:rFonts w:ascii="Times New Roman" w:hAnsi="Times New Roman" w:cs="Times New Roman"/>
        </w:rPr>
      </w:pPr>
      <w:r w:rsidRPr="001A1EC9">
        <w:rPr>
          <w:rFonts w:ascii="Times New Roman" w:hAnsi="Times New Roman" w:cs="Times New Roman"/>
        </w:rPr>
        <w:t>Long commute is exhausting and reduces time for personal development and networking.</w:t>
      </w:r>
    </w:p>
    <w:p w14:paraId="2F89310B" w14:textId="77777777" w:rsidR="008A64DC" w:rsidRPr="001A1EC9" w:rsidRDefault="008A64DC" w:rsidP="001A1EC9">
      <w:pPr>
        <w:numPr>
          <w:ilvl w:val="0"/>
          <w:numId w:val="63"/>
        </w:numPr>
        <w:spacing w:line="360" w:lineRule="auto"/>
        <w:jc w:val="both"/>
        <w:rPr>
          <w:rFonts w:ascii="Times New Roman" w:hAnsi="Times New Roman" w:cs="Times New Roman"/>
        </w:rPr>
      </w:pPr>
      <w:r w:rsidRPr="001A1EC9">
        <w:rPr>
          <w:rFonts w:ascii="Times New Roman" w:hAnsi="Times New Roman" w:cs="Times New Roman"/>
        </w:rPr>
        <w:t>Feels isolated and disconnected from peers due to long commute.</w:t>
      </w:r>
    </w:p>
    <w:p w14:paraId="3D2B4E42"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Goals:</w:t>
      </w:r>
    </w:p>
    <w:p w14:paraId="41661CF5" w14:textId="77777777" w:rsidR="008A64DC" w:rsidRPr="001A1EC9" w:rsidRDefault="008A64DC" w:rsidP="001A1EC9">
      <w:pPr>
        <w:numPr>
          <w:ilvl w:val="0"/>
          <w:numId w:val="64"/>
        </w:numPr>
        <w:spacing w:line="360" w:lineRule="auto"/>
        <w:jc w:val="both"/>
        <w:rPr>
          <w:rFonts w:ascii="Times New Roman" w:hAnsi="Times New Roman" w:cs="Times New Roman"/>
        </w:rPr>
      </w:pPr>
      <w:r w:rsidRPr="001A1EC9">
        <w:rPr>
          <w:rFonts w:ascii="Times New Roman" w:hAnsi="Times New Roman" w:cs="Times New Roman"/>
        </w:rPr>
        <w:t>To find an affordable place to stay near her workplace.</w:t>
      </w:r>
    </w:p>
    <w:p w14:paraId="0571BAD3" w14:textId="77777777" w:rsidR="008A64DC" w:rsidRPr="001A1EC9" w:rsidRDefault="008A64DC" w:rsidP="001A1EC9">
      <w:pPr>
        <w:numPr>
          <w:ilvl w:val="0"/>
          <w:numId w:val="64"/>
        </w:numPr>
        <w:spacing w:line="360" w:lineRule="auto"/>
        <w:jc w:val="both"/>
        <w:rPr>
          <w:rFonts w:ascii="Times New Roman" w:hAnsi="Times New Roman" w:cs="Times New Roman"/>
        </w:rPr>
      </w:pPr>
      <w:r w:rsidRPr="001A1EC9">
        <w:rPr>
          <w:rFonts w:ascii="Times New Roman" w:hAnsi="Times New Roman" w:cs="Times New Roman"/>
        </w:rPr>
        <w:t>To build professional connections and socialize with peers.</w:t>
      </w:r>
    </w:p>
    <w:p w14:paraId="7718DFA1" w14:textId="77777777" w:rsidR="008A64DC" w:rsidRPr="001A1EC9" w:rsidRDefault="008A64DC" w:rsidP="001A1EC9">
      <w:pPr>
        <w:numPr>
          <w:ilvl w:val="0"/>
          <w:numId w:val="65"/>
        </w:numPr>
        <w:spacing w:line="360" w:lineRule="auto"/>
        <w:jc w:val="both"/>
        <w:rPr>
          <w:rFonts w:ascii="Times New Roman" w:hAnsi="Times New Roman" w:cs="Times New Roman"/>
        </w:rPr>
      </w:pPr>
      <w:r w:rsidRPr="001A1EC9">
        <w:rPr>
          <w:rFonts w:ascii="Times New Roman" w:hAnsi="Times New Roman" w:cs="Times New Roman"/>
          <w:b/>
          <w:bCs/>
        </w:rPr>
        <w:t>Persona: Chinedu, The Remote Freelancer</w:t>
      </w:r>
    </w:p>
    <w:p w14:paraId="10481F6C"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Background:</w:t>
      </w:r>
    </w:p>
    <w:p w14:paraId="39EA367F" w14:textId="77777777" w:rsidR="008A64DC" w:rsidRPr="001A1EC9" w:rsidRDefault="008A64DC" w:rsidP="001A1EC9">
      <w:pPr>
        <w:numPr>
          <w:ilvl w:val="0"/>
          <w:numId w:val="66"/>
        </w:numPr>
        <w:spacing w:line="360" w:lineRule="auto"/>
        <w:jc w:val="both"/>
        <w:rPr>
          <w:rFonts w:ascii="Times New Roman" w:hAnsi="Times New Roman" w:cs="Times New Roman"/>
        </w:rPr>
      </w:pPr>
      <w:r w:rsidRPr="001A1EC9">
        <w:rPr>
          <w:rFonts w:ascii="Times New Roman" w:hAnsi="Times New Roman" w:cs="Times New Roman"/>
        </w:rPr>
        <w:t>Age: 30</w:t>
      </w:r>
    </w:p>
    <w:p w14:paraId="69396BD1" w14:textId="77777777" w:rsidR="008A64DC" w:rsidRPr="001A1EC9" w:rsidRDefault="008A64DC" w:rsidP="001A1EC9">
      <w:pPr>
        <w:numPr>
          <w:ilvl w:val="0"/>
          <w:numId w:val="66"/>
        </w:numPr>
        <w:spacing w:line="360" w:lineRule="auto"/>
        <w:jc w:val="both"/>
        <w:rPr>
          <w:rFonts w:ascii="Times New Roman" w:hAnsi="Times New Roman" w:cs="Times New Roman"/>
        </w:rPr>
      </w:pPr>
      <w:r w:rsidRPr="001A1EC9">
        <w:rPr>
          <w:rFonts w:ascii="Times New Roman" w:hAnsi="Times New Roman" w:cs="Times New Roman"/>
        </w:rPr>
        <w:t>Occupation: Freelance Graphic Designer</w:t>
      </w:r>
    </w:p>
    <w:p w14:paraId="5AEA2E48" w14:textId="77777777" w:rsidR="008A64DC" w:rsidRPr="001A1EC9" w:rsidRDefault="008A64DC" w:rsidP="001A1EC9">
      <w:pPr>
        <w:numPr>
          <w:ilvl w:val="0"/>
          <w:numId w:val="66"/>
        </w:numPr>
        <w:spacing w:line="360" w:lineRule="auto"/>
        <w:jc w:val="both"/>
        <w:rPr>
          <w:rFonts w:ascii="Times New Roman" w:hAnsi="Times New Roman" w:cs="Times New Roman"/>
        </w:rPr>
      </w:pPr>
      <w:r w:rsidRPr="001A1EC9">
        <w:rPr>
          <w:rFonts w:ascii="Times New Roman" w:hAnsi="Times New Roman" w:cs="Times New Roman"/>
        </w:rPr>
        <w:t>Location: Travels frequently between Lagos and Abuja</w:t>
      </w:r>
    </w:p>
    <w:p w14:paraId="64FE5593" w14:textId="77777777" w:rsidR="008A64DC" w:rsidRPr="001A1EC9" w:rsidRDefault="008A64DC" w:rsidP="001A1EC9">
      <w:pPr>
        <w:numPr>
          <w:ilvl w:val="0"/>
          <w:numId w:val="66"/>
        </w:numPr>
        <w:spacing w:line="360" w:lineRule="auto"/>
        <w:jc w:val="both"/>
        <w:rPr>
          <w:rFonts w:ascii="Times New Roman" w:hAnsi="Times New Roman" w:cs="Times New Roman"/>
        </w:rPr>
      </w:pPr>
      <w:r w:rsidRPr="001A1EC9">
        <w:rPr>
          <w:rFonts w:ascii="Times New Roman" w:hAnsi="Times New Roman" w:cs="Times New Roman"/>
        </w:rPr>
        <w:t>Family: Single, living alone</w:t>
      </w:r>
    </w:p>
    <w:p w14:paraId="0C25C4F1"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lastRenderedPageBreak/>
        <w:t>Demographics:</w:t>
      </w:r>
    </w:p>
    <w:p w14:paraId="2001118B" w14:textId="77777777" w:rsidR="008A64DC" w:rsidRPr="001A1EC9" w:rsidRDefault="008A64DC" w:rsidP="001A1EC9">
      <w:pPr>
        <w:numPr>
          <w:ilvl w:val="0"/>
          <w:numId w:val="67"/>
        </w:numPr>
        <w:spacing w:line="360" w:lineRule="auto"/>
        <w:jc w:val="both"/>
        <w:rPr>
          <w:rFonts w:ascii="Times New Roman" w:hAnsi="Times New Roman" w:cs="Times New Roman"/>
        </w:rPr>
      </w:pPr>
      <w:r w:rsidRPr="001A1EC9">
        <w:rPr>
          <w:rFonts w:ascii="Times New Roman" w:hAnsi="Times New Roman" w:cs="Times New Roman"/>
        </w:rPr>
        <w:t xml:space="preserve">Education: </w:t>
      </w:r>
      <w:proofErr w:type="gramStart"/>
      <w:r w:rsidRPr="001A1EC9">
        <w:rPr>
          <w:rFonts w:ascii="Times New Roman" w:hAnsi="Times New Roman" w:cs="Times New Roman"/>
        </w:rPr>
        <w:t>Bachelor's degree in Fine Arts</w:t>
      </w:r>
      <w:proofErr w:type="gramEnd"/>
    </w:p>
    <w:p w14:paraId="640AB99E" w14:textId="77777777" w:rsidR="008A64DC" w:rsidRPr="001A1EC9" w:rsidRDefault="008A64DC" w:rsidP="001A1EC9">
      <w:pPr>
        <w:numPr>
          <w:ilvl w:val="0"/>
          <w:numId w:val="67"/>
        </w:numPr>
        <w:spacing w:line="360" w:lineRule="auto"/>
        <w:jc w:val="both"/>
        <w:rPr>
          <w:rFonts w:ascii="Times New Roman" w:hAnsi="Times New Roman" w:cs="Times New Roman"/>
        </w:rPr>
      </w:pPr>
      <w:r w:rsidRPr="001A1EC9">
        <w:rPr>
          <w:rFonts w:ascii="Times New Roman" w:hAnsi="Times New Roman" w:cs="Times New Roman"/>
        </w:rPr>
        <w:t>Income: Varies based on projects</w:t>
      </w:r>
    </w:p>
    <w:p w14:paraId="0A7FBE1D"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Behavior and Needs:</w:t>
      </w:r>
    </w:p>
    <w:p w14:paraId="61AD1E99" w14:textId="77777777" w:rsidR="008A64DC" w:rsidRPr="001A1EC9" w:rsidRDefault="008A64DC" w:rsidP="001A1EC9">
      <w:pPr>
        <w:numPr>
          <w:ilvl w:val="0"/>
          <w:numId w:val="68"/>
        </w:numPr>
        <w:spacing w:line="360" w:lineRule="auto"/>
        <w:jc w:val="both"/>
        <w:rPr>
          <w:rFonts w:ascii="Times New Roman" w:hAnsi="Times New Roman" w:cs="Times New Roman"/>
        </w:rPr>
      </w:pPr>
      <w:r w:rsidRPr="001A1EC9">
        <w:rPr>
          <w:rFonts w:ascii="Times New Roman" w:hAnsi="Times New Roman" w:cs="Times New Roman"/>
        </w:rPr>
        <w:t>Requires flexible accommodation solutions due to frequent travel.</w:t>
      </w:r>
    </w:p>
    <w:p w14:paraId="497BB909" w14:textId="77777777" w:rsidR="008A64DC" w:rsidRPr="001A1EC9" w:rsidRDefault="008A64DC" w:rsidP="001A1EC9">
      <w:pPr>
        <w:numPr>
          <w:ilvl w:val="0"/>
          <w:numId w:val="68"/>
        </w:numPr>
        <w:spacing w:line="360" w:lineRule="auto"/>
        <w:jc w:val="both"/>
        <w:rPr>
          <w:rFonts w:ascii="Times New Roman" w:hAnsi="Times New Roman" w:cs="Times New Roman"/>
        </w:rPr>
      </w:pPr>
      <w:r w:rsidRPr="001A1EC9">
        <w:rPr>
          <w:rFonts w:ascii="Times New Roman" w:hAnsi="Times New Roman" w:cs="Times New Roman"/>
        </w:rPr>
        <w:t>Values high-speed internet and a conducive work environment.</w:t>
      </w:r>
    </w:p>
    <w:p w14:paraId="2A7665DD" w14:textId="77777777" w:rsidR="008A64DC" w:rsidRPr="001A1EC9" w:rsidRDefault="008A64DC" w:rsidP="001A1EC9">
      <w:pPr>
        <w:numPr>
          <w:ilvl w:val="0"/>
          <w:numId w:val="68"/>
        </w:numPr>
        <w:spacing w:line="360" w:lineRule="auto"/>
        <w:jc w:val="both"/>
        <w:rPr>
          <w:rFonts w:ascii="Times New Roman" w:hAnsi="Times New Roman" w:cs="Times New Roman"/>
        </w:rPr>
      </w:pPr>
      <w:r w:rsidRPr="001A1EC9">
        <w:rPr>
          <w:rFonts w:ascii="Times New Roman" w:hAnsi="Times New Roman" w:cs="Times New Roman"/>
        </w:rPr>
        <w:t>Prefers a community-oriented setting to network with other freelancers and professionals.</w:t>
      </w:r>
    </w:p>
    <w:p w14:paraId="1B2E8FBA"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Pain Points:</w:t>
      </w:r>
    </w:p>
    <w:p w14:paraId="644C8E23" w14:textId="77777777" w:rsidR="008A64DC" w:rsidRPr="001A1EC9" w:rsidRDefault="008A64DC" w:rsidP="001A1EC9">
      <w:pPr>
        <w:numPr>
          <w:ilvl w:val="0"/>
          <w:numId w:val="69"/>
        </w:numPr>
        <w:spacing w:line="360" w:lineRule="auto"/>
        <w:jc w:val="both"/>
        <w:rPr>
          <w:rFonts w:ascii="Times New Roman" w:hAnsi="Times New Roman" w:cs="Times New Roman"/>
        </w:rPr>
      </w:pPr>
      <w:r w:rsidRPr="001A1EC9">
        <w:rPr>
          <w:rFonts w:ascii="Times New Roman" w:hAnsi="Times New Roman" w:cs="Times New Roman"/>
        </w:rPr>
        <w:t>Difficulty finding short-term accommodation that meets professional needs.</w:t>
      </w:r>
    </w:p>
    <w:p w14:paraId="67F5BE10" w14:textId="77777777" w:rsidR="008A64DC" w:rsidRPr="001A1EC9" w:rsidRDefault="008A64DC" w:rsidP="001A1EC9">
      <w:pPr>
        <w:numPr>
          <w:ilvl w:val="0"/>
          <w:numId w:val="69"/>
        </w:numPr>
        <w:spacing w:line="360" w:lineRule="auto"/>
        <w:jc w:val="both"/>
        <w:rPr>
          <w:rFonts w:ascii="Times New Roman" w:hAnsi="Times New Roman" w:cs="Times New Roman"/>
        </w:rPr>
      </w:pPr>
      <w:r w:rsidRPr="001A1EC9">
        <w:rPr>
          <w:rFonts w:ascii="Times New Roman" w:hAnsi="Times New Roman" w:cs="Times New Roman"/>
        </w:rPr>
        <w:t>High costs of hotels and short-let apartments on Lagos Island.</w:t>
      </w:r>
    </w:p>
    <w:p w14:paraId="5989547C" w14:textId="77777777" w:rsidR="008A64DC" w:rsidRPr="001A1EC9" w:rsidRDefault="008A64DC" w:rsidP="001A1EC9">
      <w:pPr>
        <w:numPr>
          <w:ilvl w:val="0"/>
          <w:numId w:val="69"/>
        </w:numPr>
        <w:spacing w:line="360" w:lineRule="auto"/>
        <w:jc w:val="both"/>
        <w:rPr>
          <w:rFonts w:ascii="Times New Roman" w:hAnsi="Times New Roman" w:cs="Times New Roman"/>
        </w:rPr>
      </w:pPr>
      <w:r w:rsidRPr="001A1EC9">
        <w:rPr>
          <w:rFonts w:ascii="Times New Roman" w:hAnsi="Times New Roman" w:cs="Times New Roman"/>
        </w:rPr>
        <w:t>Lack of stable internet and quiet workspace in many accommodations.</w:t>
      </w:r>
    </w:p>
    <w:p w14:paraId="047B0FBD"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Goals:</w:t>
      </w:r>
    </w:p>
    <w:p w14:paraId="00176E5A" w14:textId="77777777" w:rsidR="008A64DC" w:rsidRPr="001A1EC9" w:rsidRDefault="008A64DC" w:rsidP="001A1EC9">
      <w:pPr>
        <w:numPr>
          <w:ilvl w:val="0"/>
          <w:numId w:val="70"/>
        </w:numPr>
        <w:spacing w:line="360" w:lineRule="auto"/>
        <w:jc w:val="both"/>
        <w:rPr>
          <w:rFonts w:ascii="Times New Roman" w:hAnsi="Times New Roman" w:cs="Times New Roman"/>
        </w:rPr>
      </w:pPr>
      <w:r w:rsidRPr="001A1EC9">
        <w:rPr>
          <w:rFonts w:ascii="Times New Roman" w:hAnsi="Times New Roman" w:cs="Times New Roman"/>
        </w:rPr>
        <w:t>To find affordable, flexible lodging options with reliable amenities.</w:t>
      </w:r>
    </w:p>
    <w:p w14:paraId="1DF11803" w14:textId="77777777" w:rsidR="008A64DC" w:rsidRPr="001A1EC9" w:rsidRDefault="008A64DC" w:rsidP="001A1EC9">
      <w:pPr>
        <w:numPr>
          <w:ilvl w:val="0"/>
          <w:numId w:val="70"/>
        </w:numPr>
        <w:spacing w:line="360" w:lineRule="auto"/>
        <w:jc w:val="both"/>
        <w:rPr>
          <w:rFonts w:ascii="Times New Roman" w:hAnsi="Times New Roman" w:cs="Times New Roman"/>
        </w:rPr>
      </w:pPr>
      <w:r w:rsidRPr="001A1EC9">
        <w:rPr>
          <w:rFonts w:ascii="Times New Roman" w:hAnsi="Times New Roman" w:cs="Times New Roman"/>
        </w:rPr>
        <w:t>To connect with other freelancers and potential clients.</w:t>
      </w:r>
    </w:p>
    <w:p w14:paraId="4532F01A" w14:textId="77777777" w:rsidR="008A64DC" w:rsidRPr="001A1EC9" w:rsidRDefault="008A64DC" w:rsidP="001A1EC9">
      <w:pPr>
        <w:numPr>
          <w:ilvl w:val="0"/>
          <w:numId w:val="71"/>
        </w:numPr>
        <w:spacing w:line="360" w:lineRule="auto"/>
        <w:jc w:val="both"/>
        <w:rPr>
          <w:rFonts w:ascii="Times New Roman" w:hAnsi="Times New Roman" w:cs="Times New Roman"/>
        </w:rPr>
      </w:pPr>
      <w:r w:rsidRPr="001A1EC9">
        <w:rPr>
          <w:rFonts w:ascii="Times New Roman" w:hAnsi="Times New Roman" w:cs="Times New Roman"/>
          <w:b/>
          <w:bCs/>
        </w:rPr>
        <w:t>Persona: Nneka, The Visiting Business Traveler</w:t>
      </w:r>
    </w:p>
    <w:p w14:paraId="4E31E1B9"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Background:</w:t>
      </w:r>
    </w:p>
    <w:p w14:paraId="6AAD4C99" w14:textId="77777777" w:rsidR="008A64DC" w:rsidRPr="001A1EC9" w:rsidRDefault="008A64DC" w:rsidP="001A1EC9">
      <w:pPr>
        <w:numPr>
          <w:ilvl w:val="0"/>
          <w:numId w:val="72"/>
        </w:numPr>
        <w:spacing w:line="360" w:lineRule="auto"/>
        <w:jc w:val="both"/>
        <w:rPr>
          <w:rFonts w:ascii="Times New Roman" w:hAnsi="Times New Roman" w:cs="Times New Roman"/>
        </w:rPr>
      </w:pPr>
      <w:r w:rsidRPr="001A1EC9">
        <w:rPr>
          <w:rFonts w:ascii="Times New Roman" w:hAnsi="Times New Roman" w:cs="Times New Roman"/>
        </w:rPr>
        <w:t>Age: 40</w:t>
      </w:r>
    </w:p>
    <w:p w14:paraId="156073FC" w14:textId="77777777" w:rsidR="008A64DC" w:rsidRPr="001A1EC9" w:rsidRDefault="008A64DC" w:rsidP="001A1EC9">
      <w:pPr>
        <w:numPr>
          <w:ilvl w:val="0"/>
          <w:numId w:val="72"/>
        </w:numPr>
        <w:spacing w:line="360" w:lineRule="auto"/>
        <w:jc w:val="both"/>
        <w:rPr>
          <w:rFonts w:ascii="Times New Roman" w:hAnsi="Times New Roman" w:cs="Times New Roman"/>
        </w:rPr>
      </w:pPr>
      <w:r w:rsidRPr="001A1EC9">
        <w:rPr>
          <w:rFonts w:ascii="Times New Roman" w:hAnsi="Times New Roman" w:cs="Times New Roman"/>
        </w:rPr>
        <w:t>Occupation: Regional Sales Manager</w:t>
      </w:r>
    </w:p>
    <w:p w14:paraId="304E3B54" w14:textId="77777777" w:rsidR="008A64DC" w:rsidRPr="001A1EC9" w:rsidRDefault="008A64DC" w:rsidP="001A1EC9">
      <w:pPr>
        <w:numPr>
          <w:ilvl w:val="0"/>
          <w:numId w:val="72"/>
        </w:numPr>
        <w:spacing w:line="360" w:lineRule="auto"/>
        <w:jc w:val="both"/>
        <w:rPr>
          <w:rFonts w:ascii="Times New Roman" w:hAnsi="Times New Roman" w:cs="Times New Roman"/>
        </w:rPr>
      </w:pPr>
      <w:r w:rsidRPr="001A1EC9">
        <w:rPr>
          <w:rFonts w:ascii="Times New Roman" w:hAnsi="Times New Roman" w:cs="Times New Roman"/>
        </w:rPr>
        <w:t>Location: Based in Port Harcourt, travels to Lagos frequently</w:t>
      </w:r>
    </w:p>
    <w:p w14:paraId="4446C282" w14:textId="77777777" w:rsidR="008A64DC" w:rsidRPr="001A1EC9" w:rsidRDefault="008A64DC" w:rsidP="001A1EC9">
      <w:pPr>
        <w:numPr>
          <w:ilvl w:val="0"/>
          <w:numId w:val="72"/>
        </w:numPr>
        <w:spacing w:line="360" w:lineRule="auto"/>
        <w:jc w:val="both"/>
        <w:rPr>
          <w:rFonts w:ascii="Times New Roman" w:hAnsi="Times New Roman" w:cs="Times New Roman"/>
        </w:rPr>
      </w:pPr>
      <w:r w:rsidRPr="001A1EC9">
        <w:rPr>
          <w:rFonts w:ascii="Times New Roman" w:hAnsi="Times New Roman" w:cs="Times New Roman"/>
        </w:rPr>
        <w:t>Family: Married, with two children</w:t>
      </w:r>
    </w:p>
    <w:p w14:paraId="69A0C985"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Demographics:</w:t>
      </w:r>
    </w:p>
    <w:p w14:paraId="585FDA6B" w14:textId="77777777" w:rsidR="008A64DC" w:rsidRPr="001A1EC9" w:rsidRDefault="008A64DC" w:rsidP="001A1EC9">
      <w:pPr>
        <w:numPr>
          <w:ilvl w:val="0"/>
          <w:numId w:val="73"/>
        </w:numPr>
        <w:spacing w:line="360" w:lineRule="auto"/>
        <w:jc w:val="both"/>
        <w:rPr>
          <w:rFonts w:ascii="Times New Roman" w:hAnsi="Times New Roman" w:cs="Times New Roman"/>
        </w:rPr>
      </w:pPr>
      <w:r w:rsidRPr="001A1EC9">
        <w:rPr>
          <w:rFonts w:ascii="Times New Roman" w:hAnsi="Times New Roman" w:cs="Times New Roman"/>
        </w:rPr>
        <w:t>Education: MBA in Business Administration</w:t>
      </w:r>
    </w:p>
    <w:p w14:paraId="704B124F" w14:textId="77777777" w:rsidR="008A64DC" w:rsidRPr="001A1EC9" w:rsidRDefault="008A64DC" w:rsidP="001A1EC9">
      <w:pPr>
        <w:numPr>
          <w:ilvl w:val="0"/>
          <w:numId w:val="73"/>
        </w:numPr>
        <w:spacing w:line="360" w:lineRule="auto"/>
        <w:jc w:val="both"/>
        <w:rPr>
          <w:rFonts w:ascii="Times New Roman" w:hAnsi="Times New Roman" w:cs="Times New Roman"/>
        </w:rPr>
      </w:pPr>
      <w:r w:rsidRPr="001A1EC9">
        <w:rPr>
          <w:rFonts w:ascii="Times New Roman" w:hAnsi="Times New Roman" w:cs="Times New Roman"/>
        </w:rPr>
        <w:t>Income: Upper-middle income bracket</w:t>
      </w:r>
    </w:p>
    <w:p w14:paraId="0B0A5FEE"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Behavior and Needs:</w:t>
      </w:r>
    </w:p>
    <w:p w14:paraId="280EF16C" w14:textId="77777777" w:rsidR="008A64DC" w:rsidRPr="001A1EC9" w:rsidRDefault="008A64DC" w:rsidP="001A1EC9">
      <w:pPr>
        <w:numPr>
          <w:ilvl w:val="0"/>
          <w:numId w:val="74"/>
        </w:numPr>
        <w:spacing w:line="360" w:lineRule="auto"/>
        <w:jc w:val="both"/>
        <w:rPr>
          <w:rFonts w:ascii="Times New Roman" w:hAnsi="Times New Roman" w:cs="Times New Roman"/>
        </w:rPr>
      </w:pPr>
      <w:r w:rsidRPr="001A1EC9">
        <w:rPr>
          <w:rFonts w:ascii="Times New Roman" w:hAnsi="Times New Roman" w:cs="Times New Roman"/>
        </w:rPr>
        <w:lastRenderedPageBreak/>
        <w:t>Frequently visits Lagos Island for business meetings and projects.</w:t>
      </w:r>
    </w:p>
    <w:p w14:paraId="60508C68" w14:textId="77777777" w:rsidR="008A64DC" w:rsidRPr="001A1EC9" w:rsidRDefault="008A64DC" w:rsidP="001A1EC9">
      <w:pPr>
        <w:numPr>
          <w:ilvl w:val="0"/>
          <w:numId w:val="74"/>
        </w:numPr>
        <w:spacing w:line="360" w:lineRule="auto"/>
        <w:jc w:val="both"/>
        <w:rPr>
          <w:rFonts w:ascii="Times New Roman" w:hAnsi="Times New Roman" w:cs="Times New Roman"/>
        </w:rPr>
      </w:pPr>
      <w:r w:rsidRPr="001A1EC9">
        <w:rPr>
          <w:rFonts w:ascii="Times New Roman" w:hAnsi="Times New Roman" w:cs="Times New Roman"/>
        </w:rPr>
        <w:t>Prefers accommodation that balances comfort and affordability.</w:t>
      </w:r>
    </w:p>
    <w:p w14:paraId="0D275943" w14:textId="77777777" w:rsidR="008A64DC" w:rsidRPr="001A1EC9" w:rsidRDefault="008A64DC" w:rsidP="001A1EC9">
      <w:pPr>
        <w:numPr>
          <w:ilvl w:val="0"/>
          <w:numId w:val="74"/>
        </w:numPr>
        <w:spacing w:line="360" w:lineRule="auto"/>
        <w:jc w:val="both"/>
        <w:rPr>
          <w:rFonts w:ascii="Times New Roman" w:hAnsi="Times New Roman" w:cs="Times New Roman"/>
        </w:rPr>
      </w:pPr>
      <w:r w:rsidRPr="001A1EC9">
        <w:rPr>
          <w:rFonts w:ascii="Times New Roman" w:hAnsi="Times New Roman" w:cs="Times New Roman"/>
        </w:rPr>
        <w:t>Needs a secure place to stay with access to business facilities.</w:t>
      </w:r>
    </w:p>
    <w:p w14:paraId="39980CE6"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Pain Points:</w:t>
      </w:r>
    </w:p>
    <w:p w14:paraId="193397D1" w14:textId="77777777" w:rsidR="008A64DC" w:rsidRPr="001A1EC9" w:rsidRDefault="008A64DC" w:rsidP="001A1EC9">
      <w:pPr>
        <w:numPr>
          <w:ilvl w:val="0"/>
          <w:numId w:val="75"/>
        </w:numPr>
        <w:spacing w:line="360" w:lineRule="auto"/>
        <w:jc w:val="both"/>
        <w:rPr>
          <w:rFonts w:ascii="Times New Roman" w:hAnsi="Times New Roman" w:cs="Times New Roman"/>
        </w:rPr>
      </w:pPr>
      <w:r w:rsidRPr="001A1EC9">
        <w:rPr>
          <w:rFonts w:ascii="Times New Roman" w:hAnsi="Times New Roman" w:cs="Times New Roman"/>
        </w:rPr>
        <w:t>High costs of hotels in Lagos Island for frequent visits.</w:t>
      </w:r>
    </w:p>
    <w:p w14:paraId="6B53F29B" w14:textId="77777777" w:rsidR="008A64DC" w:rsidRPr="001A1EC9" w:rsidRDefault="008A64DC" w:rsidP="001A1EC9">
      <w:pPr>
        <w:numPr>
          <w:ilvl w:val="0"/>
          <w:numId w:val="75"/>
        </w:numPr>
        <w:spacing w:line="360" w:lineRule="auto"/>
        <w:jc w:val="both"/>
        <w:rPr>
          <w:rFonts w:ascii="Times New Roman" w:hAnsi="Times New Roman" w:cs="Times New Roman"/>
        </w:rPr>
      </w:pPr>
      <w:r w:rsidRPr="001A1EC9">
        <w:rPr>
          <w:rFonts w:ascii="Times New Roman" w:hAnsi="Times New Roman" w:cs="Times New Roman"/>
        </w:rPr>
        <w:t>Inconvenience of booking and finding suitable accommodation on short notice.</w:t>
      </w:r>
    </w:p>
    <w:p w14:paraId="0E8F21AB" w14:textId="77777777" w:rsidR="008A64DC" w:rsidRPr="001A1EC9" w:rsidRDefault="008A64DC" w:rsidP="001A1EC9">
      <w:pPr>
        <w:numPr>
          <w:ilvl w:val="0"/>
          <w:numId w:val="75"/>
        </w:numPr>
        <w:spacing w:line="360" w:lineRule="auto"/>
        <w:jc w:val="both"/>
        <w:rPr>
          <w:rFonts w:ascii="Times New Roman" w:hAnsi="Times New Roman" w:cs="Times New Roman"/>
        </w:rPr>
      </w:pPr>
      <w:r w:rsidRPr="001A1EC9">
        <w:rPr>
          <w:rFonts w:ascii="Times New Roman" w:hAnsi="Times New Roman" w:cs="Times New Roman"/>
        </w:rPr>
        <w:t>Safety concerns in unfamiliar locations.</w:t>
      </w:r>
    </w:p>
    <w:p w14:paraId="240B4C41"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Goals:</w:t>
      </w:r>
    </w:p>
    <w:p w14:paraId="607916C1" w14:textId="77777777" w:rsidR="008A64DC" w:rsidRPr="001A1EC9" w:rsidRDefault="008A64DC" w:rsidP="001A1EC9">
      <w:pPr>
        <w:numPr>
          <w:ilvl w:val="0"/>
          <w:numId w:val="76"/>
        </w:numPr>
        <w:spacing w:line="360" w:lineRule="auto"/>
        <w:jc w:val="both"/>
        <w:rPr>
          <w:rFonts w:ascii="Times New Roman" w:hAnsi="Times New Roman" w:cs="Times New Roman"/>
        </w:rPr>
      </w:pPr>
      <w:r w:rsidRPr="001A1EC9">
        <w:rPr>
          <w:rFonts w:ascii="Times New Roman" w:hAnsi="Times New Roman" w:cs="Times New Roman"/>
        </w:rPr>
        <w:t>To secure a reliable and comfortable place to stay during business trips.</w:t>
      </w:r>
    </w:p>
    <w:p w14:paraId="206ACC59" w14:textId="77777777" w:rsidR="008A64DC" w:rsidRPr="001A1EC9" w:rsidRDefault="008A64DC" w:rsidP="001A1EC9">
      <w:pPr>
        <w:numPr>
          <w:ilvl w:val="0"/>
          <w:numId w:val="76"/>
        </w:numPr>
        <w:spacing w:line="360" w:lineRule="auto"/>
        <w:jc w:val="both"/>
        <w:rPr>
          <w:rFonts w:ascii="Times New Roman" w:hAnsi="Times New Roman" w:cs="Times New Roman"/>
        </w:rPr>
      </w:pPr>
      <w:r w:rsidRPr="001A1EC9">
        <w:rPr>
          <w:rFonts w:ascii="Times New Roman" w:hAnsi="Times New Roman" w:cs="Times New Roman"/>
        </w:rPr>
        <w:t>To minimize travel-related stress and expenses.</w:t>
      </w:r>
    </w:p>
    <w:p w14:paraId="3C2E2AD4" w14:textId="77777777" w:rsidR="008A64DC" w:rsidRPr="001A1EC9" w:rsidRDefault="008A64DC" w:rsidP="001A1EC9">
      <w:pPr>
        <w:numPr>
          <w:ilvl w:val="0"/>
          <w:numId w:val="77"/>
        </w:numPr>
        <w:spacing w:line="360" w:lineRule="auto"/>
        <w:jc w:val="both"/>
        <w:rPr>
          <w:rFonts w:ascii="Times New Roman" w:hAnsi="Times New Roman" w:cs="Times New Roman"/>
        </w:rPr>
      </w:pPr>
      <w:r w:rsidRPr="001A1EC9">
        <w:rPr>
          <w:rFonts w:ascii="Times New Roman" w:hAnsi="Times New Roman" w:cs="Times New Roman"/>
          <w:b/>
          <w:bCs/>
        </w:rPr>
        <w:t>Persona: Bolaji, The Corporate Client</w:t>
      </w:r>
    </w:p>
    <w:p w14:paraId="522DDF35"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Background:</w:t>
      </w:r>
    </w:p>
    <w:p w14:paraId="44D8C613" w14:textId="77777777" w:rsidR="008A64DC" w:rsidRPr="001A1EC9" w:rsidRDefault="008A64DC" w:rsidP="001A1EC9">
      <w:pPr>
        <w:numPr>
          <w:ilvl w:val="0"/>
          <w:numId w:val="78"/>
        </w:numPr>
        <w:spacing w:line="360" w:lineRule="auto"/>
        <w:jc w:val="both"/>
        <w:rPr>
          <w:rFonts w:ascii="Times New Roman" w:hAnsi="Times New Roman" w:cs="Times New Roman"/>
        </w:rPr>
      </w:pPr>
      <w:r w:rsidRPr="001A1EC9">
        <w:rPr>
          <w:rFonts w:ascii="Times New Roman" w:hAnsi="Times New Roman" w:cs="Times New Roman"/>
        </w:rPr>
        <w:t>Age: 45</w:t>
      </w:r>
    </w:p>
    <w:p w14:paraId="4B33AE3A" w14:textId="77777777" w:rsidR="008A64DC" w:rsidRPr="001A1EC9" w:rsidRDefault="008A64DC" w:rsidP="001A1EC9">
      <w:pPr>
        <w:numPr>
          <w:ilvl w:val="0"/>
          <w:numId w:val="78"/>
        </w:numPr>
        <w:spacing w:line="360" w:lineRule="auto"/>
        <w:jc w:val="both"/>
        <w:rPr>
          <w:rFonts w:ascii="Times New Roman" w:hAnsi="Times New Roman" w:cs="Times New Roman"/>
        </w:rPr>
      </w:pPr>
      <w:r w:rsidRPr="001A1EC9">
        <w:rPr>
          <w:rFonts w:ascii="Times New Roman" w:hAnsi="Times New Roman" w:cs="Times New Roman"/>
        </w:rPr>
        <w:t>Occupation: HR Manager at a large corporation</w:t>
      </w:r>
    </w:p>
    <w:p w14:paraId="18AFD36B" w14:textId="77777777" w:rsidR="008A64DC" w:rsidRPr="001A1EC9" w:rsidRDefault="008A64DC" w:rsidP="001A1EC9">
      <w:pPr>
        <w:numPr>
          <w:ilvl w:val="0"/>
          <w:numId w:val="78"/>
        </w:numPr>
        <w:spacing w:line="360" w:lineRule="auto"/>
        <w:jc w:val="both"/>
        <w:rPr>
          <w:rFonts w:ascii="Times New Roman" w:hAnsi="Times New Roman" w:cs="Times New Roman"/>
        </w:rPr>
      </w:pPr>
      <w:r w:rsidRPr="001A1EC9">
        <w:rPr>
          <w:rFonts w:ascii="Times New Roman" w:hAnsi="Times New Roman" w:cs="Times New Roman"/>
        </w:rPr>
        <w:t>Location: Company headquarters on Lagos Island</w:t>
      </w:r>
    </w:p>
    <w:p w14:paraId="2C4E7C60" w14:textId="77777777" w:rsidR="008A64DC" w:rsidRPr="001A1EC9" w:rsidRDefault="008A64DC" w:rsidP="001A1EC9">
      <w:pPr>
        <w:numPr>
          <w:ilvl w:val="0"/>
          <w:numId w:val="78"/>
        </w:numPr>
        <w:spacing w:line="360" w:lineRule="auto"/>
        <w:jc w:val="both"/>
        <w:rPr>
          <w:rFonts w:ascii="Times New Roman" w:hAnsi="Times New Roman" w:cs="Times New Roman"/>
        </w:rPr>
      </w:pPr>
      <w:r w:rsidRPr="001A1EC9">
        <w:rPr>
          <w:rFonts w:ascii="Times New Roman" w:hAnsi="Times New Roman" w:cs="Times New Roman"/>
        </w:rPr>
        <w:t>Family: Married, with three children</w:t>
      </w:r>
    </w:p>
    <w:p w14:paraId="5A0633CF"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Demographics:</w:t>
      </w:r>
    </w:p>
    <w:p w14:paraId="3AFE6A3C" w14:textId="77777777" w:rsidR="008A64DC" w:rsidRPr="001A1EC9" w:rsidRDefault="008A64DC" w:rsidP="001A1EC9">
      <w:pPr>
        <w:numPr>
          <w:ilvl w:val="0"/>
          <w:numId w:val="79"/>
        </w:numPr>
        <w:spacing w:line="360" w:lineRule="auto"/>
        <w:jc w:val="both"/>
        <w:rPr>
          <w:rFonts w:ascii="Times New Roman" w:hAnsi="Times New Roman" w:cs="Times New Roman"/>
        </w:rPr>
      </w:pPr>
      <w:r w:rsidRPr="001A1EC9">
        <w:rPr>
          <w:rFonts w:ascii="Times New Roman" w:hAnsi="Times New Roman" w:cs="Times New Roman"/>
        </w:rPr>
        <w:t xml:space="preserve">Education: </w:t>
      </w:r>
      <w:proofErr w:type="gramStart"/>
      <w:r w:rsidRPr="001A1EC9">
        <w:rPr>
          <w:rFonts w:ascii="Times New Roman" w:hAnsi="Times New Roman" w:cs="Times New Roman"/>
        </w:rPr>
        <w:t>Master's degree in Human Resources</w:t>
      </w:r>
      <w:proofErr w:type="gramEnd"/>
    </w:p>
    <w:p w14:paraId="4D3E5810" w14:textId="77777777" w:rsidR="008A64DC" w:rsidRPr="001A1EC9" w:rsidRDefault="008A64DC" w:rsidP="001A1EC9">
      <w:pPr>
        <w:numPr>
          <w:ilvl w:val="0"/>
          <w:numId w:val="79"/>
        </w:numPr>
        <w:spacing w:line="360" w:lineRule="auto"/>
        <w:jc w:val="both"/>
        <w:rPr>
          <w:rFonts w:ascii="Times New Roman" w:hAnsi="Times New Roman" w:cs="Times New Roman"/>
        </w:rPr>
      </w:pPr>
      <w:r w:rsidRPr="001A1EC9">
        <w:rPr>
          <w:rFonts w:ascii="Times New Roman" w:hAnsi="Times New Roman" w:cs="Times New Roman"/>
        </w:rPr>
        <w:t>Income: High income bracket</w:t>
      </w:r>
    </w:p>
    <w:p w14:paraId="6BC5369A"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Behavior and Needs:</w:t>
      </w:r>
    </w:p>
    <w:p w14:paraId="07CC9527" w14:textId="77777777" w:rsidR="008A64DC" w:rsidRPr="001A1EC9" w:rsidRDefault="008A64DC" w:rsidP="001A1EC9">
      <w:pPr>
        <w:numPr>
          <w:ilvl w:val="0"/>
          <w:numId w:val="80"/>
        </w:numPr>
        <w:spacing w:line="360" w:lineRule="auto"/>
        <w:jc w:val="both"/>
        <w:rPr>
          <w:rFonts w:ascii="Times New Roman" w:hAnsi="Times New Roman" w:cs="Times New Roman"/>
        </w:rPr>
      </w:pPr>
      <w:r w:rsidRPr="001A1EC9">
        <w:rPr>
          <w:rFonts w:ascii="Times New Roman" w:hAnsi="Times New Roman" w:cs="Times New Roman"/>
        </w:rPr>
        <w:t>Responsible for arranging accommodation for out-of-town employees and consultants.</w:t>
      </w:r>
    </w:p>
    <w:p w14:paraId="4E82BF86" w14:textId="77777777" w:rsidR="008A64DC" w:rsidRPr="001A1EC9" w:rsidRDefault="008A64DC" w:rsidP="001A1EC9">
      <w:pPr>
        <w:numPr>
          <w:ilvl w:val="0"/>
          <w:numId w:val="80"/>
        </w:numPr>
        <w:spacing w:line="360" w:lineRule="auto"/>
        <w:jc w:val="both"/>
        <w:rPr>
          <w:rFonts w:ascii="Times New Roman" w:hAnsi="Times New Roman" w:cs="Times New Roman"/>
        </w:rPr>
      </w:pPr>
      <w:r w:rsidRPr="001A1EC9">
        <w:rPr>
          <w:rFonts w:ascii="Times New Roman" w:hAnsi="Times New Roman" w:cs="Times New Roman"/>
        </w:rPr>
        <w:t>Seeks affordable, high-quality lodging options for staff to reduce corporate travel expenses.</w:t>
      </w:r>
    </w:p>
    <w:p w14:paraId="08FA6707" w14:textId="77777777" w:rsidR="008A64DC" w:rsidRPr="001A1EC9" w:rsidRDefault="008A64DC" w:rsidP="001A1EC9">
      <w:pPr>
        <w:numPr>
          <w:ilvl w:val="0"/>
          <w:numId w:val="80"/>
        </w:numPr>
        <w:spacing w:line="360" w:lineRule="auto"/>
        <w:jc w:val="both"/>
        <w:rPr>
          <w:rFonts w:ascii="Times New Roman" w:hAnsi="Times New Roman" w:cs="Times New Roman"/>
        </w:rPr>
      </w:pPr>
      <w:r w:rsidRPr="001A1EC9">
        <w:rPr>
          <w:rFonts w:ascii="Times New Roman" w:hAnsi="Times New Roman" w:cs="Times New Roman"/>
        </w:rPr>
        <w:t>Values reliability, security, and ease of booking.</w:t>
      </w:r>
    </w:p>
    <w:p w14:paraId="094F27E0"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Pain Points:</w:t>
      </w:r>
    </w:p>
    <w:p w14:paraId="3CB975EC" w14:textId="77777777" w:rsidR="008A64DC" w:rsidRPr="001A1EC9" w:rsidRDefault="008A64DC" w:rsidP="001A1EC9">
      <w:pPr>
        <w:numPr>
          <w:ilvl w:val="0"/>
          <w:numId w:val="81"/>
        </w:numPr>
        <w:spacing w:line="360" w:lineRule="auto"/>
        <w:jc w:val="both"/>
        <w:rPr>
          <w:rFonts w:ascii="Times New Roman" w:hAnsi="Times New Roman" w:cs="Times New Roman"/>
        </w:rPr>
      </w:pPr>
      <w:r w:rsidRPr="001A1EC9">
        <w:rPr>
          <w:rFonts w:ascii="Times New Roman" w:hAnsi="Times New Roman" w:cs="Times New Roman"/>
        </w:rPr>
        <w:lastRenderedPageBreak/>
        <w:t>Difficulty finding consistent, quality accommodation for multiple employees.</w:t>
      </w:r>
    </w:p>
    <w:p w14:paraId="31EDA565" w14:textId="77777777" w:rsidR="008A64DC" w:rsidRPr="001A1EC9" w:rsidRDefault="008A64DC" w:rsidP="001A1EC9">
      <w:pPr>
        <w:numPr>
          <w:ilvl w:val="0"/>
          <w:numId w:val="81"/>
        </w:numPr>
        <w:spacing w:line="360" w:lineRule="auto"/>
        <w:jc w:val="both"/>
        <w:rPr>
          <w:rFonts w:ascii="Times New Roman" w:hAnsi="Times New Roman" w:cs="Times New Roman"/>
        </w:rPr>
      </w:pPr>
      <w:r w:rsidRPr="001A1EC9">
        <w:rPr>
          <w:rFonts w:ascii="Times New Roman" w:hAnsi="Times New Roman" w:cs="Times New Roman"/>
        </w:rPr>
        <w:t>High costs associated with booking hotels for extended stays.</w:t>
      </w:r>
    </w:p>
    <w:p w14:paraId="04EED22F" w14:textId="77777777" w:rsidR="008A64DC" w:rsidRPr="001A1EC9" w:rsidRDefault="008A64DC" w:rsidP="001A1EC9">
      <w:pPr>
        <w:numPr>
          <w:ilvl w:val="0"/>
          <w:numId w:val="81"/>
        </w:numPr>
        <w:spacing w:line="360" w:lineRule="auto"/>
        <w:jc w:val="both"/>
        <w:rPr>
          <w:rFonts w:ascii="Times New Roman" w:hAnsi="Times New Roman" w:cs="Times New Roman"/>
        </w:rPr>
      </w:pPr>
      <w:r w:rsidRPr="001A1EC9">
        <w:rPr>
          <w:rFonts w:ascii="Times New Roman" w:hAnsi="Times New Roman" w:cs="Times New Roman"/>
        </w:rPr>
        <w:t>Concerns about employee safety and comfort.</w:t>
      </w:r>
    </w:p>
    <w:p w14:paraId="59021B48"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Goals:</w:t>
      </w:r>
    </w:p>
    <w:p w14:paraId="40DD7A90" w14:textId="77777777" w:rsidR="008A64DC" w:rsidRPr="001A1EC9" w:rsidRDefault="008A64DC" w:rsidP="001A1EC9">
      <w:pPr>
        <w:numPr>
          <w:ilvl w:val="0"/>
          <w:numId w:val="82"/>
        </w:numPr>
        <w:spacing w:line="360" w:lineRule="auto"/>
        <w:jc w:val="both"/>
        <w:rPr>
          <w:rFonts w:ascii="Times New Roman" w:hAnsi="Times New Roman" w:cs="Times New Roman"/>
        </w:rPr>
      </w:pPr>
      <w:r w:rsidRPr="001A1EC9">
        <w:rPr>
          <w:rFonts w:ascii="Times New Roman" w:hAnsi="Times New Roman" w:cs="Times New Roman"/>
        </w:rPr>
        <w:t>To establish a reliable partnership for staff accommodation needs.</w:t>
      </w:r>
    </w:p>
    <w:p w14:paraId="0BB3C540" w14:textId="77777777" w:rsidR="008A64DC" w:rsidRPr="001A1EC9" w:rsidRDefault="008A64DC" w:rsidP="001A1EC9">
      <w:pPr>
        <w:numPr>
          <w:ilvl w:val="0"/>
          <w:numId w:val="82"/>
        </w:numPr>
        <w:spacing w:line="360" w:lineRule="auto"/>
        <w:jc w:val="both"/>
        <w:rPr>
          <w:rFonts w:ascii="Times New Roman" w:hAnsi="Times New Roman" w:cs="Times New Roman"/>
        </w:rPr>
      </w:pPr>
      <w:r w:rsidRPr="001A1EC9">
        <w:rPr>
          <w:rFonts w:ascii="Times New Roman" w:hAnsi="Times New Roman" w:cs="Times New Roman"/>
        </w:rPr>
        <w:t>To reduce travel and lodging expenses while ensuring employee satisfaction.</w:t>
      </w:r>
    </w:p>
    <w:p w14:paraId="0AA2E10D" w14:textId="77777777" w:rsidR="008A64DC" w:rsidRPr="001A1EC9" w:rsidRDefault="008A64DC" w:rsidP="001A1EC9">
      <w:pPr>
        <w:numPr>
          <w:ilvl w:val="0"/>
          <w:numId w:val="83"/>
        </w:numPr>
        <w:spacing w:line="360" w:lineRule="auto"/>
        <w:jc w:val="both"/>
        <w:rPr>
          <w:rFonts w:ascii="Times New Roman" w:hAnsi="Times New Roman" w:cs="Times New Roman"/>
        </w:rPr>
      </w:pPr>
      <w:r w:rsidRPr="001A1EC9">
        <w:rPr>
          <w:rFonts w:ascii="Times New Roman" w:hAnsi="Times New Roman" w:cs="Times New Roman"/>
          <w:b/>
          <w:bCs/>
        </w:rPr>
        <w:t>Persona: Tolu, The Young Entrepreneur</w:t>
      </w:r>
    </w:p>
    <w:p w14:paraId="25A05710"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Background:</w:t>
      </w:r>
    </w:p>
    <w:p w14:paraId="1338C227" w14:textId="77777777" w:rsidR="008A64DC" w:rsidRPr="001A1EC9" w:rsidRDefault="008A64DC" w:rsidP="001A1EC9">
      <w:pPr>
        <w:numPr>
          <w:ilvl w:val="0"/>
          <w:numId w:val="84"/>
        </w:numPr>
        <w:spacing w:line="360" w:lineRule="auto"/>
        <w:jc w:val="both"/>
        <w:rPr>
          <w:rFonts w:ascii="Times New Roman" w:hAnsi="Times New Roman" w:cs="Times New Roman"/>
        </w:rPr>
      </w:pPr>
      <w:r w:rsidRPr="001A1EC9">
        <w:rPr>
          <w:rFonts w:ascii="Times New Roman" w:hAnsi="Times New Roman" w:cs="Times New Roman"/>
        </w:rPr>
        <w:t>Age: 28</w:t>
      </w:r>
    </w:p>
    <w:p w14:paraId="037D14A2" w14:textId="77777777" w:rsidR="008A64DC" w:rsidRPr="001A1EC9" w:rsidRDefault="008A64DC" w:rsidP="001A1EC9">
      <w:pPr>
        <w:numPr>
          <w:ilvl w:val="0"/>
          <w:numId w:val="84"/>
        </w:numPr>
        <w:spacing w:line="360" w:lineRule="auto"/>
        <w:jc w:val="both"/>
        <w:rPr>
          <w:rFonts w:ascii="Times New Roman" w:hAnsi="Times New Roman" w:cs="Times New Roman"/>
        </w:rPr>
      </w:pPr>
      <w:r w:rsidRPr="001A1EC9">
        <w:rPr>
          <w:rFonts w:ascii="Times New Roman" w:hAnsi="Times New Roman" w:cs="Times New Roman"/>
        </w:rPr>
        <w:t>Occupation: Founder of a tech startup</w:t>
      </w:r>
    </w:p>
    <w:p w14:paraId="708D42BF" w14:textId="77777777" w:rsidR="008A64DC" w:rsidRPr="001A1EC9" w:rsidRDefault="008A64DC" w:rsidP="001A1EC9">
      <w:pPr>
        <w:numPr>
          <w:ilvl w:val="0"/>
          <w:numId w:val="84"/>
        </w:numPr>
        <w:spacing w:line="360" w:lineRule="auto"/>
        <w:jc w:val="both"/>
        <w:rPr>
          <w:rFonts w:ascii="Times New Roman" w:hAnsi="Times New Roman" w:cs="Times New Roman"/>
        </w:rPr>
      </w:pPr>
      <w:r w:rsidRPr="001A1EC9">
        <w:rPr>
          <w:rFonts w:ascii="Times New Roman" w:hAnsi="Times New Roman" w:cs="Times New Roman"/>
        </w:rPr>
        <w:t>Location: Lives in Ikeja, frequently meets clients on Lagos Island</w:t>
      </w:r>
    </w:p>
    <w:p w14:paraId="7646868E" w14:textId="77777777" w:rsidR="008A64DC" w:rsidRPr="001A1EC9" w:rsidRDefault="008A64DC" w:rsidP="001A1EC9">
      <w:pPr>
        <w:numPr>
          <w:ilvl w:val="0"/>
          <w:numId w:val="84"/>
        </w:numPr>
        <w:spacing w:line="360" w:lineRule="auto"/>
        <w:jc w:val="both"/>
        <w:rPr>
          <w:rFonts w:ascii="Times New Roman" w:hAnsi="Times New Roman" w:cs="Times New Roman"/>
        </w:rPr>
      </w:pPr>
      <w:r w:rsidRPr="001A1EC9">
        <w:rPr>
          <w:rFonts w:ascii="Times New Roman" w:hAnsi="Times New Roman" w:cs="Times New Roman"/>
        </w:rPr>
        <w:t>Family: Single, living alone</w:t>
      </w:r>
    </w:p>
    <w:p w14:paraId="0AA4E874"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Demographics:</w:t>
      </w:r>
    </w:p>
    <w:p w14:paraId="73766F26" w14:textId="77777777" w:rsidR="008A64DC" w:rsidRPr="001A1EC9" w:rsidRDefault="008A64DC" w:rsidP="001A1EC9">
      <w:pPr>
        <w:numPr>
          <w:ilvl w:val="0"/>
          <w:numId w:val="85"/>
        </w:numPr>
        <w:spacing w:line="360" w:lineRule="auto"/>
        <w:jc w:val="both"/>
        <w:rPr>
          <w:rFonts w:ascii="Times New Roman" w:hAnsi="Times New Roman" w:cs="Times New Roman"/>
        </w:rPr>
      </w:pPr>
      <w:r w:rsidRPr="001A1EC9">
        <w:rPr>
          <w:rFonts w:ascii="Times New Roman" w:hAnsi="Times New Roman" w:cs="Times New Roman"/>
        </w:rPr>
        <w:t xml:space="preserve">Education: </w:t>
      </w:r>
      <w:proofErr w:type="gramStart"/>
      <w:r w:rsidRPr="001A1EC9">
        <w:rPr>
          <w:rFonts w:ascii="Times New Roman" w:hAnsi="Times New Roman" w:cs="Times New Roman"/>
        </w:rPr>
        <w:t>Bachelor's degree in Information Technology</w:t>
      </w:r>
      <w:proofErr w:type="gramEnd"/>
    </w:p>
    <w:p w14:paraId="2192E9CF" w14:textId="77777777" w:rsidR="008A64DC" w:rsidRPr="001A1EC9" w:rsidRDefault="008A64DC" w:rsidP="001A1EC9">
      <w:pPr>
        <w:numPr>
          <w:ilvl w:val="0"/>
          <w:numId w:val="85"/>
        </w:numPr>
        <w:spacing w:line="360" w:lineRule="auto"/>
        <w:jc w:val="both"/>
        <w:rPr>
          <w:rFonts w:ascii="Times New Roman" w:hAnsi="Times New Roman" w:cs="Times New Roman"/>
        </w:rPr>
      </w:pPr>
      <w:r w:rsidRPr="001A1EC9">
        <w:rPr>
          <w:rFonts w:ascii="Times New Roman" w:hAnsi="Times New Roman" w:cs="Times New Roman"/>
        </w:rPr>
        <w:t>Income: Moderate, reinvests most earnings into the startup</w:t>
      </w:r>
    </w:p>
    <w:p w14:paraId="1C207E59"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Behavior and Needs:</w:t>
      </w:r>
    </w:p>
    <w:p w14:paraId="259BCF23" w14:textId="77777777" w:rsidR="008A64DC" w:rsidRPr="001A1EC9" w:rsidRDefault="008A64DC" w:rsidP="001A1EC9">
      <w:pPr>
        <w:numPr>
          <w:ilvl w:val="0"/>
          <w:numId w:val="86"/>
        </w:numPr>
        <w:spacing w:line="360" w:lineRule="auto"/>
        <w:jc w:val="both"/>
        <w:rPr>
          <w:rFonts w:ascii="Times New Roman" w:hAnsi="Times New Roman" w:cs="Times New Roman"/>
        </w:rPr>
      </w:pPr>
      <w:r w:rsidRPr="001A1EC9">
        <w:rPr>
          <w:rFonts w:ascii="Times New Roman" w:hAnsi="Times New Roman" w:cs="Times New Roman"/>
        </w:rPr>
        <w:t>Frequently travels to Lagos Island for client meetings and networking events.</w:t>
      </w:r>
    </w:p>
    <w:p w14:paraId="65662B08" w14:textId="77777777" w:rsidR="008A64DC" w:rsidRPr="001A1EC9" w:rsidRDefault="008A64DC" w:rsidP="001A1EC9">
      <w:pPr>
        <w:numPr>
          <w:ilvl w:val="0"/>
          <w:numId w:val="86"/>
        </w:numPr>
        <w:spacing w:line="360" w:lineRule="auto"/>
        <w:jc w:val="both"/>
        <w:rPr>
          <w:rFonts w:ascii="Times New Roman" w:hAnsi="Times New Roman" w:cs="Times New Roman"/>
        </w:rPr>
      </w:pPr>
      <w:r w:rsidRPr="001A1EC9">
        <w:rPr>
          <w:rFonts w:ascii="Times New Roman" w:hAnsi="Times New Roman" w:cs="Times New Roman"/>
        </w:rPr>
        <w:t>Needs budget-friendly accommodation options for overnight stays.</w:t>
      </w:r>
    </w:p>
    <w:p w14:paraId="1B8DD063" w14:textId="77777777" w:rsidR="008A64DC" w:rsidRPr="001A1EC9" w:rsidRDefault="008A64DC" w:rsidP="001A1EC9">
      <w:pPr>
        <w:numPr>
          <w:ilvl w:val="0"/>
          <w:numId w:val="86"/>
        </w:numPr>
        <w:spacing w:line="360" w:lineRule="auto"/>
        <w:jc w:val="both"/>
        <w:rPr>
          <w:rFonts w:ascii="Times New Roman" w:hAnsi="Times New Roman" w:cs="Times New Roman"/>
        </w:rPr>
      </w:pPr>
      <w:r w:rsidRPr="001A1EC9">
        <w:rPr>
          <w:rFonts w:ascii="Times New Roman" w:hAnsi="Times New Roman" w:cs="Times New Roman"/>
        </w:rPr>
        <w:t>Prefers an environment that fosters creativity and collaboration.</w:t>
      </w:r>
    </w:p>
    <w:p w14:paraId="2A8030D2"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Pain Points:</w:t>
      </w:r>
    </w:p>
    <w:p w14:paraId="12DDAD60" w14:textId="77777777" w:rsidR="008A64DC" w:rsidRPr="001A1EC9" w:rsidRDefault="008A64DC" w:rsidP="001A1EC9">
      <w:pPr>
        <w:numPr>
          <w:ilvl w:val="0"/>
          <w:numId w:val="87"/>
        </w:numPr>
        <w:spacing w:line="360" w:lineRule="auto"/>
        <w:jc w:val="both"/>
        <w:rPr>
          <w:rFonts w:ascii="Times New Roman" w:hAnsi="Times New Roman" w:cs="Times New Roman"/>
        </w:rPr>
      </w:pPr>
      <w:r w:rsidRPr="001A1EC9">
        <w:rPr>
          <w:rFonts w:ascii="Times New Roman" w:hAnsi="Times New Roman" w:cs="Times New Roman"/>
        </w:rPr>
        <w:t>High lodging costs impact the limited budget of a startup founder.</w:t>
      </w:r>
    </w:p>
    <w:p w14:paraId="5D51017B" w14:textId="77777777" w:rsidR="008A64DC" w:rsidRPr="001A1EC9" w:rsidRDefault="008A64DC" w:rsidP="001A1EC9">
      <w:pPr>
        <w:numPr>
          <w:ilvl w:val="0"/>
          <w:numId w:val="87"/>
        </w:numPr>
        <w:spacing w:line="360" w:lineRule="auto"/>
        <w:jc w:val="both"/>
        <w:rPr>
          <w:rFonts w:ascii="Times New Roman" w:hAnsi="Times New Roman" w:cs="Times New Roman"/>
        </w:rPr>
      </w:pPr>
      <w:r w:rsidRPr="001A1EC9">
        <w:rPr>
          <w:rFonts w:ascii="Times New Roman" w:hAnsi="Times New Roman" w:cs="Times New Roman"/>
        </w:rPr>
        <w:t>Lack of affordable options that provide a professional and conducive environment.</w:t>
      </w:r>
    </w:p>
    <w:p w14:paraId="07B2C213" w14:textId="77777777" w:rsidR="008A64DC" w:rsidRPr="001A1EC9" w:rsidRDefault="008A64DC" w:rsidP="001A1EC9">
      <w:pPr>
        <w:numPr>
          <w:ilvl w:val="0"/>
          <w:numId w:val="87"/>
        </w:numPr>
        <w:spacing w:line="360" w:lineRule="auto"/>
        <w:jc w:val="both"/>
        <w:rPr>
          <w:rFonts w:ascii="Times New Roman" w:hAnsi="Times New Roman" w:cs="Times New Roman"/>
        </w:rPr>
      </w:pPr>
      <w:r w:rsidRPr="001A1EC9">
        <w:rPr>
          <w:rFonts w:ascii="Times New Roman" w:hAnsi="Times New Roman" w:cs="Times New Roman"/>
        </w:rPr>
        <w:t>Difficulty managing time effectively with long commutes.</w:t>
      </w:r>
    </w:p>
    <w:p w14:paraId="6FCC0613"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Goals:</w:t>
      </w:r>
    </w:p>
    <w:p w14:paraId="0112096E" w14:textId="77777777" w:rsidR="008A64DC" w:rsidRPr="001A1EC9" w:rsidRDefault="008A64DC" w:rsidP="001A1EC9">
      <w:pPr>
        <w:numPr>
          <w:ilvl w:val="0"/>
          <w:numId w:val="88"/>
        </w:numPr>
        <w:spacing w:line="360" w:lineRule="auto"/>
        <w:jc w:val="both"/>
        <w:rPr>
          <w:rFonts w:ascii="Times New Roman" w:hAnsi="Times New Roman" w:cs="Times New Roman"/>
        </w:rPr>
      </w:pPr>
      <w:r w:rsidRPr="001A1EC9">
        <w:rPr>
          <w:rFonts w:ascii="Times New Roman" w:hAnsi="Times New Roman" w:cs="Times New Roman"/>
        </w:rPr>
        <w:lastRenderedPageBreak/>
        <w:t>To find affordable, short-term accommodation that supports professional needs.</w:t>
      </w:r>
    </w:p>
    <w:p w14:paraId="2C00849F" w14:textId="77777777" w:rsidR="008A64DC" w:rsidRPr="001A1EC9" w:rsidRDefault="008A64DC" w:rsidP="001A1EC9">
      <w:pPr>
        <w:numPr>
          <w:ilvl w:val="0"/>
          <w:numId w:val="88"/>
        </w:numPr>
        <w:spacing w:line="360" w:lineRule="auto"/>
        <w:jc w:val="both"/>
        <w:rPr>
          <w:rFonts w:ascii="Times New Roman" w:hAnsi="Times New Roman" w:cs="Times New Roman"/>
        </w:rPr>
      </w:pPr>
      <w:r w:rsidRPr="001A1EC9">
        <w:rPr>
          <w:rFonts w:ascii="Times New Roman" w:hAnsi="Times New Roman" w:cs="Times New Roman"/>
        </w:rPr>
        <w:t>To connect with other entrepreneurs and potential partners.</w:t>
      </w:r>
    </w:p>
    <w:p w14:paraId="2AECA26E" w14:textId="77777777" w:rsidR="008A64DC" w:rsidRPr="001A1EC9" w:rsidRDefault="008A64DC" w:rsidP="001A1EC9">
      <w:pPr>
        <w:spacing w:line="360" w:lineRule="auto"/>
        <w:jc w:val="both"/>
        <w:rPr>
          <w:rFonts w:ascii="Times New Roman" w:hAnsi="Times New Roman" w:cs="Times New Roman"/>
          <w:b/>
          <w:bCs/>
        </w:rPr>
      </w:pPr>
      <w:r w:rsidRPr="001A1EC9">
        <w:rPr>
          <w:rFonts w:ascii="Times New Roman" w:hAnsi="Times New Roman" w:cs="Times New Roman"/>
          <w:b/>
          <w:bCs/>
        </w:rPr>
        <w:t>Summary</w:t>
      </w:r>
    </w:p>
    <w:p w14:paraId="53200CB2"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rPr>
        <w:t>These consumer personas highlight the diverse needs and challenges faced by potential customers of IslandRest Hostel. By understanding these personas, IslandRest Hostel can tailor its services and marketing strategies to effectively meet the specific needs of each segment, ensuring a comprehensive and appealing solution for professionals working on Lagos Island.</w:t>
      </w:r>
    </w:p>
    <w:p w14:paraId="135123CF" w14:textId="77777777" w:rsidR="00F36E15" w:rsidRPr="001A1EC9" w:rsidRDefault="00F36E15" w:rsidP="001A1EC9">
      <w:pPr>
        <w:spacing w:line="360" w:lineRule="auto"/>
        <w:jc w:val="both"/>
        <w:rPr>
          <w:rFonts w:ascii="Times New Roman" w:hAnsi="Times New Roman" w:cs="Times New Roman"/>
        </w:rPr>
      </w:pPr>
    </w:p>
    <w:p w14:paraId="37DD3313" w14:textId="77777777" w:rsidR="00743BDB" w:rsidRPr="001A1EC9" w:rsidRDefault="00743BDB" w:rsidP="001A1EC9">
      <w:pPr>
        <w:spacing w:line="360" w:lineRule="auto"/>
        <w:jc w:val="both"/>
        <w:rPr>
          <w:rFonts w:ascii="Times New Roman" w:hAnsi="Times New Roman" w:cs="Times New Roman"/>
        </w:rPr>
      </w:pPr>
    </w:p>
    <w:p w14:paraId="33CE16F5" w14:textId="77777777" w:rsidR="00546034" w:rsidRPr="001A1EC9" w:rsidRDefault="00546034" w:rsidP="001A1EC9">
      <w:pPr>
        <w:spacing w:line="360" w:lineRule="auto"/>
        <w:jc w:val="both"/>
        <w:rPr>
          <w:rFonts w:ascii="Times New Roman" w:hAnsi="Times New Roman" w:cs="Times New Roman"/>
        </w:rPr>
      </w:pPr>
    </w:p>
    <w:p w14:paraId="10D5F199" w14:textId="77777777" w:rsidR="00546034" w:rsidRPr="001A1EC9" w:rsidRDefault="00546034" w:rsidP="001A1EC9">
      <w:pPr>
        <w:spacing w:line="360" w:lineRule="auto"/>
        <w:jc w:val="both"/>
        <w:rPr>
          <w:rFonts w:ascii="Times New Roman" w:hAnsi="Times New Roman" w:cs="Times New Roman"/>
        </w:rPr>
      </w:pPr>
    </w:p>
    <w:p w14:paraId="3B4681B1" w14:textId="77777777" w:rsidR="00546034" w:rsidRPr="001A1EC9" w:rsidRDefault="00546034" w:rsidP="001A1EC9">
      <w:pPr>
        <w:spacing w:line="360" w:lineRule="auto"/>
        <w:jc w:val="both"/>
        <w:rPr>
          <w:rFonts w:ascii="Times New Roman" w:hAnsi="Times New Roman" w:cs="Times New Roman"/>
        </w:rPr>
      </w:pPr>
    </w:p>
    <w:p w14:paraId="24360269" w14:textId="77777777" w:rsidR="00546034" w:rsidRPr="001A1EC9" w:rsidRDefault="00546034" w:rsidP="001A1EC9">
      <w:pPr>
        <w:spacing w:line="360" w:lineRule="auto"/>
        <w:jc w:val="both"/>
        <w:rPr>
          <w:rFonts w:ascii="Times New Roman" w:hAnsi="Times New Roman" w:cs="Times New Roman"/>
        </w:rPr>
      </w:pPr>
    </w:p>
    <w:p w14:paraId="7D4C96F5" w14:textId="77777777" w:rsidR="00546034" w:rsidRPr="001A1EC9" w:rsidRDefault="00546034" w:rsidP="001A1EC9">
      <w:pPr>
        <w:spacing w:line="360" w:lineRule="auto"/>
        <w:jc w:val="both"/>
        <w:rPr>
          <w:rFonts w:ascii="Times New Roman" w:hAnsi="Times New Roman" w:cs="Times New Roman"/>
        </w:rPr>
      </w:pPr>
    </w:p>
    <w:p w14:paraId="3486F47C" w14:textId="77777777" w:rsidR="00546034" w:rsidRPr="001A1EC9" w:rsidRDefault="00546034" w:rsidP="001A1EC9">
      <w:pPr>
        <w:spacing w:line="360" w:lineRule="auto"/>
        <w:jc w:val="both"/>
        <w:rPr>
          <w:rFonts w:ascii="Times New Roman" w:hAnsi="Times New Roman" w:cs="Times New Roman"/>
        </w:rPr>
      </w:pPr>
    </w:p>
    <w:p w14:paraId="07E58FBB" w14:textId="77777777" w:rsidR="00546034" w:rsidRPr="001A1EC9" w:rsidRDefault="00546034" w:rsidP="001A1EC9">
      <w:pPr>
        <w:spacing w:line="360" w:lineRule="auto"/>
        <w:jc w:val="both"/>
        <w:rPr>
          <w:rFonts w:ascii="Times New Roman" w:hAnsi="Times New Roman" w:cs="Times New Roman"/>
        </w:rPr>
      </w:pPr>
    </w:p>
    <w:p w14:paraId="662AA76A" w14:textId="77777777" w:rsidR="00546034" w:rsidRPr="001A1EC9" w:rsidRDefault="00546034" w:rsidP="001A1EC9">
      <w:pPr>
        <w:spacing w:line="360" w:lineRule="auto"/>
        <w:jc w:val="both"/>
        <w:rPr>
          <w:rFonts w:ascii="Times New Roman" w:hAnsi="Times New Roman" w:cs="Times New Roman"/>
        </w:rPr>
      </w:pPr>
    </w:p>
    <w:p w14:paraId="089BF797" w14:textId="77777777" w:rsidR="00546034" w:rsidRPr="001A1EC9" w:rsidRDefault="00546034" w:rsidP="001A1EC9">
      <w:pPr>
        <w:spacing w:line="360" w:lineRule="auto"/>
        <w:jc w:val="both"/>
        <w:rPr>
          <w:rFonts w:ascii="Times New Roman" w:hAnsi="Times New Roman" w:cs="Times New Roman"/>
        </w:rPr>
      </w:pPr>
    </w:p>
    <w:p w14:paraId="67733353" w14:textId="77777777" w:rsidR="00546034" w:rsidRPr="001A1EC9" w:rsidRDefault="00546034" w:rsidP="001A1EC9">
      <w:pPr>
        <w:spacing w:line="360" w:lineRule="auto"/>
        <w:jc w:val="both"/>
        <w:rPr>
          <w:rFonts w:ascii="Times New Roman" w:hAnsi="Times New Roman" w:cs="Times New Roman"/>
        </w:rPr>
      </w:pPr>
    </w:p>
    <w:p w14:paraId="084F6691" w14:textId="77777777" w:rsidR="00546034" w:rsidRDefault="00546034" w:rsidP="001A1EC9">
      <w:pPr>
        <w:spacing w:line="360" w:lineRule="auto"/>
        <w:jc w:val="both"/>
        <w:rPr>
          <w:rFonts w:ascii="Times New Roman" w:hAnsi="Times New Roman" w:cs="Times New Roman"/>
        </w:rPr>
      </w:pPr>
    </w:p>
    <w:p w14:paraId="565F9BDD" w14:textId="77777777" w:rsidR="003F4A91" w:rsidRDefault="003F4A91" w:rsidP="001A1EC9">
      <w:pPr>
        <w:spacing w:line="360" w:lineRule="auto"/>
        <w:jc w:val="both"/>
        <w:rPr>
          <w:rFonts w:ascii="Times New Roman" w:hAnsi="Times New Roman" w:cs="Times New Roman"/>
        </w:rPr>
      </w:pPr>
    </w:p>
    <w:p w14:paraId="59D4FFA1" w14:textId="77777777" w:rsidR="003F4A91" w:rsidRDefault="003F4A91" w:rsidP="001A1EC9">
      <w:pPr>
        <w:spacing w:line="360" w:lineRule="auto"/>
        <w:jc w:val="both"/>
        <w:rPr>
          <w:rFonts w:ascii="Times New Roman" w:hAnsi="Times New Roman" w:cs="Times New Roman"/>
        </w:rPr>
      </w:pPr>
    </w:p>
    <w:p w14:paraId="02AF9CD1" w14:textId="77777777" w:rsidR="003F4A91" w:rsidRDefault="003F4A91" w:rsidP="001A1EC9">
      <w:pPr>
        <w:spacing w:line="360" w:lineRule="auto"/>
        <w:jc w:val="both"/>
        <w:rPr>
          <w:rFonts w:ascii="Times New Roman" w:hAnsi="Times New Roman" w:cs="Times New Roman"/>
        </w:rPr>
      </w:pPr>
    </w:p>
    <w:p w14:paraId="25EBD05E" w14:textId="77777777" w:rsidR="003F4A91" w:rsidRDefault="003F4A91" w:rsidP="001A1EC9">
      <w:pPr>
        <w:spacing w:line="360" w:lineRule="auto"/>
        <w:jc w:val="both"/>
        <w:rPr>
          <w:rFonts w:ascii="Times New Roman" w:hAnsi="Times New Roman" w:cs="Times New Roman"/>
        </w:rPr>
      </w:pPr>
    </w:p>
    <w:p w14:paraId="7CBC9D2C" w14:textId="77777777" w:rsidR="003F4A91" w:rsidRDefault="003F4A91" w:rsidP="001A1EC9">
      <w:pPr>
        <w:spacing w:line="360" w:lineRule="auto"/>
        <w:jc w:val="both"/>
        <w:rPr>
          <w:rFonts w:ascii="Times New Roman" w:hAnsi="Times New Roman" w:cs="Times New Roman"/>
        </w:rPr>
      </w:pPr>
    </w:p>
    <w:p w14:paraId="027A0947" w14:textId="77777777" w:rsidR="003F4A91" w:rsidRDefault="003F4A91" w:rsidP="001A1EC9">
      <w:pPr>
        <w:spacing w:line="360" w:lineRule="auto"/>
        <w:jc w:val="both"/>
        <w:rPr>
          <w:rFonts w:ascii="Times New Roman" w:hAnsi="Times New Roman" w:cs="Times New Roman"/>
        </w:rPr>
      </w:pPr>
    </w:p>
    <w:p w14:paraId="27CCF8F4" w14:textId="77777777" w:rsidR="003F4A91" w:rsidRPr="001A1EC9" w:rsidRDefault="003F4A91" w:rsidP="001A1EC9">
      <w:pPr>
        <w:spacing w:line="360" w:lineRule="auto"/>
        <w:jc w:val="both"/>
        <w:rPr>
          <w:rFonts w:ascii="Times New Roman" w:hAnsi="Times New Roman" w:cs="Times New Roman"/>
        </w:rPr>
      </w:pPr>
    </w:p>
    <w:p w14:paraId="5E6844CA"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Opening shot: Aerial view of Lagos, transitioning to busy Lagos Island streets]</w:t>
      </w:r>
    </w:p>
    <w:p w14:paraId="6123F038"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Narrator: (calm, professional tone)</w:t>
      </w:r>
      <w:r w:rsidRPr="001A1EC9">
        <w:rPr>
          <w:rFonts w:ascii="Times New Roman" w:hAnsi="Times New Roman" w:cs="Times New Roman"/>
        </w:rPr>
        <w:t xml:space="preserve"> "In the bustling city of Lagos, the daily commute from the mainland to Lagos Island is a challenge for many professionals."</w:t>
      </w:r>
    </w:p>
    <w:p w14:paraId="3AC37155"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Cut to: People stuck in traffic, tired commuters]</w:t>
      </w:r>
    </w:p>
    <w:p w14:paraId="76DF8D50"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Narrator:</w:t>
      </w:r>
      <w:r w:rsidRPr="001A1EC9">
        <w:rPr>
          <w:rFonts w:ascii="Times New Roman" w:hAnsi="Times New Roman" w:cs="Times New Roman"/>
        </w:rPr>
        <w:t xml:space="preserve"> "Long hours spent in traffic reduce productivity and impact the quality of life."</w:t>
      </w:r>
    </w:p>
    <w:p w14:paraId="793D222E"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Cut to: IslandRest Hostel exterior, then interior shots of the facility]</w:t>
      </w:r>
    </w:p>
    <w:p w14:paraId="3955431C"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Narrator:</w:t>
      </w:r>
      <w:r w:rsidRPr="001A1EC9">
        <w:rPr>
          <w:rFonts w:ascii="Times New Roman" w:hAnsi="Times New Roman" w:cs="Times New Roman"/>
        </w:rPr>
        <w:t xml:space="preserve"> "Introducing IslandRest Hostel – a cost-effective, secure, and convenient co-accommodation solution on Lagos Island."</w:t>
      </w:r>
    </w:p>
    <w:p w14:paraId="16FC6184"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Cut to: Different room types – shared rooms with bunk beds, individual rooms]</w:t>
      </w:r>
    </w:p>
    <w:p w14:paraId="6B35BE59"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Narrator:</w:t>
      </w:r>
      <w:r w:rsidRPr="001A1EC9">
        <w:rPr>
          <w:rFonts w:ascii="Times New Roman" w:hAnsi="Times New Roman" w:cs="Times New Roman"/>
        </w:rPr>
        <w:t xml:space="preserve"> "IslandRest offers a variety of room options, from shared spaces to private rooms, each equipped with comfortable beds and modern amenities."</w:t>
      </w:r>
    </w:p>
    <w:p w14:paraId="07D43B6B"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 xml:space="preserve">[Cut to: </w:t>
      </w:r>
      <w:proofErr w:type="gramStart"/>
      <w:r w:rsidRPr="001A1EC9">
        <w:rPr>
          <w:rFonts w:ascii="Times New Roman" w:hAnsi="Times New Roman" w:cs="Times New Roman"/>
          <w:b/>
          <w:bCs/>
        </w:rPr>
        <w:t>Clean</w:t>
      </w:r>
      <w:proofErr w:type="gramEnd"/>
      <w:r w:rsidRPr="001A1EC9">
        <w:rPr>
          <w:rFonts w:ascii="Times New Roman" w:hAnsi="Times New Roman" w:cs="Times New Roman"/>
          <w:b/>
          <w:bCs/>
        </w:rPr>
        <w:t xml:space="preserve"> bathrooms, a well-lit cafeteria, and communal areas]</w:t>
      </w:r>
    </w:p>
    <w:p w14:paraId="73F83EAD" w14:textId="34A06703"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Narrator:</w:t>
      </w:r>
      <w:r w:rsidRPr="001A1EC9">
        <w:rPr>
          <w:rFonts w:ascii="Times New Roman" w:hAnsi="Times New Roman" w:cs="Times New Roman"/>
        </w:rPr>
        <w:t xml:space="preserve"> "Every room includes a private bathroom. Residents can also enjoy meals in </w:t>
      </w:r>
      <w:proofErr w:type="gramStart"/>
      <w:r w:rsidR="00586F62" w:rsidRPr="001A1EC9">
        <w:rPr>
          <w:rFonts w:ascii="Times New Roman" w:hAnsi="Times New Roman" w:cs="Times New Roman"/>
        </w:rPr>
        <w:t>it</w:t>
      </w:r>
      <w:proofErr w:type="gramEnd"/>
      <w:r w:rsidRPr="001A1EC9">
        <w:rPr>
          <w:rFonts w:ascii="Times New Roman" w:hAnsi="Times New Roman" w:cs="Times New Roman"/>
        </w:rPr>
        <w:t xml:space="preserve"> cafeteria, relax in communal areas, and take advantage of </w:t>
      </w:r>
      <w:r w:rsidR="00586F62" w:rsidRPr="001A1EC9">
        <w:rPr>
          <w:rFonts w:ascii="Times New Roman" w:hAnsi="Times New Roman" w:cs="Times New Roman"/>
        </w:rPr>
        <w:t>it</w:t>
      </w:r>
      <w:r w:rsidRPr="001A1EC9">
        <w:rPr>
          <w:rFonts w:ascii="Times New Roman" w:hAnsi="Times New Roman" w:cs="Times New Roman"/>
        </w:rPr>
        <w:t xml:space="preserve"> high-speed internet."</w:t>
      </w:r>
    </w:p>
    <w:p w14:paraId="158965A4"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Cut to: Security features – CCTV cameras, secure entry points]</w:t>
      </w:r>
    </w:p>
    <w:p w14:paraId="530D028B" w14:textId="57A530EA"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Narrator:</w:t>
      </w:r>
      <w:r w:rsidRPr="001A1EC9">
        <w:rPr>
          <w:rFonts w:ascii="Times New Roman" w:hAnsi="Times New Roman" w:cs="Times New Roman"/>
        </w:rPr>
        <w:t xml:space="preserve"> "</w:t>
      </w:r>
      <w:r w:rsidR="00586F62" w:rsidRPr="001A1EC9">
        <w:rPr>
          <w:rFonts w:ascii="Times New Roman" w:hAnsi="Times New Roman" w:cs="Times New Roman"/>
        </w:rPr>
        <w:t>the</w:t>
      </w:r>
      <w:r w:rsidRPr="001A1EC9">
        <w:rPr>
          <w:rFonts w:ascii="Times New Roman" w:hAnsi="Times New Roman" w:cs="Times New Roman"/>
        </w:rPr>
        <w:t xml:space="preserve"> safety is </w:t>
      </w:r>
      <w:r w:rsidR="00586F62" w:rsidRPr="001A1EC9">
        <w:rPr>
          <w:rFonts w:ascii="Times New Roman" w:hAnsi="Times New Roman" w:cs="Times New Roman"/>
        </w:rPr>
        <w:t xml:space="preserve">the dwellers is  the </w:t>
      </w:r>
      <w:r w:rsidRPr="001A1EC9">
        <w:rPr>
          <w:rFonts w:ascii="Times New Roman" w:hAnsi="Times New Roman" w:cs="Times New Roman"/>
        </w:rPr>
        <w:t>priority. With 24/7 security, CCTV surveillance, and thorough vetting of all guests, we ensure a secure environment."</w:t>
      </w:r>
    </w:p>
    <w:p w14:paraId="352770A7"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Cut to: People booking online, a guest checking in]</w:t>
      </w:r>
    </w:p>
    <w:p w14:paraId="45198E8F"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Narrator:</w:t>
      </w:r>
      <w:r w:rsidRPr="001A1EC9">
        <w:rPr>
          <w:rFonts w:ascii="Times New Roman" w:hAnsi="Times New Roman" w:cs="Times New Roman"/>
        </w:rPr>
        <w:t xml:space="preserve"> "Booking is seamless and secure, with mandatory background checks to guarantee a safe and comfortable stay for everyone."</w:t>
      </w:r>
    </w:p>
    <w:p w14:paraId="007EE044"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Closing shot: Happy residents, relaxed atmosphere]</w:t>
      </w:r>
    </w:p>
    <w:p w14:paraId="1E6E3BCA"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Narrator:</w:t>
      </w:r>
      <w:r w:rsidRPr="001A1EC9">
        <w:rPr>
          <w:rFonts w:ascii="Times New Roman" w:hAnsi="Times New Roman" w:cs="Times New Roman"/>
        </w:rPr>
        <w:t xml:space="preserve"> "IslandRest Hostel is here to transform your commuting experience, providing a home away from home for Lagos Island professionals. Let's make your workdays smoother and your evenings restful."</w:t>
      </w:r>
    </w:p>
    <w:p w14:paraId="05F878DF"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Final shot: IslandRest Hostel logo and contact information]</w:t>
      </w:r>
    </w:p>
    <w:p w14:paraId="2841C2BD"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lastRenderedPageBreak/>
        <w:t>Narrator:</w:t>
      </w:r>
      <w:r w:rsidRPr="001A1EC9">
        <w:rPr>
          <w:rFonts w:ascii="Times New Roman" w:hAnsi="Times New Roman" w:cs="Times New Roman"/>
        </w:rPr>
        <w:t xml:space="preserve"> "IslandRest Hostel – your reliable co-accommodation solution on Lagos Island."</w:t>
      </w:r>
    </w:p>
    <w:p w14:paraId="7DD8A5EF" w14:textId="77777777" w:rsidR="00546034" w:rsidRPr="001A1EC9" w:rsidRDefault="00000000" w:rsidP="001A1EC9">
      <w:pPr>
        <w:spacing w:line="360" w:lineRule="auto"/>
        <w:jc w:val="both"/>
        <w:rPr>
          <w:rFonts w:ascii="Times New Roman" w:hAnsi="Times New Roman" w:cs="Times New Roman"/>
        </w:rPr>
      </w:pPr>
      <w:r>
        <w:rPr>
          <w:rFonts w:ascii="Times New Roman" w:hAnsi="Times New Roman" w:cs="Times New Roman"/>
        </w:rPr>
        <w:pict w14:anchorId="4BA6F094">
          <v:rect id="_x0000_i1025" style="width:0;height:1.5pt" o:hralign="center" o:hrstd="t" o:hr="t" fillcolor="#a0a0a0" stroked="f"/>
        </w:pict>
      </w:r>
    </w:p>
    <w:p w14:paraId="7B62BF23"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Fade out]</w:t>
      </w:r>
    </w:p>
    <w:p w14:paraId="54A15267" w14:textId="77777777" w:rsidR="00546034" w:rsidRPr="001A1EC9" w:rsidRDefault="00546034" w:rsidP="001A1EC9">
      <w:pPr>
        <w:spacing w:line="360" w:lineRule="auto"/>
        <w:jc w:val="both"/>
        <w:rPr>
          <w:rFonts w:ascii="Times New Roman" w:hAnsi="Times New Roman" w:cs="Times New Roman"/>
        </w:rPr>
      </w:pPr>
    </w:p>
    <w:p w14:paraId="3BFD1F38" w14:textId="77777777" w:rsidR="00743BDB" w:rsidRPr="001A1EC9" w:rsidRDefault="00743BDB" w:rsidP="001A1EC9">
      <w:pPr>
        <w:spacing w:line="360" w:lineRule="auto"/>
        <w:jc w:val="both"/>
        <w:rPr>
          <w:rFonts w:ascii="Times New Roman" w:hAnsi="Times New Roman" w:cs="Times New Roman"/>
        </w:rPr>
      </w:pPr>
    </w:p>
    <w:p w14:paraId="78A36D79" w14:textId="77777777" w:rsidR="00743BDB" w:rsidRPr="001A1EC9" w:rsidRDefault="00743BDB" w:rsidP="001A1EC9">
      <w:pPr>
        <w:spacing w:line="360" w:lineRule="auto"/>
        <w:jc w:val="both"/>
        <w:rPr>
          <w:rFonts w:ascii="Times New Roman" w:hAnsi="Times New Roman" w:cs="Times New Roman"/>
        </w:rPr>
      </w:pPr>
    </w:p>
    <w:p w14:paraId="30ABBBC3" w14:textId="77777777" w:rsidR="00743BDB" w:rsidRPr="001A1EC9" w:rsidRDefault="00743BDB" w:rsidP="001A1EC9">
      <w:pPr>
        <w:spacing w:line="360" w:lineRule="auto"/>
        <w:jc w:val="both"/>
        <w:rPr>
          <w:rFonts w:ascii="Times New Roman" w:hAnsi="Times New Roman" w:cs="Times New Roman"/>
        </w:rPr>
      </w:pPr>
    </w:p>
    <w:p w14:paraId="474EE49B" w14:textId="77777777" w:rsidR="00743BDB" w:rsidRPr="001A1EC9" w:rsidRDefault="00743BDB" w:rsidP="001A1EC9">
      <w:pPr>
        <w:spacing w:line="360" w:lineRule="auto"/>
        <w:jc w:val="both"/>
        <w:rPr>
          <w:rFonts w:ascii="Times New Roman" w:hAnsi="Times New Roman" w:cs="Times New Roman"/>
        </w:rPr>
      </w:pPr>
    </w:p>
    <w:p w14:paraId="38A4F410" w14:textId="77777777" w:rsidR="00743BDB" w:rsidRPr="001A1EC9" w:rsidRDefault="00743BDB" w:rsidP="001A1EC9">
      <w:pPr>
        <w:spacing w:line="360" w:lineRule="auto"/>
        <w:jc w:val="both"/>
        <w:rPr>
          <w:rFonts w:ascii="Times New Roman" w:hAnsi="Times New Roman" w:cs="Times New Roman"/>
        </w:rPr>
      </w:pPr>
    </w:p>
    <w:p w14:paraId="2B33D6EA" w14:textId="77777777" w:rsidR="009B22F4" w:rsidRPr="001A1EC9" w:rsidRDefault="009B22F4" w:rsidP="001A1EC9">
      <w:pPr>
        <w:spacing w:line="360" w:lineRule="auto"/>
        <w:jc w:val="both"/>
        <w:rPr>
          <w:rFonts w:ascii="Times New Roman" w:hAnsi="Times New Roman" w:cs="Times New Roman"/>
        </w:rPr>
      </w:pPr>
    </w:p>
    <w:p w14:paraId="7EC8A552" w14:textId="77777777" w:rsidR="00C91E34" w:rsidRPr="001A1EC9" w:rsidRDefault="00C91E34" w:rsidP="001A1EC9">
      <w:pPr>
        <w:spacing w:line="360" w:lineRule="auto"/>
        <w:jc w:val="both"/>
        <w:rPr>
          <w:rFonts w:ascii="Times New Roman" w:hAnsi="Times New Roman" w:cs="Times New Roman"/>
        </w:rPr>
      </w:pPr>
    </w:p>
    <w:p w14:paraId="727B4494" w14:textId="77777777" w:rsidR="00370066" w:rsidRPr="001A1EC9" w:rsidRDefault="00370066" w:rsidP="001A1EC9">
      <w:pPr>
        <w:spacing w:line="360" w:lineRule="auto"/>
        <w:jc w:val="both"/>
        <w:rPr>
          <w:rFonts w:ascii="Times New Roman" w:hAnsi="Times New Roman" w:cs="Times New Roman"/>
        </w:rPr>
      </w:pPr>
    </w:p>
    <w:p w14:paraId="7E02E377" w14:textId="77777777" w:rsidR="00370066" w:rsidRPr="001A1EC9" w:rsidRDefault="00370066" w:rsidP="001A1EC9">
      <w:pPr>
        <w:spacing w:line="360" w:lineRule="auto"/>
        <w:jc w:val="both"/>
        <w:rPr>
          <w:rFonts w:ascii="Times New Roman" w:hAnsi="Times New Roman" w:cs="Times New Roman"/>
        </w:rPr>
      </w:pPr>
    </w:p>
    <w:p w14:paraId="4FDD3641" w14:textId="77777777" w:rsidR="00370066" w:rsidRPr="001A1EC9" w:rsidRDefault="00370066" w:rsidP="001A1EC9">
      <w:pPr>
        <w:spacing w:line="360" w:lineRule="auto"/>
        <w:jc w:val="both"/>
        <w:rPr>
          <w:rFonts w:ascii="Times New Roman" w:hAnsi="Times New Roman" w:cs="Times New Roman"/>
        </w:rPr>
      </w:pPr>
    </w:p>
    <w:p w14:paraId="74773659" w14:textId="77777777" w:rsidR="00370066" w:rsidRPr="001A1EC9" w:rsidRDefault="00370066" w:rsidP="001A1EC9">
      <w:pPr>
        <w:spacing w:line="360" w:lineRule="auto"/>
        <w:jc w:val="both"/>
        <w:rPr>
          <w:rFonts w:ascii="Times New Roman" w:hAnsi="Times New Roman" w:cs="Times New Roman"/>
        </w:rPr>
      </w:pPr>
    </w:p>
    <w:p w14:paraId="1C6CF343" w14:textId="77777777" w:rsidR="00370066" w:rsidRPr="001A1EC9" w:rsidRDefault="00370066" w:rsidP="001A1EC9">
      <w:pPr>
        <w:spacing w:line="360" w:lineRule="auto"/>
        <w:jc w:val="both"/>
        <w:rPr>
          <w:rFonts w:ascii="Times New Roman" w:hAnsi="Times New Roman" w:cs="Times New Roman"/>
        </w:rPr>
      </w:pPr>
    </w:p>
    <w:p w14:paraId="1ABD1FCB" w14:textId="77777777" w:rsidR="00370066" w:rsidRPr="001A1EC9" w:rsidRDefault="00370066" w:rsidP="001A1EC9">
      <w:pPr>
        <w:spacing w:line="360" w:lineRule="auto"/>
        <w:jc w:val="both"/>
        <w:rPr>
          <w:rFonts w:ascii="Times New Roman" w:hAnsi="Times New Roman" w:cs="Times New Roman"/>
        </w:rPr>
      </w:pPr>
    </w:p>
    <w:p w14:paraId="6479690A" w14:textId="77777777" w:rsidR="00370066" w:rsidRPr="001A1EC9" w:rsidRDefault="00370066" w:rsidP="001A1EC9">
      <w:pPr>
        <w:spacing w:line="360" w:lineRule="auto"/>
        <w:jc w:val="both"/>
        <w:rPr>
          <w:rFonts w:ascii="Times New Roman" w:hAnsi="Times New Roman" w:cs="Times New Roman"/>
        </w:rPr>
      </w:pPr>
    </w:p>
    <w:p w14:paraId="20BF8A9D" w14:textId="77777777" w:rsidR="00370066" w:rsidRPr="001A1EC9" w:rsidRDefault="00370066" w:rsidP="001A1EC9">
      <w:pPr>
        <w:spacing w:line="360" w:lineRule="auto"/>
        <w:jc w:val="both"/>
        <w:rPr>
          <w:rFonts w:ascii="Times New Roman" w:hAnsi="Times New Roman" w:cs="Times New Roman"/>
        </w:rPr>
      </w:pPr>
    </w:p>
    <w:p w14:paraId="6F3564AD" w14:textId="77777777" w:rsidR="00370066" w:rsidRPr="001A1EC9" w:rsidRDefault="00370066" w:rsidP="001A1EC9">
      <w:pPr>
        <w:spacing w:line="360" w:lineRule="auto"/>
        <w:jc w:val="both"/>
        <w:rPr>
          <w:rFonts w:ascii="Times New Roman" w:hAnsi="Times New Roman" w:cs="Times New Roman"/>
        </w:rPr>
      </w:pPr>
    </w:p>
    <w:p w14:paraId="6E64312A" w14:textId="77777777" w:rsidR="00370066" w:rsidRPr="001A1EC9" w:rsidRDefault="00370066" w:rsidP="001A1EC9">
      <w:pPr>
        <w:spacing w:line="360" w:lineRule="auto"/>
        <w:jc w:val="both"/>
        <w:rPr>
          <w:rFonts w:ascii="Times New Roman" w:hAnsi="Times New Roman" w:cs="Times New Roman"/>
        </w:rPr>
      </w:pPr>
    </w:p>
    <w:p w14:paraId="14BEFCE4" w14:textId="77777777" w:rsidR="00370066" w:rsidRPr="001A1EC9" w:rsidRDefault="00370066" w:rsidP="001A1EC9">
      <w:pPr>
        <w:spacing w:line="360" w:lineRule="auto"/>
        <w:jc w:val="both"/>
        <w:rPr>
          <w:rFonts w:ascii="Times New Roman" w:hAnsi="Times New Roman" w:cs="Times New Roman"/>
        </w:rPr>
      </w:pPr>
    </w:p>
    <w:p w14:paraId="7DF86834" w14:textId="77777777" w:rsidR="00370066" w:rsidRPr="001A1EC9" w:rsidRDefault="00370066" w:rsidP="001A1EC9">
      <w:pPr>
        <w:spacing w:line="360" w:lineRule="auto"/>
        <w:jc w:val="both"/>
        <w:rPr>
          <w:rFonts w:ascii="Times New Roman" w:hAnsi="Times New Roman" w:cs="Times New Roman"/>
        </w:rPr>
      </w:pPr>
    </w:p>
    <w:p w14:paraId="3DC287A1" w14:textId="77777777" w:rsidR="00370066" w:rsidRPr="001A1EC9" w:rsidRDefault="00370066" w:rsidP="001A1EC9">
      <w:pPr>
        <w:spacing w:line="360" w:lineRule="auto"/>
        <w:jc w:val="both"/>
        <w:rPr>
          <w:rFonts w:ascii="Times New Roman" w:hAnsi="Times New Roman" w:cs="Times New Roman"/>
        </w:rPr>
      </w:pPr>
    </w:p>
    <w:p w14:paraId="6ADA0553" w14:textId="77777777" w:rsidR="00370066" w:rsidRPr="001A1EC9" w:rsidRDefault="00370066" w:rsidP="001A1EC9">
      <w:pPr>
        <w:spacing w:line="360" w:lineRule="auto"/>
        <w:jc w:val="both"/>
        <w:rPr>
          <w:rFonts w:ascii="Times New Roman" w:hAnsi="Times New Roman" w:cs="Times New Roman"/>
        </w:rPr>
      </w:pPr>
    </w:p>
    <w:p w14:paraId="490B3930" w14:textId="77777777" w:rsidR="00370066" w:rsidRPr="001A1EC9" w:rsidRDefault="00370066" w:rsidP="001A1EC9">
      <w:pPr>
        <w:spacing w:line="360" w:lineRule="auto"/>
        <w:jc w:val="both"/>
        <w:rPr>
          <w:rFonts w:ascii="Times New Roman" w:hAnsi="Times New Roman" w:cs="Times New Roman"/>
        </w:rPr>
      </w:pPr>
    </w:p>
    <w:p w14:paraId="4E9DBFFA" w14:textId="77777777" w:rsidR="00370066" w:rsidRPr="001A1EC9" w:rsidRDefault="00370066" w:rsidP="001A1EC9">
      <w:pPr>
        <w:spacing w:line="360" w:lineRule="auto"/>
        <w:jc w:val="both"/>
        <w:rPr>
          <w:rFonts w:ascii="Times New Roman" w:hAnsi="Times New Roman" w:cs="Times New Roman"/>
        </w:rPr>
      </w:pPr>
    </w:p>
    <w:p w14:paraId="14DAB5FC" w14:textId="77777777" w:rsidR="00370066" w:rsidRPr="001A1EC9" w:rsidRDefault="00370066" w:rsidP="001A1EC9">
      <w:pPr>
        <w:spacing w:line="360" w:lineRule="auto"/>
        <w:jc w:val="both"/>
        <w:rPr>
          <w:rFonts w:ascii="Times New Roman" w:hAnsi="Times New Roman" w:cs="Times New Roman"/>
        </w:rPr>
      </w:pPr>
    </w:p>
    <w:p w14:paraId="2584480F" w14:textId="77777777" w:rsidR="00370066" w:rsidRPr="001A1EC9" w:rsidRDefault="00370066" w:rsidP="001A1EC9">
      <w:pPr>
        <w:spacing w:line="360" w:lineRule="auto"/>
        <w:jc w:val="both"/>
        <w:rPr>
          <w:rFonts w:ascii="Times New Roman" w:hAnsi="Times New Roman" w:cs="Times New Roman"/>
        </w:rPr>
      </w:pPr>
    </w:p>
    <w:p w14:paraId="5ECD342D" w14:textId="77777777" w:rsidR="00370066" w:rsidRPr="001A1EC9" w:rsidRDefault="00370066" w:rsidP="001A1EC9">
      <w:pPr>
        <w:spacing w:line="360" w:lineRule="auto"/>
        <w:jc w:val="both"/>
        <w:rPr>
          <w:rFonts w:ascii="Times New Roman" w:hAnsi="Times New Roman" w:cs="Times New Roman"/>
        </w:rPr>
      </w:pPr>
    </w:p>
    <w:p w14:paraId="01577C31" w14:textId="77777777" w:rsidR="00370066" w:rsidRPr="001A1EC9" w:rsidRDefault="00370066" w:rsidP="001A1EC9">
      <w:pPr>
        <w:spacing w:line="360" w:lineRule="auto"/>
        <w:jc w:val="both"/>
        <w:rPr>
          <w:rFonts w:ascii="Times New Roman" w:hAnsi="Times New Roman" w:cs="Times New Roman"/>
        </w:rPr>
      </w:pPr>
    </w:p>
    <w:p w14:paraId="14440F1D" w14:textId="77777777" w:rsidR="00370066" w:rsidRPr="001A1EC9" w:rsidRDefault="00370066" w:rsidP="001A1EC9">
      <w:pPr>
        <w:spacing w:line="360" w:lineRule="auto"/>
        <w:jc w:val="both"/>
        <w:rPr>
          <w:rFonts w:ascii="Times New Roman" w:hAnsi="Times New Roman" w:cs="Times New Roman"/>
        </w:rPr>
      </w:pPr>
    </w:p>
    <w:p w14:paraId="12047E91" w14:textId="77777777" w:rsidR="00370066" w:rsidRPr="001A1EC9" w:rsidRDefault="00370066" w:rsidP="001A1EC9">
      <w:pPr>
        <w:spacing w:line="360" w:lineRule="auto"/>
        <w:jc w:val="both"/>
        <w:rPr>
          <w:rFonts w:ascii="Times New Roman" w:hAnsi="Times New Roman" w:cs="Times New Roman"/>
        </w:rPr>
      </w:pPr>
    </w:p>
    <w:p w14:paraId="5178340A" w14:textId="77777777" w:rsidR="00370066" w:rsidRPr="001A1EC9" w:rsidRDefault="00370066" w:rsidP="001A1EC9">
      <w:pPr>
        <w:spacing w:line="360" w:lineRule="auto"/>
        <w:jc w:val="both"/>
        <w:rPr>
          <w:rFonts w:ascii="Times New Roman" w:hAnsi="Times New Roman" w:cs="Times New Roman"/>
        </w:rPr>
      </w:pPr>
    </w:p>
    <w:p w14:paraId="0B713E0A" w14:textId="77777777" w:rsidR="00370066" w:rsidRPr="001A1EC9" w:rsidRDefault="00370066" w:rsidP="001A1EC9">
      <w:pPr>
        <w:spacing w:line="360" w:lineRule="auto"/>
        <w:jc w:val="both"/>
        <w:rPr>
          <w:rFonts w:ascii="Times New Roman" w:hAnsi="Times New Roman" w:cs="Times New Roman"/>
        </w:rPr>
      </w:pPr>
    </w:p>
    <w:p w14:paraId="1265ABB3" w14:textId="77777777" w:rsidR="00370066" w:rsidRPr="001A1EC9" w:rsidRDefault="00370066" w:rsidP="001A1EC9">
      <w:pPr>
        <w:spacing w:line="360" w:lineRule="auto"/>
        <w:jc w:val="both"/>
        <w:rPr>
          <w:rFonts w:ascii="Times New Roman" w:hAnsi="Times New Roman" w:cs="Times New Roman"/>
        </w:rPr>
      </w:pPr>
    </w:p>
    <w:p w14:paraId="6178AFFE" w14:textId="77777777" w:rsidR="00370066" w:rsidRPr="001A1EC9" w:rsidRDefault="00370066" w:rsidP="001A1EC9">
      <w:pPr>
        <w:spacing w:line="360" w:lineRule="auto"/>
        <w:jc w:val="both"/>
        <w:rPr>
          <w:rFonts w:ascii="Times New Roman" w:hAnsi="Times New Roman" w:cs="Times New Roman"/>
        </w:rPr>
      </w:pPr>
    </w:p>
    <w:p w14:paraId="6E04856D" w14:textId="77777777" w:rsidR="00370066" w:rsidRPr="001A1EC9" w:rsidRDefault="00370066" w:rsidP="001A1EC9">
      <w:pPr>
        <w:spacing w:line="360" w:lineRule="auto"/>
        <w:jc w:val="both"/>
        <w:rPr>
          <w:rFonts w:ascii="Times New Roman" w:hAnsi="Times New Roman" w:cs="Times New Roman"/>
        </w:rPr>
      </w:pPr>
    </w:p>
    <w:p w14:paraId="3E7FA4DA" w14:textId="77777777" w:rsidR="00370066" w:rsidRPr="001A1EC9" w:rsidRDefault="00370066" w:rsidP="001A1EC9">
      <w:pPr>
        <w:spacing w:line="360" w:lineRule="auto"/>
        <w:jc w:val="both"/>
        <w:rPr>
          <w:rFonts w:ascii="Times New Roman" w:hAnsi="Times New Roman" w:cs="Times New Roman"/>
        </w:rPr>
      </w:pPr>
    </w:p>
    <w:p w14:paraId="41E41B95" w14:textId="77777777" w:rsidR="00370066" w:rsidRPr="001A1EC9" w:rsidRDefault="00370066" w:rsidP="001A1EC9">
      <w:pPr>
        <w:spacing w:line="360" w:lineRule="auto"/>
        <w:jc w:val="both"/>
        <w:rPr>
          <w:rFonts w:ascii="Times New Roman" w:hAnsi="Times New Roman" w:cs="Times New Roman"/>
        </w:rPr>
      </w:pPr>
    </w:p>
    <w:p w14:paraId="6702FB8B" w14:textId="77777777" w:rsidR="00370066" w:rsidRPr="001A1EC9" w:rsidRDefault="00370066" w:rsidP="001A1EC9">
      <w:pPr>
        <w:spacing w:line="360" w:lineRule="auto"/>
        <w:jc w:val="both"/>
        <w:rPr>
          <w:rFonts w:ascii="Times New Roman" w:hAnsi="Times New Roman" w:cs="Times New Roman"/>
        </w:rPr>
      </w:pPr>
    </w:p>
    <w:p w14:paraId="7878EA38" w14:textId="77777777" w:rsidR="00370066" w:rsidRPr="001A1EC9" w:rsidRDefault="00370066" w:rsidP="001A1EC9">
      <w:pPr>
        <w:spacing w:line="360" w:lineRule="auto"/>
        <w:jc w:val="both"/>
        <w:rPr>
          <w:rFonts w:ascii="Times New Roman" w:hAnsi="Times New Roman" w:cs="Times New Roman"/>
        </w:rPr>
      </w:pPr>
    </w:p>
    <w:p w14:paraId="51BE67AB" w14:textId="77777777" w:rsidR="00370066" w:rsidRPr="001A1EC9" w:rsidRDefault="00370066" w:rsidP="001A1EC9">
      <w:pPr>
        <w:spacing w:line="360" w:lineRule="auto"/>
        <w:jc w:val="both"/>
        <w:rPr>
          <w:rFonts w:ascii="Times New Roman" w:hAnsi="Times New Roman" w:cs="Times New Roman"/>
        </w:rPr>
      </w:pPr>
    </w:p>
    <w:p w14:paraId="109BF8BF" w14:textId="77777777" w:rsidR="00370066" w:rsidRPr="001A1EC9" w:rsidRDefault="00370066" w:rsidP="001A1EC9">
      <w:pPr>
        <w:spacing w:line="360" w:lineRule="auto"/>
        <w:jc w:val="both"/>
        <w:rPr>
          <w:rFonts w:ascii="Times New Roman" w:hAnsi="Times New Roman" w:cs="Times New Roman"/>
        </w:rPr>
      </w:pPr>
    </w:p>
    <w:p w14:paraId="4AA260E6" w14:textId="77777777" w:rsidR="00370066" w:rsidRPr="001A1EC9" w:rsidRDefault="00370066" w:rsidP="001A1EC9">
      <w:pPr>
        <w:spacing w:line="360" w:lineRule="auto"/>
        <w:jc w:val="both"/>
        <w:rPr>
          <w:rFonts w:ascii="Times New Roman" w:hAnsi="Times New Roman" w:cs="Times New Roman"/>
        </w:rPr>
      </w:pPr>
    </w:p>
    <w:p w14:paraId="526C2328" w14:textId="77777777" w:rsidR="00370066" w:rsidRPr="001A1EC9" w:rsidRDefault="00370066" w:rsidP="001A1EC9">
      <w:pPr>
        <w:spacing w:line="360" w:lineRule="auto"/>
        <w:jc w:val="both"/>
        <w:rPr>
          <w:rFonts w:ascii="Times New Roman" w:hAnsi="Times New Roman" w:cs="Times New Roman"/>
        </w:rPr>
      </w:pPr>
    </w:p>
    <w:p w14:paraId="198D99F0" w14:textId="77777777" w:rsidR="00370066" w:rsidRPr="001A1EC9" w:rsidRDefault="00370066" w:rsidP="001A1EC9">
      <w:pPr>
        <w:spacing w:line="360" w:lineRule="auto"/>
        <w:jc w:val="both"/>
        <w:rPr>
          <w:rFonts w:ascii="Times New Roman" w:hAnsi="Times New Roman" w:cs="Times New Roman"/>
        </w:rPr>
      </w:pPr>
    </w:p>
    <w:p w14:paraId="12EB7AFB" w14:textId="77777777" w:rsidR="00CD1BD2" w:rsidRPr="001A1EC9" w:rsidRDefault="00CD1BD2" w:rsidP="001A1EC9">
      <w:pPr>
        <w:spacing w:line="360" w:lineRule="auto"/>
        <w:jc w:val="both"/>
        <w:rPr>
          <w:rFonts w:ascii="Times New Roman" w:hAnsi="Times New Roman" w:cs="Times New Roman"/>
        </w:rPr>
      </w:pPr>
    </w:p>
    <w:p w14:paraId="6ED9A43B" w14:textId="77777777" w:rsidR="00CD1BD2" w:rsidRPr="001A1EC9" w:rsidRDefault="00CD1BD2" w:rsidP="001A1EC9">
      <w:pPr>
        <w:spacing w:line="360" w:lineRule="auto"/>
        <w:jc w:val="both"/>
        <w:rPr>
          <w:rFonts w:ascii="Times New Roman" w:hAnsi="Times New Roman" w:cs="Times New Roman"/>
          <w:b/>
          <w:bCs/>
          <w:color w:val="FF0000"/>
          <w:highlight w:val="yellow"/>
        </w:rPr>
      </w:pPr>
      <w:r w:rsidRPr="001A1EC9">
        <w:rPr>
          <w:rFonts w:ascii="Times New Roman" w:hAnsi="Times New Roman" w:cs="Times New Roman"/>
          <w:b/>
          <w:bCs/>
          <w:color w:val="FF0000"/>
          <w:highlight w:val="yellow"/>
        </w:rPr>
        <w:lastRenderedPageBreak/>
        <w:t>Identifying and Validating the Market for IslandRest Hostel</w:t>
      </w:r>
    </w:p>
    <w:p w14:paraId="2E7E5C5A" w14:textId="77777777" w:rsidR="00CD1BD2" w:rsidRPr="001A1EC9" w:rsidRDefault="00CD1BD2" w:rsidP="001A1EC9">
      <w:p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Market Identification</w:t>
      </w:r>
    </w:p>
    <w:p w14:paraId="40A9B858" w14:textId="77777777" w:rsidR="00CD1BD2" w:rsidRPr="001A1EC9" w:rsidRDefault="00CD1BD2" w:rsidP="001A1EC9">
      <w:pPr>
        <w:numPr>
          <w:ilvl w:val="0"/>
          <w:numId w:val="51"/>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Target Market Segments</w:t>
      </w:r>
      <w:r w:rsidRPr="001A1EC9">
        <w:rPr>
          <w:rFonts w:ascii="Times New Roman" w:hAnsi="Times New Roman" w:cs="Times New Roman"/>
          <w:color w:val="FF0000"/>
          <w:highlight w:val="yellow"/>
        </w:rPr>
        <w:t>:</w:t>
      </w:r>
    </w:p>
    <w:p w14:paraId="4A11E508" w14:textId="77777777" w:rsidR="00CD1BD2" w:rsidRPr="001A1EC9" w:rsidRDefault="00CD1BD2" w:rsidP="001A1EC9">
      <w:pPr>
        <w:numPr>
          <w:ilvl w:val="1"/>
          <w:numId w:val="51"/>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Commuting Professionals</w:t>
      </w:r>
      <w:r w:rsidRPr="001A1EC9">
        <w:rPr>
          <w:rFonts w:ascii="Times New Roman" w:hAnsi="Times New Roman" w:cs="Times New Roman"/>
          <w:color w:val="FF0000"/>
          <w:highlight w:val="yellow"/>
        </w:rPr>
        <w:t>: Individuals who live on the Lagos mainland but work on Lagos Island. These professionals often face long commuting hours due to traffic congestion and are looking for affordable, convenient accommodation during the workweek.</w:t>
      </w:r>
    </w:p>
    <w:p w14:paraId="2B8C2E50" w14:textId="77777777" w:rsidR="00CD1BD2" w:rsidRPr="001A1EC9" w:rsidRDefault="00CD1BD2" w:rsidP="001A1EC9">
      <w:pPr>
        <w:numPr>
          <w:ilvl w:val="1"/>
          <w:numId w:val="51"/>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Young Graduates and Interns</w:t>
      </w:r>
      <w:r w:rsidRPr="001A1EC9">
        <w:rPr>
          <w:rFonts w:ascii="Times New Roman" w:hAnsi="Times New Roman" w:cs="Times New Roman"/>
          <w:color w:val="FF0000"/>
          <w:highlight w:val="yellow"/>
        </w:rPr>
        <w:t>: Fresh graduates and interns who are starting their careers on Lagos Island. This group is typically looking for cost-effective housing solutions as they establish themselves in the workforce.</w:t>
      </w:r>
    </w:p>
    <w:p w14:paraId="3BD974B3" w14:textId="77777777" w:rsidR="00CD1BD2" w:rsidRPr="001A1EC9" w:rsidRDefault="00CD1BD2" w:rsidP="001A1EC9">
      <w:pPr>
        <w:numPr>
          <w:ilvl w:val="1"/>
          <w:numId w:val="51"/>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Freelancers and Remote Workers</w:t>
      </w:r>
      <w:r w:rsidRPr="001A1EC9">
        <w:rPr>
          <w:rFonts w:ascii="Times New Roman" w:hAnsi="Times New Roman" w:cs="Times New Roman"/>
          <w:color w:val="FF0000"/>
          <w:highlight w:val="yellow"/>
        </w:rPr>
        <w:t>: Individuals who work independently or remotely and require flexible, affordable living arrangements close to business hubs and co-working spaces on Lagos Island.</w:t>
      </w:r>
    </w:p>
    <w:p w14:paraId="205ED55D" w14:textId="77777777" w:rsidR="00CD1BD2" w:rsidRPr="001A1EC9" w:rsidRDefault="00CD1BD2" w:rsidP="001A1EC9">
      <w:pPr>
        <w:numPr>
          <w:ilvl w:val="1"/>
          <w:numId w:val="51"/>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Visiting Business Travelers</w:t>
      </w:r>
      <w:r w:rsidRPr="001A1EC9">
        <w:rPr>
          <w:rFonts w:ascii="Times New Roman" w:hAnsi="Times New Roman" w:cs="Times New Roman"/>
          <w:color w:val="FF0000"/>
          <w:highlight w:val="yellow"/>
        </w:rPr>
        <w:t xml:space="preserve">: Business </w:t>
      </w:r>
      <w:proofErr w:type="spellStart"/>
      <w:r w:rsidRPr="001A1EC9">
        <w:rPr>
          <w:rFonts w:ascii="Times New Roman" w:hAnsi="Times New Roman" w:cs="Times New Roman"/>
          <w:color w:val="FF0000"/>
          <w:highlight w:val="yellow"/>
        </w:rPr>
        <w:t>travelers</w:t>
      </w:r>
      <w:proofErr w:type="spellEnd"/>
      <w:r w:rsidRPr="001A1EC9">
        <w:rPr>
          <w:rFonts w:ascii="Times New Roman" w:hAnsi="Times New Roman" w:cs="Times New Roman"/>
          <w:color w:val="FF0000"/>
          <w:highlight w:val="yellow"/>
        </w:rPr>
        <w:t xml:space="preserve"> who frequently visit Lagos Island for short-term projects or meetings and need temporary accommodation.</w:t>
      </w:r>
    </w:p>
    <w:p w14:paraId="712C1E8F" w14:textId="77777777" w:rsidR="00CD1BD2" w:rsidRPr="001A1EC9" w:rsidRDefault="00CD1BD2" w:rsidP="001A1EC9">
      <w:pPr>
        <w:numPr>
          <w:ilvl w:val="0"/>
          <w:numId w:val="51"/>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Geographic Focus</w:t>
      </w:r>
      <w:r w:rsidRPr="001A1EC9">
        <w:rPr>
          <w:rFonts w:ascii="Times New Roman" w:hAnsi="Times New Roman" w:cs="Times New Roman"/>
          <w:color w:val="FF0000"/>
          <w:highlight w:val="yellow"/>
        </w:rPr>
        <w:t>:</w:t>
      </w:r>
    </w:p>
    <w:p w14:paraId="449D429E" w14:textId="77777777" w:rsidR="00CD1BD2" w:rsidRPr="001A1EC9" w:rsidRDefault="00CD1BD2" w:rsidP="001A1EC9">
      <w:pPr>
        <w:numPr>
          <w:ilvl w:val="1"/>
          <w:numId w:val="51"/>
        </w:numPr>
        <w:spacing w:line="360" w:lineRule="auto"/>
        <w:jc w:val="both"/>
        <w:rPr>
          <w:rFonts w:ascii="Times New Roman" w:hAnsi="Times New Roman" w:cs="Times New Roman"/>
          <w:color w:val="FF0000"/>
          <w:highlight w:val="yellow"/>
        </w:rPr>
      </w:pPr>
      <w:r w:rsidRPr="001A1EC9">
        <w:rPr>
          <w:rFonts w:ascii="Times New Roman" w:hAnsi="Times New Roman" w:cs="Times New Roman"/>
          <w:color w:val="FF0000"/>
          <w:highlight w:val="yellow"/>
        </w:rPr>
        <w:t>The primary geographic focus is Lagos Island, where the concentration of businesses and organizations creates a high demand for nearby affordable housing. Secondary focus includes Lagos mainland areas where many professionals reside.</w:t>
      </w:r>
    </w:p>
    <w:p w14:paraId="60118C2D" w14:textId="77777777" w:rsidR="00CD1BD2" w:rsidRPr="001A1EC9" w:rsidRDefault="00CD1BD2" w:rsidP="001A1EC9">
      <w:p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Market Validation</w:t>
      </w:r>
    </w:p>
    <w:p w14:paraId="1C3B7FF4" w14:textId="77777777" w:rsidR="00CD1BD2" w:rsidRPr="001A1EC9" w:rsidRDefault="00CD1BD2" w:rsidP="001A1EC9">
      <w:pPr>
        <w:numPr>
          <w:ilvl w:val="0"/>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Market Research and Surveys</w:t>
      </w:r>
      <w:r w:rsidRPr="001A1EC9">
        <w:rPr>
          <w:rFonts w:ascii="Times New Roman" w:hAnsi="Times New Roman" w:cs="Times New Roman"/>
          <w:color w:val="FF0000"/>
          <w:highlight w:val="yellow"/>
        </w:rPr>
        <w:t>:</w:t>
      </w:r>
    </w:p>
    <w:p w14:paraId="31A872CE" w14:textId="77777777" w:rsidR="00CD1BD2" w:rsidRPr="001A1EC9" w:rsidRDefault="00CD1BD2" w:rsidP="001A1EC9">
      <w:pPr>
        <w:numPr>
          <w:ilvl w:val="1"/>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Surveys</w:t>
      </w:r>
      <w:r w:rsidRPr="001A1EC9">
        <w:rPr>
          <w:rFonts w:ascii="Times New Roman" w:hAnsi="Times New Roman" w:cs="Times New Roman"/>
          <w:color w:val="FF0000"/>
          <w:highlight w:val="yellow"/>
        </w:rPr>
        <w:t>: Conducting detailed surveys among target market segments to gather data on commuting habits, housing preferences, pricing sensitivity, and the perceived value of co-accommodation solutions.</w:t>
      </w:r>
    </w:p>
    <w:p w14:paraId="26492766" w14:textId="77777777" w:rsidR="00CD1BD2" w:rsidRPr="001A1EC9" w:rsidRDefault="00CD1BD2" w:rsidP="001A1EC9">
      <w:pPr>
        <w:numPr>
          <w:ilvl w:val="1"/>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Focus Groups</w:t>
      </w:r>
      <w:r w:rsidRPr="001A1EC9">
        <w:rPr>
          <w:rFonts w:ascii="Times New Roman" w:hAnsi="Times New Roman" w:cs="Times New Roman"/>
          <w:color w:val="FF0000"/>
          <w:highlight w:val="yellow"/>
        </w:rPr>
        <w:t>: Organizing focus groups with representatives from the target segments to gain deeper insights into their specific needs, preferences, and potential concerns regarding the co-accommodation model.</w:t>
      </w:r>
    </w:p>
    <w:p w14:paraId="5F79305F" w14:textId="77777777" w:rsidR="00CD1BD2" w:rsidRPr="001A1EC9" w:rsidRDefault="00CD1BD2" w:rsidP="001A1EC9">
      <w:pPr>
        <w:numPr>
          <w:ilvl w:val="0"/>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Analysis of Existing Data</w:t>
      </w:r>
      <w:r w:rsidRPr="001A1EC9">
        <w:rPr>
          <w:rFonts w:ascii="Times New Roman" w:hAnsi="Times New Roman" w:cs="Times New Roman"/>
          <w:color w:val="FF0000"/>
          <w:highlight w:val="yellow"/>
        </w:rPr>
        <w:t>:</w:t>
      </w:r>
    </w:p>
    <w:p w14:paraId="47418ED1" w14:textId="77777777" w:rsidR="00CD1BD2" w:rsidRPr="001A1EC9" w:rsidRDefault="00CD1BD2" w:rsidP="001A1EC9">
      <w:pPr>
        <w:numPr>
          <w:ilvl w:val="1"/>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lastRenderedPageBreak/>
        <w:t>Commuting Patterns</w:t>
      </w:r>
      <w:r w:rsidRPr="001A1EC9">
        <w:rPr>
          <w:rFonts w:ascii="Times New Roman" w:hAnsi="Times New Roman" w:cs="Times New Roman"/>
          <w:color w:val="FF0000"/>
          <w:highlight w:val="yellow"/>
        </w:rPr>
        <w:t>: Reviewing transportation and commuting studies in Lagos to quantify the number of professionals who travel between the mainland and the island daily. This data helps estimate the potential customer base.</w:t>
      </w:r>
    </w:p>
    <w:p w14:paraId="3910CDC1" w14:textId="77777777" w:rsidR="00CD1BD2" w:rsidRPr="001A1EC9" w:rsidRDefault="00CD1BD2" w:rsidP="001A1EC9">
      <w:pPr>
        <w:numPr>
          <w:ilvl w:val="1"/>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Housing Market Reports</w:t>
      </w:r>
      <w:r w:rsidRPr="001A1EC9">
        <w:rPr>
          <w:rFonts w:ascii="Times New Roman" w:hAnsi="Times New Roman" w:cs="Times New Roman"/>
          <w:color w:val="FF0000"/>
          <w:highlight w:val="yellow"/>
        </w:rPr>
        <w:t xml:space="preserve">: </w:t>
      </w:r>
      <w:proofErr w:type="spellStart"/>
      <w:r w:rsidRPr="001A1EC9">
        <w:rPr>
          <w:rFonts w:ascii="Times New Roman" w:hAnsi="Times New Roman" w:cs="Times New Roman"/>
          <w:color w:val="FF0000"/>
          <w:highlight w:val="yellow"/>
        </w:rPr>
        <w:t>Analyzing</w:t>
      </w:r>
      <w:proofErr w:type="spellEnd"/>
      <w:r w:rsidRPr="001A1EC9">
        <w:rPr>
          <w:rFonts w:ascii="Times New Roman" w:hAnsi="Times New Roman" w:cs="Times New Roman"/>
          <w:color w:val="FF0000"/>
          <w:highlight w:val="yellow"/>
        </w:rPr>
        <w:t xml:space="preserve"> reports on housing availability, rental prices, and occupancy rates on Lagos Island to identify gaps in the market that IslandRest Hostel can address.</w:t>
      </w:r>
    </w:p>
    <w:p w14:paraId="54B2392F" w14:textId="77777777" w:rsidR="00CD1BD2" w:rsidRPr="001A1EC9" w:rsidRDefault="00CD1BD2" w:rsidP="001A1EC9">
      <w:pPr>
        <w:numPr>
          <w:ilvl w:val="0"/>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Competitive Analysis</w:t>
      </w:r>
      <w:r w:rsidRPr="001A1EC9">
        <w:rPr>
          <w:rFonts w:ascii="Times New Roman" w:hAnsi="Times New Roman" w:cs="Times New Roman"/>
          <w:color w:val="FF0000"/>
          <w:highlight w:val="yellow"/>
        </w:rPr>
        <w:t>:</w:t>
      </w:r>
    </w:p>
    <w:p w14:paraId="54489245" w14:textId="77777777" w:rsidR="00CD1BD2" w:rsidRPr="001A1EC9" w:rsidRDefault="00CD1BD2" w:rsidP="001A1EC9">
      <w:pPr>
        <w:numPr>
          <w:ilvl w:val="1"/>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Competitor Profiling</w:t>
      </w:r>
      <w:r w:rsidRPr="001A1EC9">
        <w:rPr>
          <w:rFonts w:ascii="Times New Roman" w:hAnsi="Times New Roman" w:cs="Times New Roman"/>
          <w:color w:val="FF0000"/>
          <w:highlight w:val="yellow"/>
        </w:rPr>
        <w:t xml:space="preserve">: Identifying existing accommodation options such as budget hotels, Airbnb rentals, and other hostels on Lagos Island. </w:t>
      </w:r>
      <w:proofErr w:type="spellStart"/>
      <w:r w:rsidRPr="001A1EC9">
        <w:rPr>
          <w:rFonts w:ascii="Times New Roman" w:hAnsi="Times New Roman" w:cs="Times New Roman"/>
          <w:color w:val="FF0000"/>
          <w:highlight w:val="yellow"/>
        </w:rPr>
        <w:t>Analyzing</w:t>
      </w:r>
      <w:proofErr w:type="spellEnd"/>
      <w:r w:rsidRPr="001A1EC9">
        <w:rPr>
          <w:rFonts w:ascii="Times New Roman" w:hAnsi="Times New Roman" w:cs="Times New Roman"/>
          <w:color w:val="FF0000"/>
          <w:highlight w:val="yellow"/>
        </w:rPr>
        <w:t xml:space="preserve"> their offerings, pricing, occupancy rates, and customer reviews to determine competitive advantages and areas for differentiation.</w:t>
      </w:r>
    </w:p>
    <w:p w14:paraId="7F2044DE" w14:textId="77777777" w:rsidR="00CD1BD2" w:rsidRPr="001A1EC9" w:rsidRDefault="00CD1BD2" w:rsidP="001A1EC9">
      <w:pPr>
        <w:numPr>
          <w:ilvl w:val="1"/>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Service Comparison</w:t>
      </w:r>
      <w:r w:rsidRPr="001A1EC9">
        <w:rPr>
          <w:rFonts w:ascii="Times New Roman" w:hAnsi="Times New Roman" w:cs="Times New Roman"/>
          <w:color w:val="FF0000"/>
          <w:highlight w:val="yellow"/>
        </w:rPr>
        <w:t>: Comparing IslandRest Hostel’s proposed services, amenities, and pricing with those of competitors to highlight unique selling points and ensure a competitive edge.</w:t>
      </w:r>
    </w:p>
    <w:p w14:paraId="13FEF6C1" w14:textId="77777777" w:rsidR="00CD1BD2" w:rsidRPr="001A1EC9" w:rsidRDefault="00CD1BD2" w:rsidP="001A1EC9">
      <w:pPr>
        <w:numPr>
          <w:ilvl w:val="0"/>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Pilot Program</w:t>
      </w:r>
      <w:r w:rsidRPr="001A1EC9">
        <w:rPr>
          <w:rFonts w:ascii="Times New Roman" w:hAnsi="Times New Roman" w:cs="Times New Roman"/>
          <w:color w:val="FF0000"/>
          <w:highlight w:val="yellow"/>
        </w:rPr>
        <w:t>:</w:t>
      </w:r>
    </w:p>
    <w:p w14:paraId="374D1890" w14:textId="77777777" w:rsidR="00CD1BD2" w:rsidRPr="001A1EC9" w:rsidRDefault="00CD1BD2" w:rsidP="001A1EC9">
      <w:pPr>
        <w:numPr>
          <w:ilvl w:val="1"/>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Test Launch</w:t>
      </w:r>
      <w:r w:rsidRPr="001A1EC9">
        <w:rPr>
          <w:rFonts w:ascii="Times New Roman" w:hAnsi="Times New Roman" w:cs="Times New Roman"/>
          <w:color w:val="FF0000"/>
          <w:highlight w:val="yellow"/>
        </w:rPr>
        <w:t>: Implementing a small-scale pilot program to test the concept with a limited number of guests. Gathering feedback on all aspects of the service, from booking and vetting processes to accommodation quality and security measures.</w:t>
      </w:r>
    </w:p>
    <w:p w14:paraId="23B42CF9" w14:textId="77777777" w:rsidR="00CD1BD2" w:rsidRPr="001A1EC9" w:rsidRDefault="00CD1BD2" w:rsidP="001A1EC9">
      <w:pPr>
        <w:numPr>
          <w:ilvl w:val="1"/>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Adjustments Based on Feedback</w:t>
      </w:r>
      <w:r w:rsidRPr="001A1EC9">
        <w:rPr>
          <w:rFonts w:ascii="Times New Roman" w:hAnsi="Times New Roman" w:cs="Times New Roman"/>
          <w:color w:val="FF0000"/>
          <w:highlight w:val="yellow"/>
        </w:rPr>
        <w:t>: Using feedback from the pilot program to refine the business model, improve services, and address any operational challenges before a full-scale launch.</w:t>
      </w:r>
    </w:p>
    <w:p w14:paraId="522E0C12" w14:textId="77777777" w:rsidR="00CD1BD2" w:rsidRPr="001A1EC9" w:rsidRDefault="00CD1BD2" w:rsidP="001A1EC9">
      <w:pPr>
        <w:numPr>
          <w:ilvl w:val="0"/>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Collaboration with Local Businesses</w:t>
      </w:r>
      <w:r w:rsidRPr="001A1EC9">
        <w:rPr>
          <w:rFonts w:ascii="Times New Roman" w:hAnsi="Times New Roman" w:cs="Times New Roman"/>
          <w:color w:val="FF0000"/>
          <w:highlight w:val="yellow"/>
        </w:rPr>
        <w:t>:</w:t>
      </w:r>
    </w:p>
    <w:p w14:paraId="4B91F08B" w14:textId="77777777" w:rsidR="00CD1BD2" w:rsidRPr="001A1EC9" w:rsidRDefault="00CD1BD2" w:rsidP="001A1EC9">
      <w:pPr>
        <w:numPr>
          <w:ilvl w:val="1"/>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Partnerships</w:t>
      </w:r>
      <w:r w:rsidRPr="001A1EC9">
        <w:rPr>
          <w:rFonts w:ascii="Times New Roman" w:hAnsi="Times New Roman" w:cs="Times New Roman"/>
          <w:color w:val="FF0000"/>
          <w:highlight w:val="yellow"/>
        </w:rPr>
        <w:t>: Establishing partnerships with companies on Lagos Island to secure accommodation contracts for their employees. This not only ensures a steady customer base but also provides valuable validation of the demand for co-accommodation solutions.</w:t>
      </w:r>
    </w:p>
    <w:p w14:paraId="38C5F4D0" w14:textId="77777777" w:rsidR="00CD1BD2" w:rsidRPr="001A1EC9" w:rsidRDefault="00CD1BD2" w:rsidP="001A1EC9">
      <w:pPr>
        <w:numPr>
          <w:ilvl w:val="1"/>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Corporate Feedback</w:t>
      </w:r>
      <w:r w:rsidRPr="001A1EC9">
        <w:rPr>
          <w:rFonts w:ascii="Times New Roman" w:hAnsi="Times New Roman" w:cs="Times New Roman"/>
          <w:color w:val="FF0000"/>
          <w:highlight w:val="yellow"/>
        </w:rPr>
        <w:t>: Collecting feedback from partner companies and their employees to continuously improve the service offering and tailor it to the specific needs of the corporate sector.</w:t>
      </w:r>
    </w:p>
    <w:p w14:paraId="1D4DB41E" w14:textId="77777777" w:rsidR="00CD1BD2" w:rsidRPr="001A1EC9" w:rsidRDefault="00CD1BD2" w:rsidP="001A1EC9">
      <w:pPr>
        <w:numPr>
          <w:ilvl w:val="0"/>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Validation Metrics</w:t>
      </w:r>
      <w:r w:rsidRPr="001A1EC9">
        <w:rPr>
          <w:rFonts w:ascii="Times New Roman" w:hAnsi="Times New Roman" w:cs="Times New Roman"/>
          <w:color w:val="FF0000"/>
          <w:highlight w:val="yellow"/>
        </w:rPr>
        <w:t>:</w:t>
      </w:r>
    </w:p>
    <w:p w14:paraId="4903B399" w14:textId="77777777" w:rsidR="00CD1BD2" w:rsidRPr="001A1EC9" w:rsidRDefault="00CD1BD2" w:rsidP="001A1EC9">
      <w:pPr>
        <w:numPr>
          <w:ilvl w:val="1"/>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lastRenderedPageBreak/>
        <w:t>Occupancy Rates</w:t>
      </w:r>
      <w:r w:rsidRPr="001A1EC9">
        <w:rPr>
          <w:rFonts w:ascii="Times New Roman" w:hAnsi="Times New Roman" w:cs="Times New Roman"/>
          <w:color w:val="FF0000"/>
          <w:highlight w:val="yellow"/>
        </w:rPr>
        <w:t>: Monitoring occupancy rates and customer retention during the pilot and initial launch phases to measure market acceptance and satisfaction.</w:t>
      </w:r>
    </w:p>
    <w:p w14:paraId="2E0DC01C" w14:textId="77777777" w:rsidR="00CD1BD2" w:rsidRPr="001A1EC9" w:rsidRDefault="00CD1BD2" w:rsidP="001A1EC9">
      <w:pPr>
        <w:numPr>
          <w:ilvl w:val="1"/>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Customer Feedback</w:t>
      </w:r>
      <w:r w:rsidRPr="001A1EC9">
        <w:rPr>
          <w:rFonts w:ascii="Times New Roman" w:hAnsi="Times New Roman" w:cs="Times New Roman"/>
          <w:color w:val="FF0000"/>
          <w:highlight w:val="yellow"/>
        </w:rPr>
        <w:t xml:space="preserve">: Collecting and </w:t>
      </w:r>
      <w:proofErr w:type="spellStart"/>
      <w:r w:rsidRPr="001A1EC9">
        <w:rPr>
          <w:rFonts w:ascii="Times New Roman" w:hAnsi="Times New Roman" w:cs="Times New Roman"/>
          <w:color w:val="FF0000"/>
          <w:highlight w:val="yellow"/>
        </w:rPr>
        <w:t>analyzing</w:t>
      </w:r>
      <w:proofErr w:type="spellEnd"/>
      <w:r w:rsidRPr="001A1EC9">
        <w:rPr>
          <w:rFonts w:ascii="Times New Roman" w:hAnsi="Times New Roman" w:cs="Times New Roman"/>
          <w:color w:val="FF0000"/>
          <w:highlight w:val="yellow"/>
        </w:rPr>
        <w:t xml:space="preserve"> customer feedback through surveys and reviews to identify strengths and areas for improvement.</w:t>
      </w:r>
    </w:p>
    <w:p w14:paraId="608FCF9B" w14:textId="77777777" w:rsidR="00CD1BD2" w:rsidRPr="001A1EC9" w:rsidRDefault="00CD1BD2" w:rsidP="001A1EC9">
      <w:pPr>
        <w:numPr>
          <w:ilvl w:val="1"/>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Revenue Growth</w:t>
      </w:r>
      <w:r w:rsidRPr="001A1EC9">
        <w:rPr>
          <w:rFonts w:ascii="Times New Roman" w:hAnsi="Times New Roman" w:cs="Times New Roman"/>
          <w:color w:val="FF0000"/>
          <w:highlight w:val="yellow"/>
        </w:rPr>
        <w:t>: Tracking revenue growth and profitability to validate the financial viability and market potential of IslandRest Hostel.</w:t>
      </w:r>
    </w:p>
    <w:p w14:paraId="081C5A8F" w14:textId="77777777" w:rsidR="00CD1BD2" w:rsidRPr="001A1EC9" w:rsidRDefault="00CD1BD2" w:rsidP="001A1EC9">
      <w:p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Summary</w:t>
      </w:r>
    </w:p>
    <w:p w14:paraId="42CACCFB" w14:textId="77777777" w:rsidR="00CD1BD2" w:rsidRPr="001A1EC9" w:rsidRDefault="00CD1BD2" w:rsidP="001A1EC9">
      <w:pPr>
        <w:spacing w:line="360" w:lineRule="auto"/>
        <w:jc w:val="both"/>
        <w:rPr>
          <w:rFonts w:ascii="Times New Roman" w:hAnsi="Times New Roman" w:cs="Times New Roman"/>
          <w:color w:val="FF0000"/>
        </w:rPr>
      </w:pPr>
      <w:r w:rsidRPr="001A1EC9">
        <w:rPr>
          <w:rFonts w:ascii="Times New Roman" w:hAnsi="Times New Roman" w:cs="Times New Roman"/>
          <w:color w:val="FF0000"/>
          <w:highlight w:val="yellow"/>
        </w:rPr>
        <w:t xml:space="preserve">Validating the market for IslandRest Hostel involves a comprehensive approach that includes market research, competitive analysis, pilot testing, and collaboration with local businesses. By understanding the needs and preferences of commuting professionals, young graduates, freelancers, and business </w:t>
      </w:r>
      <w:proofErr w:type="spellStart"/>
      <w:r w:rsidRPr="001A1EC9">
        <w:rPr>
          <w:rFonts w:ascii="Times New Roman" w:hAnsi="Times New Roman" w:cs="Times New Roman"/>
          <w:color w:val="FF0000"/>
          <w:highlight w:val="yellow"/>
        </w:rPr>
        <w:t>travelers</w:t>
      </w:r>
      <w:proofErr w:type="spellEnd"/>
      <w:r w:rsidRPr="001A1EC9">
        <w:rPr>
          <w:rFonts w:ascii="Times New Roman" w:hAnsi="Times New Roman" w:cs="Times New Roman"/>
          <w:color w:val="FF0000"/>
          <w:highlight w:val="yellow"/>
        </w:rPr>
        <w:t>, and comparing existing accommodation options, IslandRest Hostel can position itself as a unique and valuable solution. Continuous feedback and adjustments based on pilot program results will ensure the service meets market demands and achieves sustainable growth.</w:t>
      </w:r>
    </w:p>
    <w:p w14:paraId="79269963" w14:textId="77777777" w:rsidR="00CD1BD2" w:rsidRPr="001A1EC9" w:rsidRDefault="00CD1BD2" w:rsidP="001A1EC9">
      <w:pPr>
        <w:spacing w:line="360" w:lineRule="auto"/>
        <w:jc w:val="both"/>
        <w:rPr>
          <w:rFonts w:ascii="Times New Roman" w:hAnsi="Times New Roman" w:cs="Times New Roman"/>
        </w:rPr>
      </w:pPr>
    </w:p>
    <w:p w14:paraId="58D773DC" w14:textId="77777777" w:rsidR="00CD1BD2" w:rsidRPr="001A1EC9" w:rsidRDefault="00CD1BD2" w:rsidP="001A1EC9">
      <w:pPr>
        <w:spacing w:line="360" w:lineRule="auto"/>
        <w:jc w:val="both"/>
        <w:rPr>
          <w:rFonts w:ascii="Times New Roman" w:hAnsi="Times New Roman" w:cs="Times New Roman"/>
        </w:rPr>
      </w:pPr>
    </w:p>
    <w:p w14:paraId="3D3AC6DA" w14:textId="77777777" w:rsidR="00CD1BD2" w:rsidRPr="001A1EC9" w:rsidRDefault="00CD1BD2" w:rsidP="001A1EC9">
      <w:pPr>
        <w:spacing w:line="360" w:lineRule="auto"/>
        <w:jc w:val="both"/>
        <w:rPr>
          <w:rFonts w:ascii="Times New Roman" w:hAnsi="Times New Roman" w:cs="Times New Roman"/>
        </w:rPr>
      </w:pPr>
    </w:p>
    <w:p w14:paraId="225856F7" w14:textId="77777777" w:rsidR="007770A7" w:rsidRPr="001A1EC9" w:rsidRDefault="007770A7" w:rsidP="001A1EC9">
      <w:pPr>
        <w:spacing w:line="360" w:lineRule="auto"/>
        <w:jc w:val="both"/>
        <w:rPr>
          <w:rFonts w:ascii="Times New Roman" w:hAnsi="Times New Roman" w:cs="Times New Roman"/>
        </w:rPr>
      </w:pPr>
    </w:p>
    <w:p w14:paraId="370DB995" w14:textId="77777777" w:rsidR="007770A7" w:rsidRPr="001A1EC9" w:rsidRDefault="007770A7" w:rsidP="001A1EC9">
      <w:pPr>
        <w:spacing w:line="360" w:lineRule="auto"/>
        <w:jc w:val="both"/>
        <w:rPr>
          <w:rFonts w:ascii="Times New Roman" w:hAnsi="Times New Roman" w:cs="Times New Roman"/>
        </w:rPr>
      </w:pPr>
    </w:p>
    <w:p w14:paraId="0E877DDC" w14:textId="77777777" w:rsidR="007770A7" w:rsidRDefault="007770A7" w:rsidP="001A1EC9">
      <w:pPr>
        <w:spacing w:line="360" w:lineRule="auto"/>
        <w:jc w:val="both"/>
        <w:rPr>
          <w:rFonts w:ascii="Times New Roman" w:hAnsi="Times New Roman" w:cs="Times New Roman"/>
        </w:rPr>
      </w:pPr>
    </w:p>
    <w:p w14:paraId="0B6A18E9" w14:textId="77777777" w:rsidR="00725635" w:rsidRDefault="00725635" w:rsidP="001A1EC9">
      <w:pPr>
        <w:spacing w:line="360" w:lineRule="auto"/>
        <w:jc w:val="both"/>
        <w:rPr>
          <w:rFonts w:ascii="Times New Roman" w:hAnsi="Times New Roman" w:cs="Times New Roman"/>
        </w:rPr>
      </w:pPr>
    </w:p>
    <w:p w14:paraId="3FE208E8" w14:textId="77777777" w:rsidR="00725635" w:rsidRDefault="00725635" w:rsidP="001A1EC9">
      <w:pPr>
        <w:spacing w:line="360" w:lineRule="auto"/>
        <w:jc w:val="both"/>
        <w:rPr>
          <w:rFonts w:ascii="Times New Roman" w:hAnsi="Times New Roman" w:cs="Times New Roman"/>
        </w:rPr>
      </w:pPr>
    </w:p>
    <w:p w14:paraId="0D2F5374" w14:textId="77777777" w:rsidR="00725635" w:rsidRDefault="00725635" w:rsidP="001A1EC9">
      <w:pPr>
        <w:spacing w:line="360" w:lineRule="auto"/>
        <w:jc w:val="both"/>
        <w:rPr>
          <w:rFonts w:ascii="Times New Roman" w:hAnsi="Times New Roman" w:cs="Times New Roman"/>
        </w:rPr>
      </w:pPr>
    </w:p>
    <w:p w14:paraId="23742D03" w14:textId="77777777" w:rsidR="00725635" w:rsidRDefault="00725635" w:rsidP="001A1EC9">
      <w:pPr>
        <w:spacing w:line="360" w:lineRule="auto"/>
        <w:jc w:val="both"/>
        <w:rPr>
          <w:rFonts w:ascii="Times New Roman" w:hAnsi="Times New Roman" w:cs="Times New Roman"/>
        </w:rPr>
      </w:pPr>
    </w:p>
    <w:p w14:paraId="14730785" w14:textId="77777777" w:rsidR="00725635" w:rsidRDefault="00725635" w:rsidP="001A1EC9">
      <w:pPr>
        <w:spacing w:line="360" w:lineRule="auto"/>
        <w:jc w:val="both"/>
        <w:rPr>
          <w:rFonts w:ascii="Times New Roman" w:hAnsi="Times New Roman" w:cs="Times New Roman"/>
        </w:rPr>
      </w:pPr>
    </w:p>
    <w:p w14:paraId="00D77FE3" w14:textId="77777777" w:rsidR="00725635" w:rsidRPr="001A1EC9" w:rsidRDefault="00725635" w:rsidP="001A1EC9">
      <w:pPr>
        <w:spacing w:line="360" w:lineRule="auto"/>
        <w:jc w:val="both"/>
        <w:rPr>
          <w:rFonts w:ascii="Times New Roman" w:hAnsi="Times New Roman" w:cs="Times New Roman"/>
        </w:rPr>
      </w:pPr>
    </w:p>
    <w:p w14:paraId="7668CB95" w14:textId="77777777" w:rsidR="007770A7" w:rsidRPr="001A1EC9" w:rsidRDefault="007770A7" w:rsidP="001A1EC9">
      <w:pPr>
        <w:spacing w:line="360" w:lineRule="auto"/>
        <w:jc w:val="both"/>
        <w:rPr>
          <w:rFonts w:ascii="Times New Roman" w:hAnsi="Times New Roman" w:cs="Times New Roman"/>
        </w:rPr>
      </w:pPr>
    </w:p>
    <w:p w14:paraId="22C8B0DB" w14:textId="77777777" w:rsidR="007770A7" w:rsidRPr="001A1EC9" w:rsidRDefault="007770A7" w:rsidP="001A1EC9">
      <w:pPr>
        <w:spacing w:line="360" w:lineRule="auto"/>
        <w:jc w:val="both"/>
        <w:rPr>
          <w:rFonts w:ascii="Times New Roman" w:hAnsi="Times New Roman" w:cs="Times New Roman"/>
          <w:b/>
          <w:bCs/>
        </w:rPr>
      </w:pPr>
      <w:r w:rsidRPr="001A1EC9">
        <w:rPr>
          <w:rFonts w:ascii="Times New Roman" w:hAnsi="Times New Roman" w:cs="Times New Roman"/>
          <w:b/>
          <w:bCs/>
        </w:rPr>
        <w:lastRenderedPageBreak/>
        <w:t>Life Cycle Use Case: Partner Organization Accommodation</w:t>
      </w:r>
    </w:p>
    <w:p w14:paraId="08357A48" w14:textId="77777777" w:rsidR="007770A7" w:rsidRPr="001A1EC9" w:rsidRDefault="007770A7" w:rsidP="001A1EC9">
      <w:pPr>
        <w:spacing w:line="360" w:lineRule="auto"/>
        <w:jc w:val="both"/>
        <w:rPr>
          <w:rFonts w:ascii="Times New Roman" w:hAnsi="Times New Roman" w:cs="Times New Roman"/>
        </w:rPr>
      </w:pPr>
      <w:r w:rsidRPr="001A1EC9">
        <w:rPr>
          <w:rFonts w:ascii="Times New Roman" w:hAnsi="Times New Roman" w:cs="Times New Roman"/>
          <w:b/>
          <w:bCs/>
        </w:rPr>
        <w:t>1. Initial Contact and Inquiry</w:t>
      </w:r>
    </w:p>
    <w:p w14:paraId="06A0E2E4" w14:textId="77777777" w:rsidR="007770A7" w:rsidRPr="001A1EC9" w:rsidRDefault="007770A7" w:rsidP="001A1EC9">
      <w:pPr>
        <w:numPr>
          <w:ilvl w:val="0"/>
          <w:numId w:val="89"/>
        </w:numPr>
        <w:spacing w:line="360" w:lineRule="auto"/>
        <w:jc w:val="both"/>
        <w:rPr>
          <w:rFonts w:ascii="Times New Roman" w:hAnsi="Times New Roman" w:cs="Times New Roman"/>
        </w:rPr>
      </w:pPr>
      <w:r w:rsidRPr="001A1EC9">
        <w:rPr>
          <w:rFonts w:ascii="Times New Roman" w:hAnsi="Times New Roman" w:cs="Times New Roman"/>
          <w:b/>
          <w:bCs/>
        </w:rPr>
        <w:t>Scenario:</w:t>
      </w:r>
      <w:r w:rsidRPr="001A1EC9">
        <w:rPr>
          <w:rFonts w:ascii="Times New Roman" w:hAnsi="Times New Roman" w:cs="Times New Roman"/>
        </w:rPr>
        <w:t xml:space="preserve"> A corporate partner contacts IslandRest Hostel expressing interest in accommodating their employees.</w:t>
      </w:r>
    </w:p>
    <w:p w14:paraId="652D0A49" w14:textId="77777777" w:rsidR="007770A7" w:rsidRPr="001A1EC9" w:rsidRDefault="007770A7" w:rsidP="001A1EC9">
      <w:pPr>
        <w:numPr>
          <w:ilvl w:val="0"/>
          <w:numId w:val="89"/>
        </w:numPr>
        <w:spacing w:line="360" w:lineRule="auto"/>
        <w:jc w:val="both"/>
        <w:rPr>
          <w:rFonts w:ascii="Times New Roman" w:hAnsi="Times New Roman" w:cs="Times New Roman"/>
        </w:rPr>
      </w:pPr>
      <w:r w:rsidRPr="001A1EC9">
        <w:rPr>
          <w:rFonts w:ascii="Times New Roman" w:hAnsi="Times New Roman" w:cs="Times New Roman"/>
          <w:b/>
          <w:bCs/>
        </w:rPr>
        <w:t>Action:</w:t>
      </w:r>
      <w:r w:rsidRPr="001A1EC9">
        <w:rPr>
          <w:rFonts w:ascii="Times New Roman" w:hAnsi="Times New Roman" w:cs="Times New Roman"/>
        </w:rPr>
        <w:t xml:space="preserve"> The partner submits a formal request detailing the number of employees needing accommodation, duration of stay, and any specific requirements.</w:t>
      </w:r>
    </w:p>
    <w:p w14:paraId="0BF07AF9" w14:textId="77777777" w:rsidR="007770A7" w:rsidRPr="001A1EC9" w:rsidRDefault="007770A7" w:rsidP="001A1EC9">
      <w:pPr>
        <w:spacing w:line="360" w:lineRule="auto"/>
        <w:jc w:val="both"/>
        <w:rPr>
          <w:rFonts w:ascii="Times New Roman" w:hAnsi="Times New Roman" w:cs="Times New Roman"/>
        </w:rPr>
      </w:pPr>
      <w:r w:rsidRPr="001A1EC9">
        <w:rPr>
          <w:rFonts w:ascii="Times New Roman" w:hAnsi="Times New Roman" w:cs="Times New Roman"/>
          <w:b/>
          <w:bCs/>
        </w:rPr>
        <w:t>2. Preliminary Assessment and Agreement</w:t>
      </w:r>
    </w:p>
    <w:p w14:paraId="23AA5DE1" w14:textId="77777777" w:rsidR="007770A7" w:rsidRPr="001A1EC9" w:rsidRDefault="007770A7" w:rsidP="001A1EC9">
      <w:pPr>
        <w:numPr>
          <w:ilvl w:val="0"/>
          <w:numId w:val="90"/>
        </w:numPr>
        <w:spacing w:line="360" w:lineRule="auto"/>
        <w:jc w:val="both"/>
        <w:rPr>
          <w:rFonts w:ascii="Times New Roman" w:hAnsi="Times New Roman" w:cs="Times New Roman"/>
        </w:rPr>
      </w:pPr>
      <w:r w:rsidRPr="001A1EC9">
        <w:rPr>
          <w:rFonts w:ascii="Times New Roman" w:hAnsi="Times New Roman" w:cs="Times New Roman"/>
          <w:b/>
          <w:bCs/>
        </w:rPr>
        <w:t>Scenario:</w:t>
      </w:r>
      <w:r w:rsidRPr="001A1EC9">
        <w:rPr>
          <w:rFonts w:ascii="Times New Roman" w:hAnsi="Times New Roman" w:cs="Times New Roman"/>
        </w:rPr>
        <w:t xml:space="preserve"> IslandRest Hostel reviews the request and conducts an initial assessment.</w:t>
      </w:r>
    </w:p>
    <w:p w14:paraId="59E035C9" w14:textId="77777777" w:rsidR="007770A7" w:rsidRPr="001A1EC9" w:rsidRDefault="007770A7" w:rsidP="001A1EC9">
      <w:pPr>
        <w:numPr>
          <w:ilvl w:val="0"/>
          <w:numId w:val="90"/>
        </w:numPr>
        <w:spacing w:line="360" w:lineRule="auto"/>
        <w:jc w:val="both"/>
        <w:rPr>
          <w:rFonts w:ascii="Times New Roman" w:hAnsi="Times New Roman" w:cs="Times New Roman"/>
        </w:rPr>
      </w:pPr>
      <w:r w:rsidRPr="001A1EC9">
        <w:rPr>
          <w:rFonts w:ascii="Times New Roman" w:hAnsi="Times New Roman" w:cs="Times New Roman"/>
          <w:b/>
          <w:bCs/>
        </w:rPr>
        <w:t>Action:</w:t>
      </w:r>
      <w:r w:rsidRPr="001A1EC9">
        <w:rPr>
          <w:rFonts w:ascii="Times New Roman" w:hAnsi="Times New Roman" w:cs="Times New Roman"/>
        </w:rPr>
        <w:t xml:space="preserve"> Verify the legitimacy of the organization and its representatives. Ensure compliance with safety and security protocols, including background checks and referrals.</w:t>
      </w:r>
    </w:p>
    <w:p w14:paraId="097C50F1" w14:textId="77777777" w:rsidR="007770A7" w:rsidRPr="001A1EC9" w:rsidRDefault="007770A7" w:rsidP="001A1EC9">
      <w:pPr>
        <w:spacing w:line="360" w:lineRule="auto"/>
        <w:jc w:val="both"/>
        <w:rPr>
          <w:rFonts w:ascii="Times New Roman" w:hAnsi="Times New Roman" w:cs="Times New Roman"/>
        </w:rPr>
      </w:pPr>
      <w:r w:rsidRPr="001A1EC9">
        <w:rPr>
          <w:rFonts w:ascii="Times New Roman" w:hAnsi="Times New Roman" w:cs="Times New Roman"/>
          <w:b/>
          <w:bCs/>
        </w:rPr>
        <w:t>3. Contract Negotiation and Agreement</w:t>
      </w:r>
    </w:p>
    <w:p w14:paraId="0139D6C4" w14:textId="77777777" w:rsidR="007770A7" w:rsidRPr="001A1EC9" w:rsidRDefault="007770A7" w:rsidP="001A1EC9">
      <w:pPr>
        <w:numPr>
          <w:ilvl w:val="0"/>
          <w:numId w:val="91"/>
        </w:numPr>
        <w:spacing w:line="360" w:lineRule="auto"/>
        <w:jc w:val="both"/>
        <w:rPr>
          <w:rFonts w:ascii="Times New Roman" w:hAnsi="Times New Roman" w:cs="Times New Roman"/>
        </w:rPr>
      </w:pPr>
      <w:r w:rsidRPr="001A1EC9">
        <w:rPr>
          <w:rFonts w:ascii="Times New Roman" w:hAnsi="Times New Roman" w:cs="Times New Roman"/>
          <w:b/>
          <w:bCs/>
        </w:rPr>
        <w:t>Scenario:</w:t>
      </w:r>
      <w:r w:rsidRPr="001A1EC9">
        <w:rPr>
          <w:rFonts w:ascii="Times New Roman" w:hAnsi="Times New Roman" w:cs="Times New Roman"/>
        </w:rPr>
        <w:t xml:space="preserve"> Upon satisfactory preliminary assessment, IslandRest Hostel negotiates terms and conditions with the partner organization.</w:t>
      </w:r>
    </w:p>
    <w:p w14:paraId="22F0CCEF" w14:textId="77777777" w:rsidR="007770A7" w:rsidRPr="001A1EC9" w:rsidRDefault="007770A7" w:rsidP="001A1EC9">
      <w:pPr>
        <w:numPr>
          <w:ilvl w:val="0"/>
          <w:numId w:val="91"/>
        </w:numPr>
        <w:spacing w:line="360" w:lineRule="auto"/>
        <w:jc w:val="both"/>
        <w:rPr>
          <w:rFonts w:ascii="Times New Roman" w:hAnsi="Times New Roman" w:cs="Times New Roman"/>
        </w:rPr>
      </w:pPr>
      <w:r w:rsidRPr="001A1EC9">
        <w:rPr>
          <w:rFonts w:ascii="Times New Roman" w:hAnsi="Times New Roman" w:cs="Times New Roman"/>
          <w:b/>
          <w:bCs/>
        </w:rPr>
        <w:t>Action:</w:t>
      </w:r>
      <w:r w:rsidRPr="001A1EC9">
        <w:rPr>
          <w:rFonts w:ascii="Times New Roman" w:hAnsi="Times New Roman" w:cs="Times New Roman"/>
        </w:rPr>
        <w:t xml:space="preserve"> Define pricing, duration discounts, and specific service level agreements (SLAs). Establish clear responsibilities for both parties regarding accommodation management and employee well-being.</w:t>
      </w:r>
    </w:p>
    <w:p w14:paraId="0AF2BB5B" w14:textId="77777777" w:rsidR="007770A7" w:rsidRPr="001A1EC9" w:rsidRDefault="007770A7" w:rsidP="001A1EC9">
      <w:pPr>
        <w:spacing w:line="360" w:lineRule="auto"/>
        <w:jc w:val="both"/>
        <w:rPr>
          <w:rFonts w:ascii="Times New Roman" w:hAnsi="Times New Roman" w:cs="Times New Roman"/>
        </w:rPr>
      </w:pPr>
      <w:r w:rsidRPr="001A1EC9">
        <w:rPr>
          <w:rFonts w:ascii="Times New Roman" w:hAnsi="Times New Roman" w:cs="Times New Roman"/>
          <w:b/>
          <w:bCs/>
        </w:rPr>
        <w:t>4. Reservation and Booking</w:t>
      </w:r>
    </w:p>
    <w:p w14:paraId="1D0A3876" w14:textId="77777777" w:rsidR="007770A7" w:rsidRPr="001A1EC9" w:rsidRDefault="007770A7" w:rsidP="001A1EC9">
      <w:pPr>
        <w:numPr>
          <w:ilvl w:val="0"/>
          <w:numId w:val="92"/>
        </w:numPr>
        <w:spacing w:line="360" w:lineRule="auto"/>
        <w:jc w:val="both"/>
        <w:rPr>
          <w:rFonts w:ascii="Times New Roman" w:hAnsi="Times New Roman" w:cs="Times New Roman"/>
        </w:rPr>
      </w:pPr>
      <w:r w:rsidRPr="001A1EC9">
        <w:rPr>
          <w:rFonts w:ascii="Times New Roman" w:hAnsi="Times New Roman" w:cs="Times New Roman"/>
          <w:b/>
          <w:bCs/>
        </w:rPr>
        <w:t>Scenario:</w:t>
      </w:r>
      <w:r w:rsidRPr="001A1EC9">
        <w:rPr>
          <w:rFonts w:ascii="Times New Roman" w:hAnsi="Times New Roman" w:cs="Times New Roman"/>
        </w:rPr>
        <w:t xml:space="preserve"> Employees of the partner organization begin booking accommodations at IslandRest Hostel.</w:t>
      </w:r>
    </w:p>
    <w:p w14:paraId="2C24D103" w14:textId="77777777" w:rsidR="007770A7" w:rsidRPr="001A1EC9" w:rsidRDefault="007770A7" w:rsidP="001A1EC9">
      <w:pPr>
        <w:numPr>
          <w:ilvl w:val="0"/>
          <w:numId w:val="92"/>
        </w:numPr>
        <w:spacing w:line="360" w:lineRule="auto"/>
        <w:jc w:val="both"/>
        <w:rPr>
          <w:rFonts w:ascii="Times New Roman" w:hAnsi="Times New Roman" w:cs="Times New Roman"/>
        </w:rPr>
      </w:pPr>
      <w:r w:rsidRPr="001A1EC9">
        <w:rPr>
          <w:rFonts w:ascii="Times New Roman" w:hAnsi="Times New Roman" w:cs="Times New Roman"/>
          <w:b/>
          <w:bCs/>
        </w:rPr>
        <w:t>Action:</w:t>
      </w:r>
      <w:r w:rsidRPr="001A1EC9">
        <w:rPr>
          <w:rFonts w:ascii="Times New Roman" w:hAnsi="Times New Roman" w:cs="Times New Roman"/>
        </w:rPr>
        <w:t xml:space="preserve"> Employees provide required information: current residence, duration of stay, job position, and verification details. Each employee undergoes vetting, including background checks and employer verification.</w:t>
      </w:r>
    </w:p>
    <w:p w14:paraId="1B731C86" w14:textId="77777777" w:rsidR="007770A7" w:rsidRPr="001A1EC9" w:rsidRDefault="007770A7" w:rsidP="001A1EC9">
      <w:pPr>
        <w:spacing w:line="360" w:lineRule="auto"/>
        <w:jc w:val="both"/>
        <w:rPr>
          <w:rFonts w:ascii="Times New Roman" w:hAnsi="Times New Roman" w:cs="Times New Roman"/>
        </w:rPr>
      </w:pPr>
      <w:r w:rsidRPr="001A1EC9">
        <w:rPr>
          <w:rFonts w:ascii="Times New Roman" w:hAnsi="Times New Roman" w:cs="Times New Roman"/>
          <w:b/>
          <w:bCs/>
        </w:rPr>
        <w:t>5. Check-in and Orientation</w:t>
      </w:r>
    </w:p>
    <w:p w14:paraId="2A19F3E5" w14:textId="77777777" w:rsidR="007770A7" w:rsidRPr="001A1EC9" w:rsidRDefault="007770A7" w:rsidP="001A1EC9">
      <w:pPr>
        <w:numPr>
          <w:ilvl w:val="0"/>
          <w:numId w:val="93"/>
        </w:numPr>
        <w:spacing w:line="360" w:lineRule="auto"/>
        <w:jc w:val="both"/>
        <w:rPr>
          <w:rFonts w:ascii="Times New Roman" w:hAnsi="Times New Roman" w:cs="Times New Roman"/>
        </w:rPr>
      </w:pPr>
      <w:r w:rsidRPr="001A1EC9">
        <w:rPr>
          <w:rFonts w:ascii="Times New Roman" w:hAnsi="Times New Roman" w:cs="Times New Roman"/>
          <w:b/>
          <w:bCs/>
        </w:rPr>
        <w:t>Scenario:</w:t>
      </w:r>
      <w:r w:rsidRPr="001A1EC9">
        <w:rPr>
          <w:rFonts w:ascii="Times New Roman" w:hAnsi="Times New Roman" w:cs="Times New Roman"/>
        </w:rPr>
        <w:t xml:space="preserve"> Employees arrive at IslandRest Hostel for check-in.</w:t>
      </w:r>
    </w:p>
    <w:p w14:paraId="40AE64A8" w14:textId="77777777" w:rsidR="007770A7" w:rsidRPr="001A1EC9" w:rsidRDefault="007770A7" w:rsidP="001A1EC9">
      <w:pPr>
        <w:numPr>
          <w:ilvl w:val="0"/>
          <w:numId w:val="93"/>
        </w:numPr>
        <w:spacing w:line="360" w:lineRule="auto"/>
        <w:jc w:val="both"/>
        <w:rPr>
          <w:rFonts w:ascii="Times New Roman" w:hAnsi="Times New Roman" w:cs="Times New Roman"/>
        </w:rPr>
      </w:pPr>
      <w:r w:rsidRPr="001A1EC9">
        <w:rPr>
          <w:rFonts w:ascii="Times New Roman" w:hAnsi="Times New Roman" w:cs="Times New Roman"/>
          <w:b/>
          <w:bCs/>
        </w:rPr>
        <w:t>Action:</w:t>
      </w:r>
      <w:r w:rsidRPr="001A1EC9">
        <w:rPr>
          <w:rFonts w:ascii="Times New Roman" w:hAnsi="Times New Roman" w:cs="Times New Roman"/>
        </w:rPr>
        <w:t xml:space="preserve"> Conduct thorough orientation sessions covering hostel rules, facilities access, safety procedures, and community guidelines. Ensure employees understand their responsibilities and rights during their stay.</w:t>
      </w:r>
    </w:p>
    <w:p w14:paraId="7D5855A9" w14:textId="77777777" w:rsidR="007770A7" w:rsidRPr="001A1EC9" w:rsidRDefault="007770A7" w:rsidP="001A1EC9">
      <w:pPr>
        <w:spacing w:line="360" w:lineRule="auto"/>
        <w:jc w:val="both"/>
        <w:rPr>
          <w:rFonts w:ascii="Times New Roman" w:hAnsi="Times New Roman" w:cs="Times New Roman"/>
        </w:rPr>
      </w:pPr>
      <w:r w:rsidRPr="001A1EC9">
        <w:rPr>
          <w:rFonts w:ascii="Times New Roman" w:hAnsi="Times New Roman" w:cs="Times New Roman"/>
          <w:b/>
          <w:bCs/>
        </w:rPr>
        <w:lastRenderedPageBreak/>
        <w:t>6. Accommodation and Services</w:t>
      </w:r>
    </w:p>
    <w:p w14:paraId="40DB27A2" w14:textId="77777777" w:rsidR="007770A7" w:rsidRPr="001A1EC9" w:rsidRDefault="007770A7" w:rsidP="001A1EC9">
      <w:pPr>
        <w:numPr>
          <w:ilvl w:val="0"/>
          <w:numId w:val="94"/>
        </w:numPr>
        <w:spacing w:line="360" w:lineRule="auto"/>
        <w:jc w:val="both"/>
        <w:rPr>
          <w:rFonts w:ascii="Times New Roman" w:hAnsi="Times New Roman" w:cs="Times New Roman"/>
        </w:rPr>
      </w:pPr>
      <w:r w:rsidRPr="001A1EC9">
        <w:rPr>
          <w:rFonts w:ascii="Times New Roman" w:hAnsi="Times New Roman" w:cs="Times New Roman"/>
          <w:b/>
          <w:bCs/>
        </w:rPr>
        <w:t>Scenario:</w:t>
      </w:r>
      <w:r w:rsidRPr="001A1EC9">
        <w:rPr>
          <w:rFonts w:ascii="Times New Roman" w:hAnsi="Times New Roman" w:cs="Times New Roman"/>
        </w:rPr>
        <w:t xml:space="preserve"> Employees settle into their designated rooms.</w:t>
      </w:r>
    </w:p>
    <w:p w14:paraId="328C59C7" w14:textId="77777777" w:rsidR="007770A7" w:rsidRPr="001A1EC9" w:rsidRDefault="007770A7" w:rsidP="001A1EC9">
      <w:pPr>
        <w:numPr>
          <w:ilvl w:val="0"/>
          <w:numId w:val="94"/>
        </w:numPr>
        <w:spacing w:line="360" w:lineRule="auto"/>
        <w:jc w:val="both"/>
        <w:rPr>
          <w:rFonts w:ascii="Times New Roman" w:hAnsi="Times New Roman" w:cs="Times New Roman"/>
        </w:rPr>
      </w:pPr>
      <w:r w:rsidRPr="001A1EC9">
        <w:rPr>
          <w:rFonts w:ascii="Times New Roman" w:hAnsi="Times New Roman" w:cs="Times New Roman"/>
          <w:b/>
          <w:bCs/>
        </w:rPr>
        <w:t>Action:</w:t>
      </w:r>
      <w:r w:rsidRPr="001A1EC9">
        <w:rPr>
          <w:rFonts w:ascii="Times New Roman" w:hAnsi="Times New Roman" w:cs="Times New Roman"/>
        </w:rPr>
        <w:t xml:space="preserve"> Provide secure, comfortable accommodations according to agreed-upon specifications (e.g., room type, amenities). Ensure ongoing support and maintenance of facilities. Offer additional services such as meals, laundry, and workspace access as per the agreement.</w:t>
      </w:r>
    </w:p>
    <w:p w14:paraId="4D5CFEA9" w14:textId="77777777" w:rsidR="007770A7" w:rsidRPr="001A1EC9" w:rsidRDefault="007770A7" w:rsidP="001A1EC9">
      <w:pPr>
        <w:spacing w:line="360" w:lineRule="auto"/>
        <w:jc w:val="both"/>
        <w:rPr>
          <w:rFonts w:ascii="Times New Roman" w:hAnsi="Times New Roman" w:cs="Times New Roman"/>
        </w:rPr>
      </w:pPr>
      <w:r w:rsidRPr="001A1EC9">
        <w:rPr>
          <w:rFonts w:ascii="Times New Roman" w:hAnsi="Times New Roman" w:cs="Times New Roman"/>
          <w:b/>
          <w:bCs/>
        </w:rPr>
        <w:t>7. Ongoing Support and Feedback</w:t>
      </w:r>
    </w:p>
    <w:p w14:paraId="03A26B4C" w14:textId="77777777" w:rsidR="007770A7" w:rsidRPr="001A1EC9" w:rsidRDefault="007770A7" w:rsidP="001A1EC9">
      <w:pPr>
        <w:numPr>
          <w:ilvl w:val="0"/>
          <w:numId w:val="95"/>
        </w:numPr>
        <w:spacing w:line="360" w:lineRule="auto"/>
        <w:jc w:val="both"/>
        <w:rPr>
          <w:rFonts w:ascii="Times New Roman" w:hAnsi="Times New Roman" w:cs="Times New Roman"/>
        </w:rPr>
      </w:pPr>
      <w:r w:rsidRPr="001A1EC9">
        <w:rPr>
          <w:rFonts w:ascii="Times New Roman" w:hAnsi="Times New Roman" w:cs="Times New Roman"/>
          <w:b/>
          <w:bCs/>
        </w:rPr>
        <w:t>Scenario:</w:t>
      </w:r>
      <w:r w:rsidRPr="001A1EC9">
        <w:rPr>
          <w:rFonts w:ascii="Times New Roman" w:hAnsi="Times New Roman" w:cs="Times New Roman"/>
        </w:rPr>
        <w:t xml:space="preserve"> Throughout the stay, IslandRest Hostel maintains communication with the partner organization and its employees.</w:t>
      </w:r>
    </w:p>
    <w:p w14:paraId="08FAE42E" w14:textId="77777777" w:rsidR="007770A7" w:rsidRPr="001A1EC9" w:rsidRDefault="007770A7" w:rsidP="001A1EC9">
      <w:pPr>
        <w:numPr>
          <w:ilvl w:val="0"/>
          <w:numId w:val="95"/>
        </w:numPr>
        <w:spacing w:line="360" w:lineRule="auto"/>
        <w:jc w:val="both"/>
        <w:rPr>
          <w:rFonts w:ascii="Times New Roman" w:hAnsi="Times New Roman" w:cs="Times New Roman"/>
        </w:rPr>
      </w:pPr>
      <w:r w:rsidRPr="001A1EC9">
        <w:rPr>
          <w:rFonts w:ascii="Times New Roman" w:hAnsi="Times New Roman" w:cs="Times New Roman"/>
          <w:b/>
          <w:bCs/>
        </w:rPr>
        <w:t>Action:</w:t>
      </w:r>
      <w:r w:rsidRPr="001A1EC9">
        <w:rPr>
          <w:rFonts w:ascii="Times New Roman" w:hAnsi="Times New Roman" w:cs="Times New Roman"/>
        </w:rPr>
        <w:t xml:space="preserve"> Address any issues promptly, maintain high standards of service delivery, and gather feedback from employees and the organization for continuous improvement. Resolve any disputes or concerns professionally and efficiently.</w:t>
      </w:r>
    </w:p>
    <w:p w14:paraId="1C107A93" w14:textId="77777777" w:rsidR="007770A7" w:rsidRPr="001A1EC9" w:rsidRDefault="007770A7" w:rsidP="001A1EC9">
      <w:pPr>
        <w:spacing w:line="360" w:lineRule="auto"/>
        <w:jc w:val="both"/>
        <w:rPr>
          <w:rFonts w:ascii="Times New Roman" w:hAnsi="Times New Roman" w:cs="Times New Roman"/>
        </w:rPr>
      </w:pPr>
      <w:r w:rsidRPr="001A1EC9">
        <w:rPr>
          <w:rFonts w:ascii="Times New Roman" w:hAnsi="Times New Roman" w:cs="Times New Roman"/>
          <w:b/>
          <w:bCs/>
        </w:rPr>
        <w:t>8. Check-out and Departure</w:t>
      </w:r>
    </w:p>
    <w:p w14:paraId="3F3B2647" w14:textId="77777777" w:rsidR="007770A7" w:rsidRPr="001A1EC9" w:rsidRDefault="007770A7" w:rsidP="001A1EC9">
      <w:pPr>
        <w:numPr>
          <w:ilvl w:val="0"/>
          <w:numId w:val="96"/>
        </w:numPr>
        <w:spacing w:line="360" w:lineRule="auto"/>
        <w:jc w:val="both"/>
        <w:rPr>
          <w:rFonts w:ascii="Times New Roman" w:hAnsi="Times New Roman" w:cs="Times New Roman"/>
        </w:rPr>
      </w:pPr>
      <w:r w:rsidRPr="001A1EC9">
        <w:rPr>
          <w:rFonts w:ascii="Times New Roman" w:hAnsi="Times New Roman" w:cs="Times New Roman"/>
          <w:b/>
          <w:bCs/>
        </w:rPr>
        <w:t>Scenario:</w:t>
      </w:r>
      <w:r w:rsidRPr="001A1EC9">
        <w:rPr>
          <w:rFonts w:ascii="Times New Roman" w:hAnsi="Times New Roman" w:cs="Times New Roman"/>
        </w:rPr>
        <w:t xml:space="preserve"> Employees complete their stay and check out.</w:t>
      </w:r>
    </w:p>
    <w:p w14:paraId="5B385991" w14:textId="77777777" w:rsidR="007770A7" w:rsidRPr="001A1EC9" w:rsidRDefault="007770A7" w:rsidP="001A1EC9">
      <w:pPr>
        <w:numPr>
          <w:ilvl w:val="0"/>
          <w:numId w:val="96"/>
        </w:numPr>
        <w:spacing w:line="360" w:lineRule="auto"/>
        <w:jc w:val="both"/>
        <w:rPr>
          <w:rFonts w:ascii="Times New Roman" w:hAnsi="Times New Roman" w:cs="Times New Roman"/>
        </w:rPr>
      </w:pPr>
      <w:r w:rsidRPr="001A1EC9">
        <w:rPr>
          <w:rFonts w:ascii="Times New Roman" w:hAnsi="Times New Roman" w:cs="Times New Roman"/>
          <w:b/>
          <w:bCs/>
        </w:rPr>
        <w:t>Action:</w:t>
      </w:r>
      <w:r w:rsidRPr="001A1EC9">
        <w:rPr>
          <w:rFonts w:ascii="Times New Roman" w:hAnsi="Times New Roman" w:cs="Times New Roman"/>
        </w:rPr>
        <w:t xml:space="preserve"> Conduct final inspections of rooms, settle any outstanding payments, and gather feedback on the overall experience. Ensure a smooth departure process and facilitate any additional services required.</w:t>
      </w:r>
    </w:p>
    <w:p w14:paraId="1BD0FF79" w14:textId="77777777" w:rsidR="007770A7" w:rsidRPr="001A1EC9" w:rsidRDefault="007770A7" w:rsidP="001A1EC9">
      <w:pPr>
        <w:spacing w:line="360" w:lineRule="auto"/>
        <w:jc w:val="both"/>
        <w:rPr>
          <w:rFonts w:ascii="Times New Roman" w:hAnsi="Times New Roman" w:cs="Times New Roman"/>
        </w:rPr>
      </w:pPr>
      <w:r w:rsidRPr="001A1EC9">
        <w:rPr>
          <w:rFonts w:ascii="Times New Roman" w:hAnsi="Times New Roman" w:cs="Times New Roman"/>
          <w:b/>
          <w:bCs/>
        </w:rPr>
        <w:t>9. Relationship Management and Future Engagements</w:t>
      </w:r>
    </w:p>
    <w:p w14:paraId="3BE578BC" w14:textId="77777777" w:rsidR="007770A7" w:rsidRPr="001A1EC9" w:rsidRDefault="007770A7" w:rsidP="001A1EC9">
      <w:pPr>
        <w:numPr>
          <w:ilvl w:val="0"/>
          <w:numId w:val="97"/>
        </w:numPr>
        <w:spacing w:line="360" w:lineRule="auto"/>
        <w:jc w:val="both"/>
        <w:rPr>
          <w:rFonts w:ascii="Times New Roman" w:hAnsi="Times New Roman" w:cs="Times New Roman"/>
        </w:rPr>
      </w:pPr>
      <w:r w:rsidRPr="001A1EC9">
        <w:rPr>
          <w:rFonts w:ascii="Times New Roman" w:hAnsi="Times New Roman" w:cs="Times New Roman"/>
          <w:b/>
          <w:bCs/>
        </w:rPr>
        <w:t>Scenario:</w:t>
      </w:r>
      <w:r w:rsidRPr="001A1EC9">
        <w:rPr>
          <w:rFonts w:ascii="Times New Roman" w:hAnsi="Times New Roman" w:cs="Times New Roman"/>
        </w:rPr>
        <w:t xml:space="preserve"> Post-stay, IslandRest Hostel seeks to strengthen its relationship with the partner organization.</w:t>
      </w:r>
    </w:p>
    <w:p w14:paraId="6D558B7A" w14:textId="77777777" w:rsidR="007770A7" w:rsidRPr="001A1EC9" w:rsidRDefault="007770A7" w:rsidP="001A1EC9">
      <w:pPr>
        <w:numPr>
          <w:ilvl w:val="0"/>
          <w:numId w:val="97"/>
        </w:numPr>
        <w:spacing w:line="360" w:lineRule="auto"/>
        <w:jc w:val="both"/>
        <w:rPr>
          <w:rFonts w:ascii="Times New Roman" w:hAnsi="Times New Roman" w:cs="Times New Roman"/>
        </w:rPr>
      </w:pPr>
      <w:r w:rsidRPr="001A1EC9">
        <w:rPr>
          <w:rFonts w:ascii="Times New Roman" w:hAnsi="Times New Roman" w:cs="Times New Roman"/>
          <w:b/>
          <w:bCs/>
        </w:rPr>
        <w:t>Action:</w:t>
      </w:r>
      <w:r w:rsidRPr="001A1EC9">
        <w:rPr>
          <w:rFonts w:ascii="Times New Roman" w:hAnsi="Times New Roman" w:cs="Times New Roman"/>
        </w:rPr>
        <w:t xml:space="preserve"> Review feedback, evaluate service delivery against SLAs, and explore opportunities for future partnerships or extended stays. Maintain ongoing communication to nurture the partnership and address any long-term accommodation needs.</w:t>
      </w:r>
    </w:p>
    <w:p w14:paraId="05D4B698" w14:textId="77777777" w:rsidR="007770A7" w:rsidRPr="001A1EC9" w:rsidRDefault="007770A7" w:rsidP="001A1EC9">
      <w:pPr>
        <w:spacing w:line="360" w:lineRule="auto"/>
        <w:jc w:val="both"/>
        <w:rPr>
          <w:rFonts w:ascii="Times New Roman" w:hAnsi="Times New Roman" w:cs="Times New Roman"/>
          <w:b/>
          <w:bCs/>
        </w:rPr>
      </w:pPr>
      <w:r w:rsidRPr="001A1EC9">
        <w:rPr>
          <w:rFonts w:ascii="Times New Roman" w:hAnsi="Times New Roman" w:cs="Times New Roman"/>
          <w:b/>
          <w:bCs/>
        </w:rPr>
        <w:t>Conclusion</w:t>
      </w:r>
    </w:p>
    <w:p w14:paraId="18943C70" w14:textId="6651E8BA" w:rsidR="00BC6E62" w:rsidRPr="001A1EC9" w:rsidRDefault="007770A7" w:rsidP="001A1EC9">
      <w:pPr>
        <w:spacing w:line="360" w:lineRule="auto"/>
        <w:jc w:val="both"/>
        <w:rPr>
          <w:rFonts w:ascii="Times New Roman" w:hAnsi="Times New Roman" w:cs="Times New Roman"/>
        </w:rPr>
      </w:pPr>
      <w:r w:rsidRPr="001A1EC9">
        <w:rPr>
          <w:rFonts w:ascii="Times New Roman" w:hAnsi="Times New Roman" w:cs="Times New Roman"/>
        </w:rPr>
        <w:t>By implementing this comprehensive life cycle approach tailored to partner organizations, IslandRest Hostel ensures a secure, professional, and accommodating environment for corporate clients and their employees. This structured process not only enhances safety and security but also fosters trust, efficiency, and satisfaction among all stakeholders involved.</w:t>
      </w:r>
    </w:p>
    <w:p w14:paraId="22648E54" w14:textId="77777777" w:rsidR="00BC6E62" w:rsidRPr="001A1EC9" w:rsidRDefault="00BC6E62" w:rsidP="001A1EC9">
      <w:pPr>
        <w:spacing w:line="360" w:lineRule="auto"/>
        <w:jc w:val="both"/>
        <w:rPr>
          <w:rFonts w:ascii="Times New Roman" w:hAnsi="Times New Roman" w:cs="Times New Roman"/>
        </w:rPr>
      </w:pPr>
      <w:r w:rsidRPr="001A1EC9">
        <w:rPr>
          <w:rFonts w:ascii="Times New Roman" w:hAnsi="Times New Roman" w:cs="Times New Roman"/>
        </w:rPr>
        <w:lastRenderedPageBreak/>
        <w:t>To maximize sustainability in the operations of IslandRest Hostel, several key strategies and practices can be implemented across different aspects of the business:</w:t>
      </w:r>
    </w:p>
    <w:p w14:paraId="06B4F38D" w14:textId="77777777" w:rsidR="00BC6E62" w:rsidRPr="001A1EC9" w:rsidRDefault="00BC6E62" w:rsidP="001A1EC9">
      <w:pPr>
        <w:spacing w:line="360" w:lineRule="auto"/>
        <w:jc w:val="both"/>
        <w:rPr>
          <w:rFonts w:ascii="Times New Roman" w:hAnsi="Times New Roman" w:cs="Times New Roman"/>
          <w:b/>
          <w:bCs/>
        </w:rPr>
      </w:pPr>
      <w:r w:rsidRPr="001A1EC9">
        <w:rPr>
          <w:rFonts w:ascii="Times New Roman" w:hAnsi="Times New Roman" w:cs="Times New Roman"/>
          <w:b/>
          <w:bCs/>
        </w:rPr>
        <w:t>Energy Efficiency and Resource Management</w:t>
      </w:r>
    </w:p>
    <w:p w14:paraId="66F02330" w14:textId="77777777" w:rsidR="00BC6E62" w:rsidRPr="001A1EC9" w:rsidRDefault="00BC6E62" w:rsidP="001A1EC9">
      <w:pPr>
        <w:spacing w:line="360" w:lineRule="auto"/>
        <w:jc w:val="both"/>
        <w:rPr>
          <w:rFonts w:ascii="Times New Roman" w:hAnsi="Times New Roman" w:cs="Times New Roman"/>
        </w:rPr>
      </w:pPr>
      <w:r w:rsidRPr="001A1EC9">
        <w:rPr>
          <w:rFonts w:ascii="Times New Roman" w:hAnsi="Times New Roman" w:cs="Times New Roman"/>
          <w:b/>
          <w:bCs/>
        </w:rPr>
        <w:t>1. Renewable Energy Integration</w:t>
      </w:r>
    </w:p>
    <w:p w14:paraId="2582E6C5" w14:textId="77777777" w:rsidR="00BC6E62" w:rsidRPr="001A1EC9" w:rsidRDefault="00BC6E62" w:rsidP="001A1EC9">
      <w:pPr>
        <w:numPr>
          <w:ilvl w:val="0"/>
          <w:numId w:val="98"/>
        </w:numPr>
        <w:spacing w:line="360" w:lineRule="auto"/>
        <w:jc w:val="both"/>
        <w:rPr>
          <w:rFonts w:ascii="Times New Roman" w:hAnsi="Times New Roman" w:cs="Times New Roman"/>
        </w:rPr>
      </w:pPr>
      <w:r w:rsidRPr="001A1EC9">
        <w:rPr>
          <w:rFonts w:ascii="Times New Roman" w:hAnsi="Times New Roman" w:cs="Times New Roman"/>
          <w:b/>
          <w:bCs/>
        </w:rPr>
        <w:t>Strategy:</w:t>
      </w:r>
      <w:r w:rsidRPr="001A1EC9">
        <w:rPr>
          <w:rFonts w:ascii="Times New Roman" w:hAnsi="Times New Roman" w:cs="Times New Roman"/>
        </w:rPr>
        <w:t xml:space="preserve"> Install solar panels or utilize other renewable energy sources to reduce reliance on conventional energy.</w:t>
      </w:r>
    </w:p>
    <w:p w14:paraId="29DBD07C" w14:textId="77777777" w:rsidR="00BC6E62" w:rsidRPr="001A1EC9" w:rsidRDefault="00BC6E62" w:rsidP="001A1EC9">
      <w:pPr>
        <w:numPr>
          <w:ilvl w:val="0"/>
          <w:numId w:val="98"/>
        </w:numPr>
        <w:spacing w:line="360" w:lineRule="auto"/>
        <w:jc w:val="both"/>
        <w:rPr>
          <w:rFonts w:ascii="Times New Roman" w:hAnsi="Times New Roman" w:cs="Times New Roman"/>
        </w:rPr>
      </w:pPr>
      <w:r w:rsidRPr="001A1EC9">
        <w:rPr>
          <w:rFonts w:ascii="Times New Roman" w:hAnsi="Times New Roman" w:cs="Times New Roman"/>
          <w:b/>
          <w:bCs/>
        </w:rPr>
        <w:t>Benefits:</w:t>
      </w:r>
      <w:r w:rsidRPr="001A1EC9">
        <w:rPr>
          <w:rFonts w:ascii="Times New Roman" w:hAnsi="Times New Roman" w:cs="Times New Roman"/>
        </w:rPr>
        <w:t xml:space="preserve"> Lower carbon footprint, reduced utility costs, and enhanced resilience to power outages.</w:t>
      </w:r>
    </w:p>
    <w:p w14:paraId="70D9F25F" w14:textId="77777777" w:rsidR="00BC6E62" w:rsidRPr="001A1EC9" w:rsidRDefault="00BC6E62" w:rsidP="001A1EC9">
      <w:pPr>
        <w:spacing w:line="360" w:lineRule="auto"/>
        <w:jc w:val="both"/>
        <w:rPr>
          <w:rFonts w:ascii="Times New Roman" w:hAnsi="Times New Roman" w:cs="Times New Roman"/>
        </w:rPr>
      </w:pPr>
      <w:r w:rsidRPr="001A1EC9">
        <w:rPr>
          <w:rFonts w:ascii="Times New Roman" w:hAnsi="Times New Roman" w:cs="Times New Roman"/>
          <w:b/>
          <w:bCs/>
        </w:rPr>
        <w:t>2. Energy-Efficient Appliances and Fixtures</w:t>
      </w:r>
    </w:p>
    <w:p w14:paraId="743411BB" w14:textId="77777777" w:rsidR="00BC6E62" w:rsidRPr="001A1EC9" w:rsidRDefault="00BC6E62" w:rsidP="001A1EC9">
      <w:pPr>
        <w:numPr>
          <w:ilvl w:val="0"/>
          <w:numId w:val="99"/>
        </w:numPr>
        <w:spacing w:line="360" w:lineRule="auto"/>
        <w:jc w:val="both"/>
        <w:rPr>
          <w:rFonts w:ascii="Times New Roman" w:hAnsi="Times New Roman" w:cs="Times New Roman"/>
        </w:rPr>
      </w:pPr>
      <w:r w:rsidRPr="001A1EC9">
        <w:rPr>
          <w:rFonts w:ascii="Times New Roman" w:hAnsi="Times New Roman" w:cs="Times New Roman"/>
          <w:b/>
          <w:bCs/>
        </w:rPr>
        <w:t>Strategy:</w:t>
      </w:r>
      <w:r w:rsidRPr="001A1EC9">
        <w:rPr>
          <w:rFonts w:ascii="Times New Roman" w:hAnsi="Times New Roman" w:cs="Times New Roman"/>
        </w:rPr>
        <w:t xml:space="preserve"> Use energy-efficient lighting, HVAC systems, and appliances throughout the hostel.</w:t>
      </w:r>
    </w:p>
    <w:p w14:paraId="0C993071" w14:textId="77777777" w:rsidR="00BC6E62" w:rsidRPr="001A1EC9" w:rsidRDefault="00BC6E62" w:rsidP="001A1EC9">
      <w:pPr>
        <w:numPr>
          <w:ilvl w:val="0"/>
          <w:numId w:val="99"/>
        </w:numPr>
        <w:spacing w:line="360" w:lineRule="auto"/>
        <w:jc w:val="both"/>
        <w:rPr>
          <w:rFonts w:ascii="Times New Roman" w:hAnsi="Times New Roman" w:cs="Times New Roman"/>
        </w:rPr>
      </w:pPr>
      <w:r w:rsidRPr="001A1EC9">
        <w:rPr>
          <w:rFonts w:ascii="Times New Roman" w:hAnsi="Times New Roman" w:cs="Times New Roman"/>
          <w:b/>
          <w:bCs/>
        </w:rPr>
        <w:t>Benefits:</w:t>
      </w:r>
      <w:r w:rsidRPr="001A1EC9">
        <w:rPr>
          <w:rFonts w:ascii="Times New Roman" w:hAnsi="Times New Roman" w:cs="Times New Roman"/>
        </w:rPr>
        <w:t xml:space="preserve"> Decreased energy consumption, cost savings, and reduced environmental impact.</w:t>
      </w:r>
    </w:p>
    <w:p w14:paraId="6BE41C1D" w14:textId="77777777" w:rsidR="00BC6E62" w:rsidRPr="001A1EC9" w:rsidRDefault="00BC6E62" w:rsidP="001A1EC9">
      <w:pPr>
        <w:spacing w:line="360" w:lineRule="auto"/>
        <w:jc w:val="both"/>
        <w:rPr>
          <w:rFonts w:ascii="Times New Roman" w:hAnsi="Times New Roman" w:cs="Times New Roman"/>
        </w:rPr>
      </w:pPr>
      <w:r w:rsidRPr="001A1EC9">
        <w:rPr>
          <w:rFonts w:ascii="Times New Roman" w:hAnsi="Times New Roman" w:cs="Times New Roman"/>
          <w:b/>
          <w:bCs/>
        </w:rPr>
        <w:t>3. Water Conservation</w:t>
      </w:r>
    </w:p>
    <w:p w14:paraId="2917862A" w14:textId="77777777" w:rsidR="00BC6E62" w:rsidRPr="001A1EC9" w:rsidRDefault="00BC6E62" w:rsidP="001A1EC9">
      <w:pPr>
        <w:numPr>
          <w:ilvl w:val="0"/>
          <w:numId w:val="100"/>
        </w:numPr>
        <w:spacing w:line="360" w:lineRule="auto"/>
        <w:jc w:val="both"/>
        <w:rPr>
          <w:rFonts w:ascii="Times New Roman" w:hAnsi="Times New Roman" w:cs="Times New Roman"/>
        </w:rPr>
      </w:pPr>
      <w:r w:rsidRPr="001A1EC9">
        <w:rPr>
          <w:rFonts w:ascii="Times New Roman" w:hAnsi="Times New Roman" w:cs="Times New Roman"/>
          <w:b/>
          <w:bCs/>
        </w:rPr>
        <w:t>Strategy:</w:t>
      </w:r>
      <w:r w:rsidRPr="001A1EC9">
        <w:rPr>
          <w:rFonts w:ascii="Times New Roman" w:hAnsi="Times New Roman" w:cs="Times New Roman"/>
        </w:rPr>
        <w:t xml:space="preserve"> Implement water-saving fixtures and practices such as low-flow toilets and faucets.</w:t>
      </w:r>
    </w:p>
    <w:p w14:paraId="0682B607" w14:textId="77777777" w:rsidR="00BC6E62" w:rsidRPr="001A1EC9" w:rsidRDefault="00BC6E62" w:rsidP="001A1EC9">
      <w:pPr>
        <w:numPr>
          <w:ilvl w:val="0"/>
          <w:numId w:val="100"/>
        </w:numPr>
        <w:spacing w:line="360" w:lineRule="auto"/>
        <w:jc w:val="both"/>
        <w:rPr>
          <w:rFonts w:ascii="Times New Roman" w:hAnsi="Times New Roman" w:cs="Times New Roman"/>
        </w:rPr>
      </w:pPr>
      <w:r w:rsidRPr="001A1EC9">
        <w:rPr>
          <w:rFonts w:ascii="Times New Roman" w:hAnsi="Times New Roman" w:cs="Times New Roman"/>
          <w:b/>
          <w:bCs/>
        </w:rPr>
        <w:t>Benefits:</w:t>
      </w:r>
      <w:r w:rsidRPr="001A1EC9">
        <w:rPr>
          <w:rFonts w:ascii="Times New Roman" w:hAnsi="Times New Roman" w:cs="Times New Roman"/>
        </w:rPr>
        <w:t xml:space="preserve"> Conservation of water resources, lower utility bills, and reduced strain on local water supply.</w:t>
      </w:r>
    </w:p>
    <w:p w14:paraId="5F8DE9EE" w14:textId="77777777" w:rsidR="00BC6E62" w:rsidRPr="001A1EC9" w:rsidRDefault="00BC6E62" w:rsidP="001A1EC9">
      <w:pPr>
        <w:spacing w:line="360" w:lineRule="auto"/>
        <w:jc w:val="both"/>
        <w:rPr>
          <w:rFonts w:ascii="Times New Roman" w:hAnsi="Times New Roman" w:cs="Times New Roman"/>
          <w:b/>
          <w:bCs/>
        </w:rPr>
      </w:pPr>
      <w:r w:rsidRPr="001A1EC9">
        <w:rPr>
          <w:rFonts w:ascii="Times New Roman" w:hAnsi="Times New Roman" w:cs="Times New Roman"/>
          <w:b/>
          <w:bCs/>
        </w:rPr>
        <w:t>Waste Management and Recycling</w:t>
      </w:r>
    </w:p>
    <w:p w14:paraId="625442EC" w14:textId="77777777" w:rsidR="00BC6E62" w:rsidRPr="001A1EC9" w:rsidRDefault="00BC6E62" w:rsidP="001A1EC9">
      <w:pPr>
        <w:spacing w:line="360" w:lineRule="auto"/>
        <w:jc w:val="both"/>
        <w:rPr>
          <w:rFonts w:ascii="Times New Roman" w:hAnsi="Times New Roman" w:cs="Times New Roman"/>
        </w:rPr>
      </w:pPr>
      <w:r w:rsidRPr="001A1EC9">
        <w:rPr>
          <w:rFonts w:ascii="Times New Roman" w:hAnsi="Times New Roman" w:cs="Times New Roman"/>
          <w:b/>
          <w:bCs/>
        </w:rPr>
        <w:t>4. Waste Reduction Initiatives</w:t>
      </w:r>
    </w:p>
    <w:p w14:paraId="5598546A" w14:textId="77777777" w:rsidR="00BC6E62" w:rsidRPr="001A1EC9" w:rsidRDefault="00BC6E62" w:rsidP="001A1EC9">
      <w:pPr>
        <w:numPr>
          <w:ilvl w:val="0"/>
          <w:numId w:val="101"/>
        </w:numPr>
        <w:spacing w:line="360" w:lineRule="auto"/>
        <w:jc w:val="both"/>
        <w:rPr>
          <w:rFonts w:ascii="Times New Roman" w:hAnsi="Times New Roman" w:cs="Times New Roman"/>
        </w:rPr>
      </w:pPr>
      <w:r w:rsidRPr="001A1EC9">
        <w:rPr>
          <w:rFonts w:ascii="Times New Roman" w:hAnsi="Times New Roman" w:cs="Times New Roman"/>
          <w:b/>
          <w:bCs/>
        </w:rPr>
        <w:t>Strategy:</w:t>
      </w:r>
      <w:r w:rsidRPr="001A1EC9">
        <w:rPr>
          <w:rFonts w:ascii="Times New Roman" w:hAnsi="Times New Roman" w:cs="Times New Roman"/>
        </w:rPr>
        <w:t xml:space="preserve"> Implement waste reduction policies and practices, including composting organic waste and minimizing single-use plastics.</w:t>
      </w:r>
    </w:p>
    <w:p w14:paraId="4FEB49F0" w14:textId="77777777" w:rsidR="00BC6E62" w:rsidRPr="001A1EC9" w:rsidRDefault="00BC6E62" w:rsidP="001A1EC9">
      <w:pPr>
        <w:numPr>
          <w:ilvl w:val="0"/>
          <w:numId w:val="101"/>
        </w:numPr>
        <w:spacing w:line="360" w:lineRule="auto"/>
        <w:jc w:val="both"/>
        <w:rPr>
          <w:rFonts w:ascii="Times New Roman" w:hAnsi="Times New Roman" w:cs="Times New Roman"/>
        </w:rPr>
      </w:pPr>
      <w:r w:rsidRPr="001A1EC9">
        <w:rPr>
          <w:rFonts w:ascii="Times New Roman" w:hAnsi="Times New Roman" w:cs="Times New Roman"/>
          <w:b/>
          <w:bCs/>
        </w:rPr>
        <w:t>Benefits:</w:t>
      </w:r>
      <w:r w:rsidRPr="001A1EC9">
        <w:rPr>
          <w:rFonts w:ascii="Times New Roman" w:hAnsi="Times New Roman" w:cs="Times New Roman"/>
        </w:rPr>
        <w:t xml:space="preserve"> Decreased landfill waste, improved waste diversion rates, and enhanced environmental stewardship.</w:t>
      </w:r>
    </w:p>
    <w:p w14:paraId="10805774" w14:textId="77777777" w:rsidR="00BC6E62" w:rsidRPr="001A1EC9" w:rsidRDefault="00BC6E62" w:rsidP="001A1EC9">
      <w:pPr>
        <w:spacing w:line="360" w:lineRule="auto"/>
        <w:jc w:val="both"/>
        <w:rPr>
          <w:rFonts w:ascii="Times New Roman" w:hAnsi="Times New Roman" w:cs="Times New Roman"/>
        </w:rPr>
      </w:pPr>
      <w:r w:rsidRPr="001A1EC9">
        <w:rPr>
          <w:rFonts w:ascii="Times New Roman" w:hAnsi="Times New Roman" w:cs="Times New Roman"/>
          <w:b/>
          <w:bCs/>
        </w:rPr>
        <w:t>5. Recycling Programs</w:t>
      </w:r>
    </w:p>
    <w:p w14:paraId="26A7B9C2" w14:textId="77777777" w:rsidR="00BC6E62" w:rsidRPr="001A1EC9" w:rsidRDefault="00BC6E62" w:rsidP="001A1EC9">
      <w:pPr>
        <w:numPr>
          <w:ilvl w:val="0"/>
          <w:numId w:val="102"/>
        </w:numPr>
        <w:spacing w:line="360" w:lineRule="auto"/>
        <w:jc w:val="both"/>
        <w:rPr>
          <w:rFonts w:ascii="Times New Roman" w:hAnsi="Times New Roman" w:cs="Times New Roman"/>
        </w:rPr>
      </w:pPr>
      <w:r w:rsidRPr="001A1EC9">
        <w:rPr>
          <w:rFonts w:ascii="Times New Roman" w:hAnsi="Times New Roman" w:cs="Times New Roman"/>
          <w:b/>
          <w:bCs/>
        </w:rPr>
        <w:t>Strategy:</w:t>
      </w:r>
      <w:r w:rsidRPr="001A1EC9">
        <w:rPr>
          <w:rFonts w:ascii="Times New Roman" w:hAnsi="Times New Roman" w:cs="Times New Roman"/>
        </w:rPr>
        <w:t xml:space="preserve"> Establish comprehensive recycling programs for paper, plastic, glass, and metal within the hostel.</w:t>
      </w:r>
    </w:p>
    <w:p w14:paraId="0B8E1F4C" w14:textId="77777777" w:rsidR="00BC6E62" w:rsidRPr="001A1EC9" w:rsidRDefault="00BC6E62" w:rsidP="001A1EC9">
      <w:pPr>
        <w:numPr>
          <w:ilvl w:val="0"/>
          <w:numId w:val="102"/>
        </w:numPr>
        <w:spacing w:line="360" w:lineRule="auto"/>
        <w:jc w:val="both"/>
        <w:rPr>
          <w:rFonts w:ascii="Times New Roman" w:hAnsi="Times New Roman" w:cs="Times New Roman"/>
        </w:rPr>
      </w:pPr>
      <w:r w:rsidRPr="001A1EC9">
        <w:rPr>
          <w:rFonts w:ascii="Times New Roman" w:hAnsi="Times New Roman" w:cs="Times New Roman"/>
          <w:b/>
          <w:bCs/>
        </w:rPr>
        <w:t>Benefits:</w:t>
      </w:r>
      <w:r w:rsidRPr="001A1EC9">
        <w:rPr>
          <w:rFonts w:ascii="Times New Roman" w:hAnsi="Times New Roman" w:cs="Times New Roman"/>
        </w:rPr>
        <w:t xml:space="preserve"> Promote a circular economy, conserve natural resources, and reduce overall environmental impact.</w:t>
      </w:r>
    </w:p>
    <w:p w14:paraId="66535596" w14:textId="77777777" w:rsidR="00BC6E62" w:rsidRPr="001A1EC9" w:rsidRDefault="00BC6E62" w:rsidP="001A1EC9">
      <w:pPr>
        <w:spacing w:line="360" w:lineRule="auto"/>
        <w:jc w:val="both"/>
        <w:rPr>
          <w:rFonts w:ascii="Times New Roman" w:hAnsi="Times New Roman" w:cs="Times New Roman"/>
          <w:b/>
          <w:bCs/>
        </w:rPr>
      </w:pPr>
      <w:r w:rsidRPr="001A1EC9">
        <w:rPr>
          <w:rFonts w:ascii="Times New Roman" w:hAnsi="Times New Roman" w:cs="Times New Roman"/>
          <w:b/>
          <w:bCs/>
        </w:rPr>
        <w:t>Sustainable Procurement and Operations</w:t>
      </w:r>
    </w:p>
    <w:p w14:paraId="2607576D" w14:textId="77777777" w:rsidR="00BC6E62" w:rsidRPr="001A1EC9" w:rsidRDefault="00BC6E62" w:rsidP="001A1EC9">
      <w:pPr>
        <w:spacing w:line="360" w:lineRule="auto"/>
        <w:jc w:val="both"/>
        <w:rPr>
          <w:rFonts w:ascii="Times New Roman" w:hAnsi="Times New Roman" w:cs="Times New Roman"/>
        </w:rPr>
      </w:pPr>
      <w:r w:rsidRPr="001A1EC9">
        <w:rPr>
          <w:rFonts w:ascii="Times New Roman" w:hAnsi="Times New Roman" w:cs="Times New Roman"/>
          <w:b/>
          <w:bCs/>
        </w:rPr>
        <w:lastRenderedPageBreak/>
        <w:t>6. Sustainable Sourcing</w:t>
      </w:r>
    </w:p>
    <w:p w14:paraId="02B1B4B6" w14:textId="77777777" w:rsidR="00BC6E62" w:rsidRPr="001A1EC9" w:rsidRDefault="00BC6E62" w:rsidP="001A1EC9">
      <w:pPr>
        <w:numPr>
          <w:ilvl w:val="0"/>
          <w:numId w:val="103"/>
        </w:numPr>
        <w:spacing w:line="360" w:lineRule="auto"/>
        <w:jc w:val="both"/>
        <w:rPr>
          <w:rFonts w:ascii="Times New Roman" w:hAnsi="Times New Roman" w:cs="Times New Roman"/>
        </w:rPr>
      </w:pPr>
      <w:r w:rsidRPr="001A1EC9">
        <w:rPr>
          <w:rFonts w:ascii="Times New Roman" w:hAnsi="Times New Roman" w:cs="Times New Roman"/>
          <w:b/>
          <w:bCs/>
        </w:rPr>
        <w:t>Strategy:</w:t>
      </w:r>
      <w:r w:rsidRPr="001A1EC9">
        <w:rPr>
          <w:rFonts w:ascii="Times New Roman" w:hAnsi="Times New Roman" w:cs="Times New Roman"/>
        </w:rPr>
        <w:t xml:space="preserve"> Source </w:t>
      </w:r>
      <w:proofErr w:type="gramStart"/>
      <w:r w:rsidRPr="001A1EC9">
        <w:rPr>
          <w:rFonts w:ascii="Times New Roman" w:hAnsi="Times New Roman" w:cs="Times New Roman"/>
        </w:rPr>
        <w:t>locally-produced</w:t>
      </w:r>
      <w:proofErr w:type="gramEnd"/>
      <w:r w:rsidRPr="001A1EC9">
        <w:rPr>
          <w:rFonts w:ascii="Times New Roman" w:hAnsi="Times New Roman" w:cs="Times New Roman"/>
        </w:rPr>
        <w:t xml:space="preserve"> goods and services where feasible, prioritizing suppliers with strong environmental and social responsibility practices.</w:t>
      </w:r>
    </w:p>
    <w:p w14:paraId="766E61DC" w14:textId="77777777" w:rsidR="00BC6E62" w:rsidRPr="001A1EC9" w:rsidRDefault="00BC6E62" w:rsidP="001A1EC9">
      <w:pPr>
        <w:numPr>
          <w:ilvl w:val="0"/>
          <w:numId w:val="103"/>
        </w:numPr>
        <w:spacing w:line="360" w:lineRule="auto"/>
        <w:jc w:val="both"/>
        <w:rPr>
          <w:rFonts w:ascii="Times New Roman" w:hAnsi="Times New Roman" w:cs="Times New Roman"/>
        </w:rPr>
      </w:pPr>
      <w:r w:rsidRPr="001A1EC9">
        <w:rPr>
          <w:rFonts w:ascii="Times New Roman" w:hAnsi="Times New Roman" w:cs="Times New Roman"/>
          <w:b/>
          <w:bCs/>
        </w:rPr>
        <w:t>Benefits:</w:t>
      </w:r>
      <w:r w:rsidRPr="001A1EC9">
        <w:rPr>
          <w:rFonts w:ascii="Times New Roman" w:hAnsi="Times New Roman" w:cs="Times New Roman"/>
        </w:rPr>
        <w:t xml:space="preserve"> Support local economies, reduce transportation emissions, and ensure ethical sourcing practices.</w:t>
      </w:r>
    </w:p>
    <w:p w14:paraId="03AD3A86" w14:textId="77777777" w:rsidR="00BC6E62" w:rsidRPr="001A1EC9" w:rsidRDefault="00BC6E62" w:rsidP="001A1EC9">
      <w:pPr>
        <w:spacing w:line="360" w:lineRule="auto"/>
        <w:jc w:val="both"/>
        <w:rPr>
          <w:rFonts w:ascii="Times New Roman" w:hAnsi="Times New Roman" w:cs="Times New Roman"/>
        </w:rPr>
      </w:pPr>
      <w:r w:rsidRPr="001A1EC9">
        <w:rPr>
          <w:rFonts w:ascii="Times New Roman" w:hAnsi="Times New Roman" w:cs="Times New Roman"/>
          <w:b/>
          <w:bCs/>
        </w:rPr>
        <w:t>7. Green Cleaning and Maintenance</w:t>
      </w:r>
    </w:p>
    <w:p w14:paraId="27AAEBFD" w14:textId="77777777" w:rsidR="00BC6E62" w:rsidRPr="001A1EC9" w:rsidRDefault="00BC6E62" w:rsidP="001A1EC9">
      <w:pPr>
        <w:numPr>
          <w:ilvl w:val="0"/>
          <w:numId w:val="104"/>
        </w:numPr>
        <w:spacing w:line="360" w:lineRule="auto"/>
        <w:jc w:val="both"/>
        <w:rPr>
          <w:rFonts w:ascii="Times New Roman" w:hAnsi="Times New Roman" w:cs="Times New Roman"/>
        </w:rPr>
      </w:pPr>
      <w:r w:rsidRPr="001A1EC9">
        <w:rPr>
          <w:rFonts w:ascii="Times New Roman" w:hAnsi="Times New Roman" w:cs="Times New Roman"/>
          <w:b/>
          <w:bCs/>
        </w:rPr>
        <w:t>Strategy:</w:t>
      </w:r>
      <w:r w:rsidRPr="001A1EC9">
        <w:rPr>
          <w:rFonts w:ascii="Times New Roman" w:hAnsi="Times New Roman" w:cs="Times New Roman"/>
        </w:rPr>
        <w:t xml:space="preserve"> Use eco-friendly cleaning products and practices that minimize environmental impact.</w:t>
      </w:r>
    </w:p>
    <w:p w14:paraId="632C236C" w14:textId="77777777" w:rsidR="00BC6E62" w:rsidRPr="001A1EC9" w:rsidRDefault="00BC6E62" w:rsidP="001A1EC9">
      <w:pPr>
        <w:numPr>
          <w:ilvl w:val="0"/>
          <w:numId w:val="104"/>
        </w:numPr>
        <w:spacing w:line="360" w:lineRule="auto"/>
        <w:jc w:val="both"/>
        <w:rPr>
          <w:rFonts w:ascii="Times New Roman" w:hAnsi="Times New Roman" w:cs="Times New Roman"/>
        </w:rPr>
      </w:pPr>
      <w:r w:rsidRPr="001A1EC9">
        <w:rPr>
          <w:rFonts w:ascii="Times New Roman" w:hAnsi="Times New Roman" w:cs="Times New Roman"/>
          <w:b/>
          <w:bCs/>
        </w:rPr>
        <w:t>Benefits:</w:t>
      </w:r>
      <w:r w:rsidRPr="001A1EC9">
        <w:rPr>
          <w:rFonts w:ascii="Times New Roman" w:hAnsi="Times New Roman" w:cs="Times New Roman"/>
        </w:rPr>
        <w:t xml:space="preserve"> Improve indoor air quality, reduce chemical exposure, and support a healthier environment for guests and staff.</w:t>
      </w:r>
    </w:p>
    <w:p w14:paraId="2F57D042" w14:textId="77777777" w:rsidR="00BC6E62" w:rsidRPr="001A1EC9" w:rsidRDefault="00BC6E62" w:rsidP="001A1EC9">
      <w:pPr>
        <w:spacing w:line="360" w:lineRule="auto"/>
        <w:jc w:val="both"/>
        <w:rPr>
          <w:rFonts w:ascii="Times New Roman" w:hAnsi="Times New Roman" w:cs="Times New Roman"/>
          <w:b/>
          <w:bCs/>
        </w:rPr>
      </w:pPr>
      <w:r w:rsidRPr="001A1EC9">
        <w:rPr>
          <w:rFonts w:ascii="Times New Roman" w:hAnsi="Times New Roman" w:cs="Times New Roman"/>
          <w:b/>
          <w:bCs/>
        </w:rPr>
        <w:t>Community Engagement and Education</w:t>
      </w:r>
    </w:p>
    <w:p w14:paraId="56DD4EA4" w14:textId="77777777" w:rsidR="00BC6E62" w:rsidRPr="001A1EC9" w:rsidRDefault="00BC6E62" w:rsidP="001A1EC9">
      <w:pPr>
        <w:spacing w:line="360" w:lineRule="auto"/>
        <w:jc w:val="both"/>
        <w:rPr>
          <w:rFonts w:ascii="Times New Roman" w:hAnsi="Times New Roman" w:cs="Times New Roman"/>
        </w:rPr>
      </w:pPr>
      <w:r w:rsidRPr="001A1EC9">
        <w:rPr>
          <w:rFonts w:ascii="Times New Roman" w:hAnsi="Times New Roman" w:cs="Times New Roman"/>
          <w:b/>
          <w:bCs/>
        </w:rPr>
        <w:t>8. Stakeholder Engagement</w:t>
      </w:r>
    </w:p>
    <w:p w14:paraId="031EBB2E" w14:textId="77777777" w:rsidR="00BC6E62" w:rsidRPr="001A1EC9" w:rsidRDefault="00BC6E62" w:rsidP="001A1EC9">
      <w:pPr>
        <w:numPr>
          <w:ilvl w:val="0"/>
          <w:numId w:val="105"/>
        </w:numPr>
        <w:spacing w:line="360" w:lineRule="auto"/>
        <w:jc w:val="both"/>
        <w:rPr>
          <w:rFonts w:ascii="Times New Roman" w:hAnsi="Times New Roman" w:cs="Times New Roman"/>
        </w:rPr>
      </w:pPr>
      <w:r w:rsidRPr="001A1EC9">
        <w:rPr>
          <w:rFonts w:ascii="Times New Roman" w:hAnsi="Times New Roman" w:cs="Times New Roman"/>
          <w:b/>
          <w:bCs/>
        </w:rPr>
        <w:t>Strategy:</w:t>
      </w:r>
      <w:r w:rsidRPr="001A1EC9">
        <w:rPr>
          <w:rFonts w:ascii="Times New Roman" w:hAnsi="Times New Roman" w:cs="Times New Roman"/>
        </w:rPr>
        <w:t xml:space="preserve"> Engage with guests, employees, and local community members on sustainability initiatives and best practices.</w:t>
      </w:r>
    </w:p>
    <w:p w14:paraId="4CFF7FC5" w14:textId="77777777" w:rsidR="00BC6E62" w:rsidRPr="001A1EC9" w:rsidRDefault="00BC6E62" w:rsidP="001A1EC9">
      <w:pPr>
        <w:numPr>
          <w:ilvl w:val="0"/>
          <w:numId w:val="105"/>
        </w:numPr>
        <w:spacing w:line="360" w:lineRule="auto"/>
        <w:jc w:val="both"/>
        <w:rPr>
          <w:rFonts w:ascii="Times New Roman" w:hAnsi="Times New Roman" w:cs="Times New Roman"/>
        </w:rPr>
      </w:pPr>
      <w:r w:rsidRPr="001A1EC9">
        <w:rPr>
          <w:rFonts w:ascii="Times New Roman" w:hAnsi="Times New Roman" w:cs="Times New Roman"/>
          <w:b/>
          <w:bCs/>
        </w:rPr>
        <w:t>Benefits:</w:t>
      </w:r>
      <w:r w:rsidRPr="001A1EC9">
        <w:rPr>
          <w:rFonts w:ascii="Times New Roman" w:hAnsi="Times New Roman" w:cs="Times New Roman"/>
        </w:rPr>
        <w:t xml:space="preserve"> Foster a sense of environmental responsibility, build community relationships, and garner support for sustainable efforts.</w:t>
      </w:r>
    </w:p>
    <w:p w14:paraId="00D57AEB" w14:textId="77777777" w:rsidR="00BC6E62" w:rsidRPr="001A1EC9" w:rsidRDefault="00BC6E62" w:rsidP="001A1EC9">
      <w:pPr>
        <w:spacing w:line="360" w:lineRule="auto"/>
        <w:jc w:val="both"/>
        <w:rPr>
          <w:rFonts w:ascii="Times New Roman" w:hAnsi="Times New Roman" w:cs="Times New Roman"/>
        </w:rPr>
      </w:pPr>
      <w:r w:rsidRPr="001A1EC9">
        <w:rPr>
          <w:rFonts w:ascii="Times New Roman" w:hAnsi="Times New Roman" w:cs="Times New Roman"/>
          <w:b/>
          <w:bCs/>
        </w:rPr>
        <w:t>9. Sustainability Education</w:t>
      </w:r>
    </w:p>
    <w:p w14:paraId="18D94564" w14:textId="77777777" w:rsidR="00BC6E62" w:rsidRPr="001A1EC9" w:rsidRDefault="00BC6E62" w:rsidP="001A1EC9">
      <w:pPr>
        <w:numPr>
          <w:ilvl w:val="0"/>
          <w:numId w:val="106"/>
        </w:numPr>
        <w:spacing w:line="360" w:lineRule="auto"/>
        <w:jc w:val="both"/>
        <w:rPr>
          <w:rFonts w:ascii="Times New Roman" w:hAnsi="Times New Roman" w:cs="Times New Roman"/>
        </w:rPr>
      </w:pPr>
      <w:r w:rsidRPr="001A1EC9">
        <w:rPr>
          <w:rFonts w:ascii="Times New Roman" w:hAnsi="Times New Roman" w:cs="Times New Roman"/>
          <w:b/>
          <w:bCs/>
        </w:rPr>
        <w:t>Strategy:</w:t>
      </w:r>
      <w:r w:rsidRPr="001A1EC9">
        <w:rPr>
          <w:rFonts w:ascii="Times New Roman" w:hAnsi="Times New Roman" w:cs="Times New Roman"/>
        </w:rPr>
        <w:t xml:space="preserve"> Provide educational materials and workshops for guests and staff on sustainability practices and their importance.</w:t>
      </w:r>
    </w:p>
    <w:p w14:paraId="6247D3C3" w14:textId="77777777" w:rsidR="00BC6E62" w:rsidRPr="001A1EC9" w:rsidRDefault="00BC6E62" w:rsidP="001A1EC9">
      <w:pPr>
        <w:numPr>
          <w:ilvl w:val="0"/>
          <w:numId w:val="106"/>
        </w:numPr>
        <w:spacing w:line="360" w:lineRule="auto"/>
        <w:jc w:val="both"/>
        <w:rPr>
          <w:rFonts w:ascii="Times New Roman" w:hAnsi="Times New Roman" w:cs="Times New Roman"/>
        </w:rPr>
      </w:pPr>
      <w:r w:rsidRPr="001A1EC9">
        <w:rPr>
          <w:rFonts w:ascii="Times New Roman" w:hAnsi="Times New Roman" w:cs="Times New Roman"/>
          <w:b/>
          <w:bCs/>
        </w:rPr>
        <w:t>Benefits:</w:t>
      </w:r>
      <w:r w:rsidRPr="001A1EC9">
        <w:rPr>
          <w:rFonts w:ascii="Times New Roman" w:hAnsi="Times New Roman" w:cs="Times New Roman"/>
        </w:rPr>
        <w:t xml:space="preserve"> Raise awareness, empower behavior change, and cultivate a culture of sustainability within the hostel and beyond.</w:t>
      </w:r>
    </w:p>
    <w:p w14:paraId="7893BB49" w14:textId="77777777" w:rsidR="00BC6E62" w:rsidRPr="001A1EC9" w:rsidRDefault="00BC6E62" w:rsidP="001A1EC9">
      <w:pPr>
        <w:spacing w:line="360" w:lineRule="auto"/>
        <w:jc w:val="both"/>
        <w:rPr>
          <w:rFonts w:ascii="Times New Roman" w:hAnsi="Times New Roman" w:cs="Times New Roman"/>
          <w:b/>
          <w:bCs/>
        </w:rPr>
      </w:pPr>
      <w:r w:rsidRPr="001A1EC9">
        <w:rPr>
          <w:rFonts w:ascii="Times New Roman" w:hAnsi="Times New Roman" w:cs="Times New Roman"/>
          <w:b/>
          <w:bCs/>
        </w:rPr>
        <w:t>Monitoring and Continuous Improvement</w:t>
      </w:r>
    </w:p>
    <w:p w14:paraId="5684E724" w14:textId="77777777" w:rsidR="00BC6E62" w:rsidRPr="001A1EC9" w:rsidRDefault="00BC6E62" w:rsidP="001A1EC9">
      <w:pPr>
        <w:spacing w:line="360" w:lineRule="auto"/>
        <w:jc w:val="both"/>
        <w:rPr>
          <w:rFonts w:ascii="Times New Roman" w:hAnsi="Times New Roman" w:cs="Times New Roman"/>
        </w:rPr>
      </w:pPr>
      <w:r w:rsidRPr="001A1EC9">
        <w:rPr>
          <w:rFonts w:ascii="Times New Roman" w:hAnsi="Times New Roman" w:cs="Times New Roman"/>
          <w:b/>
          <w:bCs/>
        </w:rPr>
        <w:t>10. Performance Monitoring</w:t>
      </w:r>
    </w:p>
    <w:p w14:paraId="43A4213A" w14:textId="77777777" w:rsidR="00BC6E62" w:rsidRPr="001A1EC9" w:rsidRDefault="00BC6E62" w:rsidP="001A1EC9">
      <w:pPr>
        <w:numPr>
          <w:ilvl w:val="0"/>
          <w:numId w:val="107"/>
        </w:numPr>
        <w:spacing w:line="360" w:lineRule="auto"/>
        <w:jc w:val="both"/>
        <w:rPr>
          <w:rFonts w:ascii="Times New Roman" w:hAnsi="Times New Roman" w:cs="Times New Roman"/>
        </w:rPr>
      </w:pPr>
      <w:r w:rsidRPr="001A1EC9">
        <w:rPr>
          <w:rFonts w:ascii="Times New Roman" w:hAnsi="Times New Roman" w:cs="Times New Roman"/>
          <w:b/>
          <w:bCs/>
        </w:rPr>
        <w:t>Strategy:</w:t>
      </w:r>
      <w:r w:rsidRPr="001A1EC9">
        <w:rPr>
          <w:rFonts w:ascii="Times New Roman" w:hAnsi="Times New Roman" w:cs="Times New Roman"/>
        </w:rPr>
        <w:t xml:space="preserve"> Regularly monitor energy and water usage, waste generation, and other sustainability metrics.</w:t>
      </w:r>
    </w:p>
    <w:p w14:paraId="0A9B7D0C" w14:textId="77777777" w:rsidR="00BC6E62" w:rsidRPr="001A1EC9" w:rsidRDefault="00BC6E62" w:rsidP="001A1EC9">
      <w:pPr>
        <w:numPr>
          <w:ilvl w:val="0"/>
          <w:numId w:val="107"/>
        </w:numPr>
        <w:spacing w:line="360" w:lineRule="auto"/>
        <w:jc w:val="both"/>
        <w:rPr>
          <w:rFonts w:ascii="Times New Roman" w:hAnsi="Times New Roman" w:cs="Times New Roman"/>
        </w:rPr>
      </w:pPr>
      <w:r w:rsidRPr="001A1EC9">
        <w:rPr>
          <w:rFonts w:ascii="Times New Roman" w:hAnsi="Times New Roman" w:cs="Times New Roman"/>
          <w:b/>
          <w:bCs/>
        </w:rPr>
        <w:t>Benefits:</w:t>
      </w:r>
      <w:r w:rsidRPr="001A1EC9">
        <w:rPr>
          <w:rFonts w:ascii="Times New Roman" w:hAnsi="Times New Roman" w:cs="Times New Roman"/>
        </w:rPr>
        <w:t xml:space="preserve"> Identify areas for improvement, track progress towards sustainability goals, and optimize resource efficiency over time.</w:t>
      </w:r>
    </w:p>
    <w:p w14:paraId="0A18FA12" w14:textId="77777777" w:rsidR="00BC6E62" w:rsidRPr="001A1EC9" w:rsidRDefault="00BC6E62" w:rsidP="001A1EC9">
      <w:pPr>
        <w:spacing w:line="360" w:lineRule="auto"/>
        <w:jc w:val="both"/>
        <w:rPr>
          <w:rFonts w:ascii="Times New Roman" w:hAnsi="Times New Roman" w:cs="Times New Roman"/>
          <w:b/>
          <w:bCs/>
        </w:rPr>
      </w:pPr>
      <w:r w:rsidRPr="001A1EC9">
        <w:rPr>
          <w:rFonts w:ascii="Times New Roman" w:hAnsi="Times New Roman" w:cs="Times New Roman"/>
          <w:b/>
          <w:bCs/>
        </w:rPr>
        <w:t>Conclusion</w:t>
      </w:r>
    </w:p>
    <w:p w14:paraId="7B3E4DAA" w14:textId="77777777" w:rsidR="00BC6E62" w:rsidRPr="001A1EC9" w:rsidRDefault="00BC6E62" w:rsidP="001A1EC9">
      <w:pPr>
        <w:spacing w:line="360" w:lineRule="auto"/>
        <w:jc w:val="both"/>
        <w:rPr>
          <w:rFonts w:ascii="Times New Roman" w:hAnsi="Times New Roman" w:cs="Times New Roman"/>
        </w:rPr>
      </w:pPr>
      <w:r w:rsidRPr="001A1EC9">
        <w:rPr>
          <w:rFonts w:ascii="Times New Roman" w:hAnsi="Times New Roman" w:cs="Times New Roman"/>
        </w:rPr>
        <w:lastRenderedPageBreak/>
        <w:t>By integrating these sustainability strategies into its operations, IslandRest Hostel can enhance its environmental stewardship, reduce operational costs, and appeal to eco-conscious guests and partners. These efforts not only contribute to a more sustainable future but also position the hostel as a leader in responsible tourism and hospitality practices.</w:t>
      </w:r>
    </w:p>
    <w:p w14:paraId="5A47123C" w14:textId="77777777" w:rsidR="00BC6E62" w:rsidRPr="001A1EC9" w:rsidRDefault="00BC6E62" w:rsidP="001A1EC9">
      <w:pPr>
        <w:spacing w:line="360" w:lineRule="auto"/>
        <w:jc w:val="both"/>
        <w:rPr>
          <w:rFonts w:ascii="Times New Roman" w:hAnsi="Times New Roman" w:cs="Times New Roman"/>
        </w:rPr>
      </w:pPr>
    </w:p>
    <w:p w14:paraId="6159F2C8" w14:textId="77777777" w:rsidR="00BC6E62" w:rsidRPr="001A1EC9" w:rsidRDefault="00BC6E62" w:rsidP="001A1EC9">
      <w:pPr>
        <w:spacing w:line="360" w:lineRule="auto"/>
        <w:jc w:val="both"/>
        <w:rPr>
          <w:rFonts w:ascii="Times New Roman" w:hAnsi="Times New Roman" w:cs="Times New Roman"/>
        </w:rPr>
      </w:pPr>
    </w:p>
    <w:p w14:paraId="3B98D4FF" w14:textId="77777777" w:rsidR="00BC6E62" w:rsidRPr="001A1EC9" w:rsidRDefault="00BC6E62" w:rsidP="001A1EC9">
      <w:pPr>
        <w:spacing w:line="360" w:lineRule="auto"/>
        <w:jc w:val="both"/>
        <w:rPr>
          <w:rFonts w:ascii="Times New Roman" w:hAnsi="Times New Roman" w:cs="Times New Roman"/>
        </w:rPr>
      </w:pPr>
    </w:p>
    <w:p w14:paraId="181994CB" w14:textId="77777777" w:rsidR="0017714B" w:rsidRPr="001A1EC9" w:rsidRDefault="0017714B" w:rsidP="001A1EC9">
      <w:pPr>
        <w:spacing w:line="360" w:lineRule="auto"/>
        <w:jc w:val="both"/>
        <w:rPr>
          <w:rFonts w:ascii="Times New Roman" w:hAnsi="Times New Roman" w:cs="Times New Roman"/>
        </w:rPr>
      </w:pPr>
    </w:p>
    <w:p w14:paraId="1D6D53F5" w14:textId="77777777" w:rsidR="0017714B" w:rsidRPr="001A1EC9" w:rsidRDefault="0017714B" w:rsidP="001A1EC9">
      <w:pPr>
        <w:spacing w:line="360" w:lineRule="auto"/>
        <w:jc w:val="both"/>
        <w:rPr>
          <w:rFonts w:ascii="Times New Roman" w:hAnsi="Times New Roman" w:cs="Times New Roman"/>
        </w:rPr>
      </w:pPr>
    </w:p>
    <w:p w14:paraId="0F4254FD" w14:textId="77777777" w:rsidR="0017714B" w:rsidRPr="001A1EC9" w:rsidRDefault="0017714B" w:rsidP="001A1EC9">
      <w:pPr>
        <w:spacing w:line="360" w:lineRule="auto"/>
        <w:jc w:val="both"/>
        <w:rPr>
          <w:rFonts w:ascii="Times New Roman" w:hAnsi="Times New Roman" w:cs="Times New Roman"/>
        </w:rPr>
      </w:pPr>
    </w:p>
    <w:p w14:paraId="20C4AF0B" w14:textId="77777777" w:rsidR="0017714B" w:rsidRPr="001A1EC9" w:rsidRDefault="0017714B" w:rsidP="001A1EC9">
      <w:pPr>
        <w:spacing w:line="360" w:lineRule="auto"/>
        <w:jc w:val="both"/>
        <w:rPr>
          <w:rFonts w:ascii="Times New Roman" w:hAnsi="Times New Roman" w:cs="Times New Roman"/>
        </w:rPr>
      </w:pPr>
    </w:p>
    <w:p w14:paraId="11766C45" w14:textId="77777777" w:rsidR="0017714B" w:rsidRPr="001A1EC9" w:rsidRDefault="0017714B" w:rsidP="001A1EC9">
      <w:pPr>
        <w:spacing w:line="360" w:lineRule="auto"/>
        <w:jc w:val="both"/>
        <w:rPr>
          <w:rFonts w:ascii="Times New Roman" w:hAnsi="Times New Roman" w:cs="Times New Roman"/>
        </w:rPr>
      </w:pPr>
    </w:p>
    <w:p w14:paraId="16D2873D" w14:textId="77777777" w:rsidR="0017714B" w:rsidRDefault="0017714B" w:rsidP="001A1EC9">
      <w:pPr>
        <w:spacing w:line="360" w:lineRule="auto"/>
        <w:jc w:val="both"/>
        <w:rPr>
          <w:rFonts w:ascii="Times New Roman" w:hAnsi="Times New Roman" w:cs="Times New Roman"/>
        </w:rPr>
      </w:pPr>
    </w:p>
    <w:p w14:paraId="6C288871" w14:textId="77777777" w:rsidR="00725635" w:rsidRDefault="00725635" w:rsidP="001A1EC9">
      <w:pPr>
        <w:spacing w:line="360" w:lineRule="auto"/>
        <w:jc w:val="both"/>
        <w:rPr>
          <w:rFonts w:ascii="Times New Roman" w:hAnsi="Times New Roman" w:cs="Times New Roman"/>
        </w:rPr>
      </w:pPr>
    </w:p>
    <w:p w14:paraId="3294D970" w14:textId="77777777" w:rsidR="00725635" w:rsidRDefault="00725635" w:rsidP="001A1EC9">
      <w:pPr>
        <w:spacing w:line="360" w:lineRule="auto"/>
        <w:jc w:val="both"/>
        <w:rPr>
          <w:rFonts w:ascii="Times New Roman" w:hAnsi="Times New Roman" w:cs="Times New Roman"/>
        </w:rPr>
      </w:pPr>
    </w:p>
    <w:p w14:paraId="58D417F4" w14:textId="77777777" w:rsidR="00725635" w:rsidRDefault="00725635" w:rsidP="001A1EC9">
      <w:pPr>
        <w:spacing w:line="360" w:lineRule="auto"/>
        <w:jc w:val="both"/>
        <w:rPr>
          <w:rFonts w:ascii="Times New Roman" w:hAnsi="Times New Roman" w:cs="Times New Roman"/>
        </w:rPr>
      </w:pPr>
    </w:p>
    <w:p w14:paraId="4EA32D9B" w14:textId="77777777" w:rsidR="00725635" w:rsidRDefault="00725635" w:rsidP="001A1EC9">
      <w:pPr>
        <w:spacing w:line="360" w:lineRule="auto"/>
        <w:jc w:val="both"/>
        <w:rPr>
          <w:rFonts w:ascii="Times New Roman" w:hAnsi="Times New Roman" w:cs="Times New Roman"/>
        </w:rPr>
      </w:pPr>
    </w:p>
    <w:p w14:paraId="1AC244E3" w14:textId="77777777" w:rsidR="00725635" w:rsidRDefault="00725635" w:rsidP="001A1EC9">
      <w:pPr>
        <w:spacing w:line="360" w:lineRule="auto"/>
        <w:jc w:val="both"/>
        <w:rPr>
          <w:rFonts w:ascii="Times New Roman" w:hAnsi="Times New Roman" w:cs="Times New Roman"/>
        </w:rPr>
      </w:pPr>
    </w:p>
    <w:p w14:paraId="14E3B02A" w14:textId="77777777" w:rsidR="00725635" w:rsidRDefault="00725635" w:rsidP="001A1EC9">
      <w:pPr>
        <w:spacing w:line="360" w:lineRule="auto"/>
        <w:jc w:val="both"/>
        <w:rPr>
          <w:rFonts w:ascii="Times New Roman" w:hAnsi="Times New Roman" w:cs="Times New Roman"/>
        </w:rPr>
      </w:pPr>
    </w:p>
    <w:p w14:paraId="15EAEC45" w14:textId="77777777" w:rsidR="00725635" w:rsidRDefault="00725635" w:rsidP="001A1EC9">
      <w:pPr>
        <w:spacing w:line="360" w:lineRule="auto"/>
        <w:jc w:val="both"/>
        <w:rPr>
          <w:rFonts w:ascii="Times New Roman" w:hAnsi="Times New Roman" w:cs="Times New Roman"/>
        </w:rPr>
      </w:pPr>
    </w:p>
    <w:p w14:paraId="17BCD365" w14:textId="77777777" w:rsidR="00725635" w:rsidRDefault="00725635" w:rsidP="001A1EC9">
      <w:pPr>
        <w:spacing w:line="360" w:lineRule="auto"/>
        <w:jc w:val="both"/>
        <w:rPr>
          <w:rFonts w:ascii="Times New Roman" w:hAnsi="Times New Roman" w:cs="Times New Roman"/>
        </w:rPr>
      </w:pPr>
    </w:p>
    <w:p w14:paraId="0FF69589" w14:textId="77777777" w:rsidR="00725635" w:rsidRDefault="00725635" w:rsidP="001A1EC9">
      <w:pPr>
        <w:spacing w:line="360" w:lineRule="auto"/>
        <w:jc w:val="both"/>
        <w:rPr>
          <w:rFonts w:ascii="Times New Roman" w:hAnsi="Times New Roman" w:cs="Times New Roman"/>
        </w:rPr>
      </w:pPr>
    </w:p>
    <w:p w14:paraId="24FF6921" w14:textId="77777777" w:rsidR="00725635" w:rsidRDefault="00725635" w:rsidP="001A1EC9">
      <w:pPr>
        <w:spacing w:line="360" w:lineRule="auto"/>
        <w:jc w:val="both"/>
        <w:rPr>
          <w:rFonts w:ascii="Times New Roman" w:hAnsi="Times New Roman" w:cs="Times New Roman"/>
        </w:rPr>
      </w:pPr>
    </w:p>
    <w:p w14:paraId="05D1805B" w14:textId="77777777" w:rsidR="00725635" w:rsidRPr="001A1EC9" w:rsidRDefault="00725635" w:rsidP="001A1EC9">
      <w:pPr>
        <w:spacing w:line="360" w:lineRule="auto"/>
        <w:jc w:val="both"/>
        <w:rPr>
          <w:rFonts w:ascii="Times New Roman" w:hAnsi="Times New Roman" w:cs="Times New Roman"/>
        </w:rPr>
      </w:pPr>
    </w:p>
    <w:p w14:paraId="435F8897" w14:textId="77777777" w:rsidR="0017714B" w:rsidRPr="001A1EC9" w:rsidRDefault="0017714B" w:rsidP="001A1EC9">
      <w:pPr>
        <w:spacing w:line="360" w:lineRule="auto"/>
        <w:jc w:val="both"/>
        <w:rPr>
          <w:rFonts w:ascii="Times New Roman" w:hAnsi="Times New Roman" w:cs="Times New Roman"/>
        </w:rPr>
      </w:pPr>
    </w:p>
    <w:p w14:paraId="51A9BBCF" w14:textId="77777777" w:rsidR="0017714B" w:rsidRPr="001A1EC9" w:rsidRDefault="0017714B" w:rsidP="001A1EC9">
      <w:pPr>
        <w:spacing w:line="360" w:lineRule="auto"/>
        <w:jc w:val="both"/>
        <w:rPr>
          <w:rFonts w:ascii="Times New Roman" w:hAnsi="Times New Roman" w:cs="Times New Roman"/>
          <w:b/>
          <w:bCs/>
        </w:rPr>
      </w:pPr>
      <w:r w:rsidRPr="001A1EC9">
        <w:rPr>
          <w:rFonts w:ascii="Times New Roman" w:hAnsi="Times New Roman" w:cs="Times New Roman"/>
          <w:b/>
          <w:bCs/>
        </w:rPr>
        <w:lastRenderedPageBreak/>
        <w:t>Identifying the Beachhead Market</w:t>
      </w:r>
    </w:p>
    <w:p w14:paraId="7796E7F6" w14:textId="77777777" w:rsidR="0017714B" w:rsidRPr="001A1EC9" w:rsidRDefault="0017714B" w:rsidP="001A1EC9">
      <w:pPr>
        <w:numPr>
          <w:ilvl w:val="0"/>
          <w:numId w:val="108"/>
        </w:numPr>
        <w:spacing w:line="360" w:lineRule="auto"/>
        <w:jc w:val="both"/>
        <w:rPr>
          <w:rFonts w:ascii="Times New Roman" w:hAnsi="Times New Roman" w:cs="Times New Roman"/>
        </w:rPr>
      </w:pPr>
      <w:r w:rsidRPr="001A1EC9">
        <w:rPr>
          <w:rFonts w:ascii="Times New Roman" w:hAnsi="Times New Roman" w:cs="Times New Roman"/>
          <w:b/>
          <w:bCs/>
        </w:rPr>
        <w:t>Segmentation and Targeting:</w:t>
      </w:r>
    </w:p>
    <w:p w14:paraId="734DBA8E" w14:textId="77777777" w:rsidR="0017714B" w:rsidRPr="001A1EC9" w:rsidRDefault="0017714B" w:rsidP="001A1EC9">
      <w:pPr>
        <w:numPr>
          <w:ilvl w:val="1"/>
          <w:numId w:val="108"/>
        </w:numPr>
        <w:spacing w:line="360" w:lineRule="auto"/>
        <w:jc w:val="both"/>
        <w:rPr>
          <w:rFonts w:ascii="Times New Roman" w:hAnsi="Times New Roman" w:cs="Times New Roman"/>
        </w:rPr>
      </w:pPr>
      <w:r w:rsidRPr="001A1EC9">
        <w:rPr>
          <w:rFonts w:ascii="Times New Roman" w:hAnsi="Times New Roman" w:cs="Times New Roman"/>
          <w:b/>
          <w:bCs/>
        </w:rPr>
        <w:t>Local Professionals:</w:t>
      </w:r>
      <w:r w:rsidRPr="001A1EC9">
        <w:rPr>
          <w:rFonts w:ascii="Times New Roman" w:hAnsi="Times New Roman" w:cs="Times New Roman"/>
        </w:rPr>
        <w:t xml:space="preserve"> Targeting professionals who commute daily from Lagos mainland to Lagos Island for work, especially those facing housing challenges or seeking affordable accommodations.</w:t>
      </w:r>
    </w:p>
    <w:p w14:paraId="07FAD2E6" w14:textId="77777777" w:rsidR="0017714B" w:rsidRPr="001A1EC9" w:rsidRDefault="0017714B" w:rsidP="001A1EC9">
      <w:pPr>
        <w:numPr>
          <w:ilvl w:val="1"/>
          <w:numId w:val="108"/>
        </w:numPr>
        <w:spacing w:line="360" w:lineRule="auto"/>
        <w:jc w:val="both"/>
        <w:rPr>
          <w:rFonts w:ascii="Times New Roman" w:hAnsi="Times New Roman" w:cs="Times New Roman"/>
        </w:rPr>
      </w:pPr>
      <w:r w:rsidRPr="001A1EC9">
        <w:rPr>
          <w:rFonts w:ascii="Times New Roman" w:hAnsi="Times New Roman" w:cs="Times New Roman"/>
          <w:b/>
          <w:bCs/>
        </w:rPr>
        <w:t>Corporate Clients:</w:t>
      </w:r>
      <w:r w:rsidRPr="001A1EC9">
        <w:rPr>
          <w:rFonts w:ascii="Times New Roman" w:hAnsi="Times New Roman" w:cs="Times New Roman"/>
        </w:rPr>
        <w:t xml:space="preserve"> Focusing on companies with employees who frequently travel between the mainland and island, offering corporate packages for extended stays.</w:t>
      </w:r>
    </w:p>
    <w:p w14:paraId="3C797807" w14:textId="77777777" w:rsidR="0017714B" w:rsidRPr="001A1EC9" w:rsidRDefault="0017714B" w:rsidP="001A1EC9">
      <w:pPr>
        <w:numPr>
          <w:ilvl w:val="0"/>
          <w:numId w:val="108"/>
        </w:numPr>
        <w:spacing w:line="360" w:lineRule="auto"/>
        <w:jc w:val="both"/>
        <w:rPr>
          <w:rFonts w:ascii="Times New Roman" w:hAnsi="Times New Roman" w:cs="Times New Roman"/>
        </w:rPr>
      </w:pPr>
      <w:r w:rsidRPr="001A1EC9">
        <w:rPr>
          <w:rFonts w:ascii="Times New Roman" w:hAnsi="Times New Roman" w:cs="Times New Roman"/>
          <w:b/>
          <w:bCs/>
        </w:rPr>
        <w:t>Geographical Focus:</w:t>
      </w:r>
    </w:p>
    <w:p w14:paraId="1AFE8068" w14:textId="77777777" w:rsidR="0017714B" w:rsidRPr="001A1EC9" w:rsidRDefault="0017714B" w:rsidP="001A1EC9">
      <w:pPr>
        <w:numPr>
          <w:ilvl w:val="1"/>
          <w:numId w:val="108"/>
        </w:numPr>
        <w:spacing w:line="360" w:lineRule="auto"/>
        <w:jc w:val="both"/>
        <w:rPr>
          <w:rFonts w:ascii="Times New Roman" w:hAnsi="Times New Roman" w:cs="Times New Roman"/>
        </w:rPr>
      </w:pPr>
      <w:r w:rsidRPr="001A1EC9">
        <w:rPr>
          <w:rFonts w:ascii="Times New Roman" w:hAnsi="Times New Roman" w:cs="Times New Roman"/>
          <w:b/>
          <w:bCs/>
        </w:rPr>
        <w:t>Lagos Island:</w:t>
      </w:r>
      <w:r w:rsidRPr="001A1EC9">
        <w:rPr>
          <w:rFonts w:ascii="Times New Roman" w:hAnsi="Times New Roman" w:cs="Times New Roman"/>
        </w:rPr>
        <w:t xml:space="preserve"> Concentrating on areas with high business activity and commuting traffic, such as Victoria Island and Ikoyi, where demand for convenient and affordable accommodations is high.</w:t>
      </w:r>
    </w:p>
    <w:p w14:paraId="3090E3C8" w14:textId="77777777" w:rsidR="0017714B" w:rsidRPr="001A1EC9" w:rsidRDefault="0017714B" w:rsidP="001A1EC9">
      <w:pPr>
        <w:spacing w:line="360" w:lineRule="auto"/>
        <w:jc w:val="both"/>
        <w:rPr>
          <w:rFonts w:ascii="Times New Roman" w:hAnsi="Times New Roman" w:cs="Times New Roman"/>
          <w:b/>
          <w:bCs/>
        </w:rPr>
      </w:pPr>
      <w:r w:rsidRPr="001A1EC9">
        <w:rPr>
          <w:rFonts w:ascii="Times New Roman" w:hAnsi="Times New Roman" w:cs="Times New Roman"/>
          <w:b/>
          <w:bCs/>
        </w:rPr>
        <w:t>Strategies to Penetrate the Beachhead Market</w:t>
      </w:r>
    </w:p>
    <w:p w14:paraId="417F4CDE" w14:textId="77777777" w:rsidR="0017714B" w:rsidRPr="001A1EC9" w:rsidRDefault="0017714B" w:rsidP="001A1EC9">
      <w:pPr>
        <w:numPr>
          <w:ilvl w:val="0"/>
          <w:numId w:val="109"/>
        </w:numPr>
        <w:spacing w:line="360" w:lineRule="auto"/>
        <w:jc w:val="both"/>
        <w:rPr>
          <w:rFonts w:ascii="Times New Roman" w:hAnsi="Times New Roman" w:cs="Times New Roman"/>
        </w:rPr>
      </w:pPr>
      <w:r w:rsidRPr="001A1EC9">
        <w:rPr>
          <w:rFonts w:ascii="Times New Roman" w:hAnsi="Times New Roman" w:cs="Times New Roman"/>
          <w:b/>
          <w:bCs/>
        </w:rPr>
        <w:t>Value Proposition Differentiation:</w:t>
      </w:r>
    </w:p>
    <w:p w14:paraId="4BB4B8FD" w14:textId="77777777" w:rsidR="0017714B" w:rsidRPr="001A1EC9" w:rsidRDefault="0017714B" w:rsidP="001A1EC9">
      <w:pPr>
        <w:numPr>
          <w:ilvl w:val="1"/>
          <w:numId w:val="109"/>
        </w:numPr>
        <w:spacing w:line="360" w:lineRule="auto"/>
        <w:jc w:val="both"/>
        <w:rPr>
          <w:rFonts w:ascii="Times New Roman" w:hAnsi="Times New Roman" w:cs="Times New Roman"/>
        </w:rPr>
      </w:pPr>
      <w:r w:rsidRPr="001A1EC9">
        <w:rPr>
          <w:rFonts w:ascii="Times New Roman" w:hAnsi="Times New Roman" w:cs="Times New Roman"/>
          <w:b/>
          <w:bCs/>
        </w:rPr>
        <w:t>Convenience and Affordability:</w:t>
      </w:r>
      <w:r w:rsidRPr="001A1EC9">
        <w:rPr>
          <w:rFonts w:ascii="Times New Roman" w:hAnsi="Times New Roman" w:cs="Times New Roman"/>
        </w:rPr>
        <w:t xml:space="preserve"> Highlighting the hostel's proximity to business districts on Lagos Island, offering competitive pricing compared to traditional accommodations like hotels.</w:t>
      </w:r>
    </w:p>
    <w:p w14:paraId="6F29A1AA" w14:textId="77777777" w:rsidR="0017714B" w:rsidRPr="001A1EC9" w:rsidRDefault="0017714B" w:rsidP="001A1EC9">
      <w:pPr>
        <w:numPr>
          <w:ilvl w:val="1"/>
          <w:numId w:val="109"/>
        </w:numPr>
        <w:spacing w:line="360" w:lineRule="auto"/>
        <w:jc w:val="both"/>
        <w:rPr>
          <w:rFonts w:ascii="Times New Roman" w:hAnsi="Times New Roman" w:cs="Times New Roman"/>
        </w:rPr>
      </w:pPr>
      <w:r w:rsidRPr="001A1EC9">
        <w:rPr>
          <w:rFonts w:ascii="Times New Roman" w:hAnsi="Times New Roman" w:cs="Times New Roman"/>
          <w:b/>
          <w:bCs/>
        </w:rPr>
        <w:t>Security and Amenities:</w:t>
      </w:r>
      <w:r w:rsidRPr="001A1EC9">
        <w:rPr>
          <w:rFonts w:ascii="Times New Roman" w:hAnsi="Times New Roman" w:cs="Times New Roman"/>
        </w:rPr>
        <w:t xml:space="preserve"> Emphasizing secure and comfortable lodging with amenities like on-site dining, workspace, and reliable internet access.</w:t>
      </w:r>
    </w:p>
    <w:p w14:paraId="2B2BFC35" w14:textId="77777777" w:rsidR="0017714B" w:rsidRPr="001A1EC9" w:rsidRDefault="0017714B" w:rsidP="001A1EC9">
      <w:pPr>
        <w:numPr>
          <w:ilvl w:val="0"/>
          <w:numId w:val="109"/>
        </w:numPr>
        <w:spacing w:line="360" w:lineRule="auto"/>
        <w:jc w:val="both"/>
        <w:rPr>
          <w:rFonts w:ascii="Times New Roman" w:hAnsi="Times New Roman" w:cs="Times New Roman"/>
        </w:rPr>
      </w:pPr>
      <w:r w:rsidRPr="001A1EC9">
        <w:rPr>
          <w:rFonts w:ascii="Times New Roman" w:hAnsi="Times New Roman" w:cs="Times New Roman"/>
          <w:b/>
          <w:bCs/>
        </w:rPr>
        <w:t>Partnership and Networking:</w:t>
      </w:r>
    </w:p>
    <w:p w14:paraId="5177440F" w14:textId="77777777" w:rsidR="0017714B" w:rsidRPr="001A1EC9" w:rsidRDefault="0017714B" w:rsidP="001A1EC9">
      <w:pPr>
        <w:numPr>
          <w:ilvl w:val="1"/>
          <w:numId w:val="109"/>
        </w:numPr>
        <w:spacing w:line="360" w:lineRule="auto"/>
        <w:jc w:val="both"/>
        <w:rPr>
          <w:rFonts w:ascii="Times New Roman" w:hAnsi="Times New Roman" w:cs="Times New Roman"/>
        </w:rPr>
      </w:pPr>
      <w:r w:rsidRPr="001A1EC9">
        <w:rPr>
          <w:rFonts w:ascii="Times New Roman" w:hAnsi="Times New Roman" w:cs="Times New Roman"/>
          <w:b/>
          <w:bCs/>
        </w:rPr>
        <w:t>Corporate Partnerships:</w:t>
      </w:r>
      <w:r w:rsidRPr="001A1EC9">
        <w:rPr>
          <w:rFonts w:ascii="Times New Roman" w:hAnsi="Times New Roman" w:cs="Times New Roman"/>
        </w:rPr>
        <w:t xml:space="preserve"> Forming alliances with local businesses and corporations to provide exclusive accommodation solutions for their employees, ensuring steady occupancy and revenue.</w:t>
      </w:r>
    </w:p>
    <w:p w14:paraId="677AE63D" w14:textId="77777777" w:rsidR="0017714B" w:rsidRPr="001A1EC9" w:rsidRDefault="0017714B" w:rsidP="001A1EC9">
      <w:pPr>
        <w:numPr>
          <w:ilvl w:val="1"/>
          <w:numId w:val="109"/>
        </w:numPr>
        <w:spacing w:line="360" w:lineRule="auto"/>
        <w:jc w:val="both"/>
        <w:rPr>
          <w:rFonts w:ascii="Times New Roman" w:hAnsi="Times New Roman" w:cs="Times New Roman"/>
        </w:rPr>
      </w:pPr>
      <w:r w:rsidRPr="001A1EC9">
        <w:rPr>
          <w:rFonts w:ascii="Times New Roman" w:hAnsi="Times New Roman" w:cs="Times New Roman"/>
          <w:b/>
          <w:bCs/>
        </w:rPr>
        <w:t>Community Engagement:</w:t>
      </w:r>
      <w:r w:rsidRPr="001A1EC9">
        <w:rPr>
          <w:rFonts w:ascii="Times New Roman" w:hAnsi="Times New Roman" w:cs="Times New Roman"/>
        </w:rPr>
        <w:t xml:space="preserve"> Engaging with local chambers of commerce, business associations, and networking events to promote services and build credibility.</w:t>
      </w:r>
    </w:p>
    <w:p w14:paraId="70DF967D" w14:textId="77777777" w:rsidR="0017714B" w:rsidRPr="001A1EC9" w:rsidRDefault="0017714B" w:rsidP="001A1EC9">
      <w:pPr>
        <w:spacing w:line="360" w:lineRule="auto"/>
        <w:jc w:val="both"/>
        <w:rPr>
          <w:rFonts w:ascii="Times New Roman" w:hAnsi="Times New Roman" w:cs="Times New Roman"/>
          <w:b/>
          <w:bCs/>
        </w:rPr>
      </w:pPr>
      <w:r w:rsidRPr="001A1EC9">
        <w:rPr>
          <w:rFonts w:ascii="Times New Roman" w:hAnsi="Times New Roman" w:cs="Times New Roman"/>
          <w:b/>
          <w:bCs/>
        </w:rPr>
        <w:t>Market Penetration and Expansion</w:t>
      </w:r>
    </w:p>
    <w:p w14:paraId="4C9D1B91" w14:textId="77777777" w:rsidR="0017714B" w:rsidRPr="001A1EC9" w:rsidRDefault="0017714B" w:rsidP="001A1EC9">
      <w:pPr>
        <w:numPr>
          <w:ilvl w:val="0"/>
          <w:numId w:val="110"/>
        </w:numPr>
        <w:spacing w:line="360" w:lineRule="auto"/>
        <w:jc w:val="both"/>
        <w:rPr>
          <w:rFonts w:ascii="Times New Roman" w:hAnsi="Times New Roman" w:cs="Times New Roman"/>
        </w:rPr>
      </w:pPr>
      <w:r w:rsidRPr="001A1EC9">
        <w:rPr>
          <w:rFonts w:ascii="Times New Roman" w:hAnsi="Times New Roman" w:cs="Times New Roman"/>
          <w:b/>
          <w:bCs/>
        </w:rPr>
        <w:t>Initial Customer Acquisition:</w:t>
      </w:r>
    </w:p>
    <w:p w14:paraId="423761B7" w14:textId="77777777" w:rsidR="0017714B" w:rsidRPr="001A1EC9" w:rsidRDefault="0017714B" w:rsidP="001A1EC9">
      <w:pPr>
        <w:numPr>
          <w:ilvl w:val="1"/>
          <w:numId w:val="110"/>
        </w:numPr>
        <w:spacing w:line="360" w:lineRule="auto"/>
        <w:jc w:val="both"/>
        <w:rPr>
          <w:rFonts w:ascii="Times New Roman" w:hAnsi="Times New Roman" w:cs="Times New Roman"/>
        </w:rPr>
      </w:pPr>
      <w:r w:rsidRPr="001A1EC9">
        <w:rPr>
          <w:rFonts w:ascii="Times New Roman" w:hAnsi="Times New Roman" w:cs="Times New Roman"/>
        </w:rPr>
        <w:t>Conducting targeted marketing campaigns through digital channels, local publications, and networking events to attract early adopters and corporate clients.</w:t>
      </w:r>
    </w:p>
    <w:p w14:paraId="61AC93BA" w14:textId="77777777" w:rsidR="0017714B" w:rsidRPr="001A1EC9" w:rsidRDefault="0017714B" w:rsidP="001A1EC9">
      <w:pPr>
        <w:numPr>
          <w:ilvl w:val="1"/>
          <w:numId w:val="110"/>
        </w:numPr>
        <w:spacing w:line="360" w:lineRule="auto"/>
        <w:jc w:val="both"/>
        <w:rPr>
          <w:rFonts w:ascii="Times New Roman" w:hAnsi="Times New Roman" w:cs="Times New Roman"/>
        </w:rPr>
      </w:pPr>
      <w:r w:rsidRPr="001A1EC9">
        <w:rPr>
          <w:rFonts w:ascii="Times New Roman" w:hAnsi="Times New Roman" w:cs="Times New Roman"/>
        </w:rPr>
        <w:lastRenderedPageBreak/>
        <w:t>Offering promotional rates, referral incentives, and packages tailored to meet the needs of commuting professionals.</w:t>
      </w:r>
    </w:p>
    <w:p w14:paraId="34AC3624" w14:textId="77777777" w:rsidR="0017714B" w:rsidRPr="001A1EC9" w:rsidRDefault="0017714B" w:rsidP="001A1EC9">
      <w:pPr>
        <w:numPr>
          <w:ilvl w:val="0"/>
          <w:numId w:val="110"/>
        </w:numPr>
        <w:spacing w:line="360" w:lineRule="auto"/>
        <w:jc w:val="both"/>
        <w:rPr>
          <w:rFonts w:ascii="Times New Roman" w:hAnsi="Times New Roman" w:cs="Times New Roman"/>
        </w:rPr>
      </w:pPr>
      <w:r w:rsidRPr="001A1EC9">
        <w:rPr>
          <w:rFonts w:ascii="Times New Roman" w:hAnsi="Times New Roman" w:cs="Times New Roman"/>
          <w:b/>
          <w:bCs/>
        </w:rPr>
        <w:t>Customer Retention and Feedback:</w:t>
      </w:r>
    </w:p>
    <w:p w14:paraId="4DA5C850" w14:textId="77777777" w:rsidR="0017714B" w:rsidRPr="001A1EC9" w:rsidRDefault="0017714B" w:rsidP="001A1EC9">
      <w:pPr>
        <w:numPr>
          <w:ilvl w:val="1"/>
          <w:numId w:val="110"/>
        </w:numPr>
        <w:spacing w:line="360" w:lineRule="auto"/>
        <w:jc w:val="both"/>
        <w:rPr>
          <w:rFonts w:ascii="Times New Roman" w:hAnsi="Times New Roman" w:cs="Times New Roman"/>
        </w:rPr>
      </w:pPr>
      <w:r w:rsidRPr="001A1EC9">
        <w:rPr>
          <w:rFonts w:ascii="Times New Roman" w:hAnsi="Times New Roman" w:cs="Times New Roman"/>
        </w:rPr>
        <w:t>Soliciting feedback from initial customers to refine services and improve customer experience.</w:t>
      </w:r>
    </w:p>
    <w:p w14:paraId="6C02789B" w14:textId="77777777" w:rsidR="0017714B" w:rsidRPr="001A1EC9" w:rsidRDefault="0017714B" w:rsidP="001A1EC9">
      <w:pPr>
        <w:numPr>
          <w:ilvl w:val="1"/>
          <w:numId w:val="110"/>
        </w:numPr>
        <w:spacing w:line="360" w:lineRule="auto"/>
        <w:jc w:val="both"/>
        <w:rPr>
          <w:rFonts w:ascii="Times New Roman" w:hAnsi="Times New Roman" w:cs="Times New Roman"/>
        </w:rPr>
      </w:pPr>
      <w:r w:rsidRPr="001A1EC9">
        <w:rPr>
          <w:rFonts w:ascii="Times New Roman" w:hAnsi="Times New Roman" w:cs="Times New Roman"/>
        </w:rPr>
        <w:t>Implementing loyalty programs and personalized services to encourage repeat business and word-of-mouth referrals.</w:t>
      </w:r>
    </w:p>
    <w:p w14:paraId="35D9C074" w14:textId="77777777" w:rsidR="0017714B" w:rsidRPr="001A1EC9" w:rsidRDefault="0017714B" w:rsidP="001A1EC9">
      <w:pPr>
        <w:spacing w:line="360" w:lineRule="auto"/>
        <w:jc w:val="both"/>
        <w:rPr>
          <w:rFonts w:ascii="Times New Roman" w:hAnsi="Times New Roman" w:cs="Times New Roman"/>
          <w:b/>
          <w:bCs/>
        </w:rPr>
      </w:pPr>
      <w:r w:rsidRPr="001A1EC9">
        <w:rPr>
          <w:rFonts w:ascii="Times New Roman" w:hAnsi="Times New Roman" w:cs="Times New Roman"/>
          <w:b/>
          <w:bCs/>
        </w:rPr>
        <w:t>Conclusion</w:t>
      </w:r>
    </w:p>
    <w:p w14:paraId="7DB8FC93" w14:textId="77777777" w:rsidR="0017714B" w:rsidRPr="001A1EC9" w:rsidRDefault="0017714B" w:rsidP="001A1EC9">
      <w:pPr>
        <w:spacing w:line="360" w:lineRule="auto"/>
        <w:jc w:val="both"/>
        <w:rPr>
          <w:rFonts w:ascii="Times New Roman" w:hAnsi="Times New Roman" w:cs="Times New Roman"/>
        </w:rPr>
      </w:pPr>
      <w:r w:rsidRPr="001A1EC9">
        <w:rPr>
          <w:rFonts w:ascii="Times New Roman" w:hAnsi="Times New Roman" w:cs="Times New Roman"/>
        </w:rPr>
        <w:t>By strategically identifying and targeting its beachhead market, IslandRest Hostel can establish a solid foundation for growth and expansion in Lagos. Focusing on the unique needs of commuting professionals and corporate clients, while emphasizing convenience, affordability, and security, will enable the hostel to differentiate itself in the competitive hospitality market of Lagos Island.</w:t>
      </w:r>
    </w:p>
    <w:p w14:paraId="232B7A56" w14:textId="77777777" w:rsidR="0017714B" w:rsidRPr="001A1EC9" w:rsidRDefault="0017714B" w:rsidP="001A1EC9">
      <w:pPr>
        <w:spacing w:line="360" w:lineRule="auto"/>
        <w:jc w:val="both"/>
        <w:rPr>
          <w:rFonts w:ascii="Times New Roman" w:hAnsi="Times New Roman" w:cs="Times New Roman"/>
        </w:rPr>
      </w:pPr>
    </w:p>
    <w:p w14:paraId="525901FB" w14:textId="77777777" w:rsidR="0017714B" w:rsidRPr="001A1EC9" w:rsidRDefault="0017714B" w:rsidP="001A1EC9">
      <w:pPr>
        <w:spacing w:line="360" w:lineRule="auto"/>
        <w:jc w:val="both"/>
        <w:rPr>
          <w:rFonts w:ascii="Times New Roman" w:hAnsi="Times New Roman" w:cs="Times New Roman"/>
        </w:rPr>
      </w:pPr>
    </w:p>
    <w:p w14:paraId="18078C35" w14:textId="77777777" w:rsidR="0017714B" w:rsidRPr="001A1EC9" w:rsidRDefault="0017714B" w:rsidP="001A1EC9">
      <w:pPr>
        <w:spacing w:line="360" w:lineRule="auto"/>
        <w:jc w:val="both"/>
        <w:rPr>
          <w:rFonts w:ascii="Times New Roman" w:hAnsi="Times New Roman" w:cs="Times New Roman"/>
        </w:rPr>
      </w:pPr>
    </w:p>
    <w:p w14:paraId="663AF840" w14:textId="77777777" w:rsidR="0017714B" w:rsidRPr="001A1EC9" w:rsidRDefault="0017714B" w:rsidP="001A1EC9">
      <w:pPr>
        <w:spacing w:line="360" w:lineRule="auto"/>
        <w:jc w:val="both"/>
        <w:rPr>
          <w:rFonts w:ascii="Times New Roman" w:hAnsi="Times New Roman" w:cs="Times New Roman"/>
        </w:rPr>
      </w:pPr>
    </w:p>
    <w:p w14:paraId="1F6A261D" w14:textId="77777777" w:rsidR="0017714B" w:rsidRPr="001A1EC9" w:rsidRDefault="0017714B" w:rsidP="001A1EC9">
      <w:pPr>
        <w:spacing w:line="360" w:lineRule="auto"/>
        <w:jc w:val="both"/>
        <w:rPr>
          <w:rFonts w:ascii="Times New Roman" w:hAnsi="Times New Roman" w:cs="Times New Roman"/>
        </w:rPr>
      </w:pPr>
    </w:p>
    <w:p w14:paraId="5A5577CC" w14:textId="77777777" w:rsidR="0017714B" w:rsidRPr="001A1EC9" w:rsidRDefault="0017714B" w:rsidP="001A1EC9">
      <w:pPr>
        <w:spacing w:line="360" w:lineRule="auto"/>
        <w:jc w:val="both"/>
        <w:rPr>
          <w:rFonts w:ascii="Times New Roman" w:hAnsi="Times New Roman" w:cs="Times New Roman"/>
        </w:rPr>
      </w:pPr>
    </w:p>
    <w:p w14:paraId="39EE540A" w14:textId="77777777" w:rsidR="0017714B" w:rsidRPr="001A1EC9" w:rsidRDefault="0017714B" w:rsidP="001A1EC9">
      <w:pPr>
        <w:spacing w:line="360" w:lineRule="auto"/>
        <w:jc w:val="both"/>
        <w:rPr>
          <w:rFonts w:ascii="Times New Roman" w:hAnsi="Times New Roman" w:cs="Times New Roman"/>
        </w:rPr>
      </w:pPr>
    </w:p>
    <w:p w14:paraId="290BE688" w14:textId="77777777" w:rsidR="0017714B" w:rsidRPr="001A1EC9" w:rsidRDefault="0017714B" w:rsidP="001A1EC9">
      <w:pPr>
        <w:spacing w:line="360" w:lineRule="auto"/>
        <w:jc w:val="both"/>
        <w:rPr>
          <w:rFonts w:ascii="Times New Roman" w:hAnsi="Times New Roman" w:cs="Times New Roman"/>
        </w:rPr>
      </w:pPr>
    </w:p>
    <w:p w14:paraId="00DF9545" w14:textId="77777777" w:rsidR="0017714B" w:rsidRPr="001A1EC9" w:rsidRDefault="0017714B" w:rsidP="001A1EC9">
      <w:pPr>
        <w:spacing w:line="360" w:lineRule="auto"/>
        <w:jc w:val="both"/>
        <w:rPr>
          <w:rFonts w:ascii="Times New Roman" w:hAnsi="Times New Roman" w:cs="Times New Roman"/>
        </w:rPr>
      </w:pPr>
    </w:p>
    <w:p w14:paraId="4BB12C57" w14:textId="77777777" w:rsidR="0017714B" w:rsidRPr="001A1EC9" w:rsidRDefault="0017714B" w:rsidP="001A1EC9">
      <w:pPr>
        <w:spacing w:line="360" w:lineRule="auto"/>
        <w:jc w:val="both"/>
        <w:rPr>
          <w:rFonts w:ascii="Times New Roman" w:hAnsi="Times New Roman" w:cs="Times New Roman"/>
        </w:rPr>
      </w:pPr>
    </w:p>
    <w:p w14:paraId="58DF106E" w14:textId="77777777" w:rsidR="0017714B" w:rsidRPr="001A1EC9" w:rsidRDefault="0017714B" w:rsidP="001A1EC9">
      <w:pPr>
        <w:spacing w:line="360" w:lineRule="auto"/>
        <w:jc w:val="both"/>
        <w:rPr>
          <w:rFonts w:ascii="Times New Roman" w:hAnsi="Times New Roman" w:cs="Times New Roman"/>
        </w:rPr>
      </w:pPr>
    </w:p>
    <w:p w14:paraId="38E5D2CC" w14:textId="77777777" w:rsidR="0017714B" w:rsidRPr="001A1EC9" w:rsidRDefault="0017714B" w:rsidP="001A1EC9">
      <w:pPr>
        <w:spacing w:line="360" w:lineRule="auto"/>
        <w:jc w:val="both"/>
        <w:rPr>
          <w:rFonts w:ascii="Times New Roman" w:hAnsi="Times New Roman" w:cs="Times New Roman"/>
        </w:rPr>
      </w:pPr>
    </w:p>
    <w:p w14:paraId="6F4CEB54" w14:textId="77777777" w:rsidR="0017714B" w:rsidRPr="001A1EC9" w:rsidRDefault="0017714B" w:rsidP="001A1EC9">
      <w:pPr>
        <w:spacing w:line="360" w:lineRule="auto"/>
        <w:jc w:val="both"/>
        <w:rPr>
          <w:rFonts w:ascii="Times New Roman" w:hAnsi="Times New Roman" w:cs="Times New Roman"/>
        </w:rPr>
      </w:pPr>
    </w:p>
    <w:p w14:paraId="5009147B" w14:textId="3B9123D5" w:rsidR="00C92B62" w:rsidRPr="001A1EC9" w:rsidRDefault="00C92B62" w:rsidP="001A1EC9">
      <w:pPr>
        <w:spacing w:line="360" w:lineRule="auto"/>
        <w:jc w:val="both"/>
        <w:rPr>
          <w:rFonts w:ascii="Times New Roman" w:hAnsi="Times New Roman" w:cs="Times New Roman"/>
        </w:rPr>
      </w:pPr>
      <w:r w:rsidRPr="001A1EC9">
        <w:rPr>
          <w:rFonts w:ascii="Times New Roman" w:hAnsi="Times New Roman" w:cs="Times New Roman"/>
        </w:rPr>
        <w:lastRenderedPageBreak/>
        <w:t xml:space="preserve">Consumer segmentation for IslandRest Hostel in Lagos can be approached based on various demographic, psychographic, and </w:t>
      </w:r>
      <w:r w:rsidR="00C66D64" w:rsidRPr="001A1EC9">
        <w:rPr>
          <w:rFonts w:ascii="Times New Roman" w:hAnsi="Times New Roman" w:cs="Times New Roman"/>
        </w:rPr>
        <w:t>behavioural</w:t>
      </w:r>
      <w:r w:rsidRPr="001A1EC9">
        <w:rPr>
          <w:rFonts w:ascii="Times New Roman" w:hAnsi="Times New Roman" w:cs="Times New Roman"/>
        </w:rPr>
        <w:t xml:space="preserve"> factors. Here’s a detailed breakdown of potential consumer segments that the hostel can target:</w:t>
      </w:r>
    </w:p>
    <w:p w14:paraId="07638542" w14:textId="77777777" w:rsidR="00C92B62" w:rsidRPr="001A1EC9" w:rsidRDefault="00C92B62" w:rsidP="001A1EC9">
      <w:pPr>
        <w:spacing w:line="360" w:lineRule="auto"/>
        <w:jc w:val="both"/>
        <w:rPr>
          <w:rFonts w:ascii="Times New Roman" w:hAnsi="Times New Roman" w:cs="Times New Roman"/>
          <w:b/>
          <w:bCs/>
        </w:rPr>
      </w:pPr>
      <w:r w:rsidRPr="001A1EC9">
        <w:rPr>
          <w:rFonts w:ascii="Times New Roman" w:hAnsi="Times New Roman" w:cs="Times New Roman"/>
          <w:b/>
          <w:bCs/>
        </w:rPr>
        <w:t>1. Demographic Segmentation</w:t>
      </w:r>
    </w:p>
    <w:p w14:paraId="0FFBEEE6" w14:textId="77777777" w:rsidR="00C92B62" w:rsidRPr="001A1EC9" w:rsidRDefault="00C92B62" w:rsidP="001A1EC9">
      <w:pPr>
        <w:spacing w:line="360" w:lineRule="auto"/>
        <w:jc w:val="both"/>
        <w:rPr>
          <w:rFonts w:ascii="Times New Roman" w:hAnsi="Times New Roman" w:cs="Times New Roman"/>
        </w:rPr>
      </w:pPr>
      <w:r w:rsidRPr="001A1EC9">
        <w:rPr>
          <w:rFonts w:ascii="Times New Roman" w:hAnsi="Times New Roman" w:cs="Times New Roman"/>
          <w:b/>
          <w:bCs/>
        </w:rPr>
        <w:t>a. Age:</w:t>
      </w:r>
    </w:p>
    <w:p w14:paraId="4F08B0B1" w14:textId="77777777" w:rsidR="00C92B62" w:rsidRPr="001A1EC9" w:rsidRDefault="00C92B62" w:rsidP="001A1EC9">
      <w:pPr>
        <w:numPr>
          <w:ilvl w:val="0"/>
          <w:numId w:val="111"/>
        </w:numPr>
        <w:spacing w:line="360" w:lineRule="auto"/>
        <w:jc w:val="both"/>
        <w:rPr>
          <w:rFonts w:ascii="Times New Roman" w:hAnsi="Times New Roman" w:cs="Times New Roman"/>
        </w:rPr>
      </w:pPr>
      <w:r w:rsidRPr="001A1EC9">
        <w:rPr>
          <w:rFonts w:ascii="Times New Roman" w:hAnsi="Times New Roman" w:cs="Times New Roman"/>
          <w:b/>
          <w:bCs/>
        </w:rPr>
        <w:t>Young Professionals (25-40 years):</w:t>
      </w:r>
      <w:r w:rsidRPr="001A1EC9">
        <w:rPr>
          <w:rFonts w:ascii="Times New Roman" w:hAnsi="Times New Roman" w:cs="Times New Roman"/>
        </w:rPr>
        <w:t xml:space="preserve"> Targeting individuals in this age group who are active in their careers, frequently commute between Lagos mainland and island, and seek affordable and convenient accommodation options.</w:t>
      </w:r>
    </w:p>
    <w:p w14:paraId="1B6F468D" w14:textId="77777777" w:rsidR="00C92B62" w:rsidRPr="001A1EC9" w:rsidRDefault="00C92B62" w:rsidP="001A1EC9">
      <w:pPr>
        <w:spacing w:line="360" w:lineRule="auto"/>
        <w:jc w:val="both"/>
        <w:rPr>
          <w:rFonts w:ascii="Times New Roman" w:hAnsi="Times New Roman" w:cs="Times New Roman"/>
        </w:rPr>
      </w:pPr>
      <w:r w:rsidRPr="001A1EC9">
        <w:rPr>
          <w:rFonts w:ascii="Times New Roman" w:hAnsi="Times New Roman" w:cs="Times New Roman"/>
          <w:b/>
          <w:bCs/>
        </w:rPr>
        <w:t>b. Income Level:</w:t>
      </w:r>
    </w:p>
    <w:p w14:paraId="16F2574E" w14:textId="77777777" w:rsidR="00C92B62" w:rsidRPr="001A1EC9" w:rsidRDefault="00C92B62" w:rsidP="001A1EC9">
      <w:pPr>
        <w:numPr>
          <w:ilvl w:val="0"/>
          <w:numId w:val="112"/>
        </w:numPr>
        <w:spacing w:line="360" w:lineRule="auto"/>
        <w:jc w:val="both"/>
        <w:rPr>
          <w:rFonts w:ascii="Times New Roman" w:hAnsi="Times New Roman" w:cs="Times New Roman"/>
        </w:rPr>
      </w:pPr>
      <w:r w:rsidRPr="001A1EC9">
        <w:rPr>
          <w:rFonts w:ascii="Times New Roman" w:hAnsi="Times New Roman" w:cs="Times New Roman"/>
          <w:b/>
          <w:bCs/>
        </w:rPr>
        <w:t>Middle to Upper Middle Class:</w:t>
      </w:r>
      <w:r w:rsidRPr="001A1EC9">
        <w:rPr>
          <w:rFonts w:ascii="Times New Roman" w:hAnsi="Times New Roman" w:cs="Times New Roman"/>
        </w:rPr>
        <w:t xml:space="preserve"> Individuals with moderate to high disposable income, willing to pay for comfort and security during their business trips or temporary stays.</w:t>
      </w:r>
    </w:p>
    <w:p w14:paraId="6A0C1B22" w14:textId="77777777" w:rsidR="00C92B62" w:rsidRPr="001A1EC9" w:rsidRDefault="00C92B62" w:rsidP="001A1EC9">
      <w:pPr>
        <w:spacing w:line="360" w:lineRule="auto"/>
        <w:jc w:val="both"/>
        <w:rPr>
          <w:rFonts w:ascii="Times New Roman" w:hAnsi="Times New Roman" w:cs="Times New Roman"/>
        </w:rPr>
      </w:pPr>
      <w:r w:rsidRPr="001A1EC9">
        <w:rPr>
          <w:rFonts w:ascii="Times New Roman" w:hAnsi="Times New Roman" w:cs="Times New Roman"/>
          <w:b/>
          <w:bCs/>
        </w:rPr>
        <w:t>c. Occupation:</w:t>
      </w:r>
    </w:p>
    <w:p w14:paraId="6D79D259" w14:textId="77777777" w:rsidR="00C92B62" w:rsidRPr="001A1EC9" w:rsidRDefault="00C92B62" w:rsidP="001A1EC9">
      <w:pPr>
        <w:numPr>
          <w:ilvl w:val="0"/>
          <w:numId w:val="113"/>
        </w:numPr>
        <w:spacing w:line="360" w:lineRule="auto"/>
        <w:jc w:val="both"/>
        <w:rPr>
          <w:rFonts w:ascii="Times New Roman" w:hAnsi="Times New Roman" w:cs="Times New Roman"/>
        </w:rPr>
      </w:pPr>
      <w:r w:rsidRPr="001A1EC9">
        <w:rPr>
          <w:rFonts w:ascii="Times New Roman" w:hAnsi="Times New Roman" w:cs="Times New Roman"/>
          <w:b/>
          <w:bCs/>
        </w:rPr>
        <w:t>Corporate Employees:</w:t>
      </w:r>
      <w:r w:rsidRPr="001A1EC9">
        <w:rPr>
          <w:rFonts w:ascii="Times New Roman" w:hAnsi="Times New Roman" w:cs="Times New Roman"/>
        </w:rPr>
        <w:t xml:space="preserve"> Professionals working in sectors such as finance, technology, consulting, and media, who often need temporary lodging close to their workplaces on Lagos Island.</w:t>
      </w:r>
    </w:p>
    <w:p w14:paraId="758788DB" w14:textId="77777777" w:rsidR="00C92B62" w:rsidRPr="001A1EC9" w:rsidRDefault="00C92B62" w:rsidP="001A1EC9">
      <w:pPr>
        <w:spacing w:line="360" w:lineRule="auto"/>
        <w:jc w:val="both"/>
        <w:rPr>
          <w:rFonts w:ascii="Times New Roman" w:hAnsi="Times New Roman" w:cs="Times New Roman"/>
          <w:b/>
          <w:bCs/>
        </w:rPr>
      </w:pPr>
      <w:r w:rsidRPr="001A1EC9">
        <w:rPr>
          <w:rFonts w:ascii="Times New Roman" w:hAnsi="Times New Roman" w:cs="Times New Roman"/>
          <w:b/>
          <w:bCs/>
        </w:rPr>
        <w:t>2. Psychographic Segmentation</w:t>
      </w:r>
    </w:p>
    <w:p w14:paraId="6B9A2262" w14:textId="77777777" w:rsidR="00C92B62" w:rsidRPr="001A1EC9" w:rsidRDefault="00C92B62" w:rsidP="001A1EC9">
      <w:pPr>
        <w:spacing w:line="360" w:lineRule="auto"/>
        <w:jc w:val="both"/>
        <w:rPr>
          <w:rFonts w:ascii="Times New Roman" w:hAnsi="Times New Roman" w:cs="Times New Roman"/>
        </w:rPr>
      </w:pPr>
      <w:r w:rsidRPr="001A1EC9">
        <w:rPr>
          <w:rFonts w:ascii="Times New Roman" w:hAnsi="Times New Roman" w:cs="Times New Roman"/>
          <w:b/>
          <w:bCs/>
        </w:rPr>
        <w:t>a. Lifestyle:</w:t>
      </w:r>
    </w:p>
    <w:p w14:paraId="1325E7F0" w14:textId="77777777" w:rsidR="00C92B62" w:rsidRPr="001A1EC9" w:rsidRDefault="00C92B62" w:rsidP="001A1EC9">
      <w:pPr>
        <w:numPr>
          <w:ilvl w:val="0"/>
          <w:numId w:val="114"/>
        </w:numPr>
        <w:spacing w:line="360" w:lineRule="auto"/>
        <w:jc w:val="both"/>
        <w:rPr>
          <w:rFonts w:ascii="Times New Roman" w:hAnsi="Times New Roman" w:cs="Times New Roman"/>
        </w:rPr>
      </w:pPr>
      <w:r w:rsidRPr="001A1EC9">
        <w:rPr>
          <w:rFonts w:ascii="Times New Roman" w:hAnsi="Times New Roman" w:cs="Times New Roman"/>
          <w:b/>
          <w:bCs/>
        </w:rPr>
        <w:t>Busy and Mobile:</w:t>
      </w:r>
      <w:r w:rsidRPr="001A1EC9">
        <w:rPr>
          <w:rFonts w:ascii="Times New Roman" w:hAnsi="Times New Roman" w:cs="Times New Roman"/>
        </w:rPr>
        <w:t xml:space="preserve"> Targeting individuals with busy schedules and mobile lifestyles who prioritize convenience and flexibility in their accommodation choices.</w:t>
      </w:r>
    </w:p>
    <w:p w14:paraId="303FB00A" w14:textId="77777777" w:rsidR="00C92B62" w:rsidRPr="001A1EC9" w:rsidRDefault="00C92B62" w:rsidP="001A1EC9">
      <w:pPr>
        <w:spacing w:line="360" w:lineRule="auto"/>
        <w:jc w:val="both"/>
        <w:rPr>
          <w:rFonts w:ascii="Times New Roman" w:hAnsi="Times New Roman" w:cs="Times New Roman"/>
        </w:rPr>
      </w:pPr>
      <w:r w:rsidRPr="001A1EC9">
        <w:rPr>
          <w:rFonts w:ascii="Times New Roman" w:hAnsi="Times New Roman" w:cs="Times New Roman"/>
          <w:b/>
          <w:bCs/>
        </w:rPr>
        <w:t>b. Values and Preferences:</w:t>
      </w:r>
    </w:p>
    <w:p w14:paraId="16513EE9" w14:textId="77777777" w:rsidR="00C92B62" w:rsidRPr="001A1EC9" w:rsidRDefault="00C92B62" w:rsidP="001A1EC9">
      <w:pPr>
        <w:numPr>
          <w:ilvl w:val="0"/>
          <w:numId w:val="115"/>
        </w:numPr>
        <w:spacing w:line="360" w:lineRule="auto"/>
        <w:jc w:val="both"/>
        <w:rPr>
          <w:rFonts w:ascii="Times New Roman" w:hAnsi="Times New Roman" w:cs="Times New Roman"/>
        </w:rPr>
      </w:pPr>
      <w:r w:rsidRPr="001A1EC9">
        <w:rPr>
          <w:rFonts w:ascii="Times New Roman" w:hAnsi="Times New Roman" w:cs="Times New Roman"/>
          <w:b/>
          <w:bCs/>
        </w:rPr>
        <w:t>Environmentally Conscious:</w:t>
      </w:r>
      <w:r w:rsidRPr="001A1EC9">
        <w:rPr>
          <w:rFonts w:ascii="Times New Roman" w:hAnsi="Times New Roman" w:cs="Times New Roman"/>
        </w:rPr>
        <w:t xml:space="preserve"> Attracting guests who value sustainability practices and prefer accommodations that support eco-friendly initiatives.</w:t>
      </w:r>
    </w:p>
    <w:p w14:paraId="45E72ADD" w14:textId="77777777" w:rsidR="00C92B62" w:rsidRPr="001A1EC9" w:rsidRDefault="00C92B62" w:rsidP="001A1EC9">
      <w:pPr>
        <w:spacing w:line="360" w:lineRule="auto"/>
        <w:jc w:val="both"/>
        <w:rPr>
          <w:rFonts w:ascii="Times New Roman" w:hAnsi="Times New Roman" w:cs="Times New Roman"/>
          <w:b/>
          <w:bCs/>
        </w:rPr>
      </w:pPr>
      <w:r w:rsidRPr="001A1EC9">
        <w:rPr>
          <w:rFonts w:ascii="Times New Roman" w:hAnsi="Times New Roman" w:cs="Times New Roman"/>
          <w:b/>
          <w:bCs/>
        </w:rPr>
        <w:t>3. Behavioral Segmentation</w:t>
      </w:r>
    </w:p>
    <w:p w14:paraId="50643F4B" w14:textId="77777777" w:rsidR="00C92B62" w:rsidRPr="001A1EC9" w:rsidRDefault="00C92B62" w:rsidP="001A1EC9">
      <w:pPr>
        <w:spacing w:line="360" w:lineRule="auto"/>
        <w:jc w:val="both"/>
        <w:rPr>
          <w:rFonts w:ascii="Times New Roman" w:hAnsi="Times New Roman" w:cs="Times New Roman"/>
        </w:rPr>
      </w:pPr>
      <w:r w:rsidRPr="001A1EC9">
        <w:rPr>
          <w:rFonts w:ascii="Times New Roman" w:hAnsi="Times New Roman" w:cs="Times New Roman"/>
          <w:b/>
          <w:bCs/>
        </w:rPr>
        <w:t>a. Usage Occasion:</w:t>
      </w:r>
    </w:p>
    <w:p w14:paraId="30DD0660" w14:textId="77777777" w:rsidR="00C92B62" w:rsidRPr="001A1EC9" w:rsidRDefault="00C92B62" w:rsidP="001A1EC9">
      <w:pPr>
        <w:numPr>
          <w:ilvl w:val="0"/>
          <w:numId w:val="116"/>
        </w:numPr>
        <w:spacing w:line="360" w:lineRule="auto"/>
        <w:jc w:val="both"/>
        <w:rPr>
          <w:rFonts w:ascii="Times New Roman" w:hAnsi="Times New Roman" w:cs="Times New Roman"/>
        </w:rPr>
      </w:pPr>
      <w:r w:rsidRPr="001A1EC9">
        <w:rPr>
          <w:rFonts w:ascii="Times New Roman" w:hAnsi="Times New Roman" w:cs="Times New Roman"/>
          <w:b/>
          <w:bCs/>
        </w:rPr>
        <w:t>Business Travelers:</w:t>
      </w:r>
      <w:r w:rsidRPr="001A1EC9">
        <w:rPr>
          <w:rFonts w:ascii="Times New Roman" w:hAnsi="Times New Roman" w:cs="Times New Roman"/>
        </w:rPr>
        <w:t xml:space="preserve"> Targeting individuals traveling for work purposes, requiring short-term accommodations close to business districts.</w:t>
      </w:r>
    </w:p>
    <w:p w14:paraId="2A4A5A75" w14:textId="77777777" w:rsidR="00C92B62" w:rsidRPr="001A1EC9" w:rsidRDefault="00C92B62" w:rsidP="001A1EC9">
      <w:pPr>
        <w:spacing w:line="360" w:lineRule="auto"/>
        <w:jc w:val="both"/>
        <w:rPr>
          <w:rFonts w:ascii="Times New Roman" w:hAnsi="Times New Roman" w:cs="Times New Roman"/>
        </w:rPr>
      </w:pPr>
      <w:r w:rsidRPr="001A1EC9">
        <w:rPr>
          <w:rFonts w:ascii="Times New Roman" w:hAnsi="Times New Roman" w:cs="Times New Roman"/>
          <w:b/>
          <w:bCs/>
        </w:rPr>
        <w:t>b. Purchase Behavior:</w:t>
      </w:r>
    </w:p>
    <w:p w14:paraId="017CFC38" w14:textId="77777777" w:rsidR="00C92B62" w:rsidRPr="001A1EC9" w:rsidRDefault="00C92B62" w:rsidP="001A1EC9">
      <w:pPr>
        <w:numPr>
          <w:ilvl w:val="0"/>
          <w:numId w:val="117"/>
        </w:numPr>
        <w:spacing w:line="360" w:lineRule="auto"/>
        <w:jc w:val="both"/>
        <w:rPr>
          <w:rFonts w:ascii="Times New Roman" w:hAnsi="Times New Roman" w:cs="Times New Roman"/>
        </w:rPr>
      </w:pPr>
      <w:r w:rsidRPr="001A1EC9">
        <w:rPr>
          <w:rFonts w:ascii="Times New Roman" w:hAnsi="Times New Roman" w:cs="Times New Roman"/>
          <w:b/>
          <w:bCs/>
        </w:rPr>
        <w:lastRenderedPageBreak/>
        <w:t>Repeat Visitors:</w:t>
      </w:r>
      <w:r w:rsidRPr="001A1EC9">
        <w:rPr>
          <w:rFonts w:ascii="Times New Roman" w:hAnsi="Times New Roman" w:cs="Times New Roman"/>
        </w:rPr>
        <w:t xml:space="preserve"> Focusing on guests who frequently travel to Lagos for business or visiting family and friends, seeking reliable and consistent lodging options.</w:t>
      </w:r>
    </w:p>
    <w:p w14:paraId="32E4AF49" w14:textId="77777777" w:rsidR="00C92B62" w:rsidRPr="001A1EC9" w:rsidRDefault="00C92B62" w:rsidP="001A1EC9">
      <w:pPr>
        <w:spacing w:line="360" w:lineRule="auto"/>
        <w:jc w:val="both"/>
        <w:rPr>
          <w:rFonts w:ascii="Times New Roman" w:hAnsi="Times New Roman" w:cs="Times New Roman"/>
          <w:b/>
          <w:bCs/>
        </w:rPr>
      </w:pPr>
      <w:r w:rsidRPr="001A1EC9">
        <w:rPr>
          <w:rFonts w:ascii="Times New Roman" w:hAnsi="Times New Roman" w:cs="Times New Roman"/>
          <w:b/>
          <w:bCs/>
        </w:rPr>
        <w:t>4. Geographical Segmentation</w:t>
      </w:r>
    </w:p>
    <w:p w14:paraId="0A254D2E" w14:textId="77777777" w:rsidR="00C92B62" w:rsidRPr="001A1EC9" w:rsidRDefault="00C92B62" w:rsidP="001A1EC9">
      <w:pPr>
        <w:spacing w:line="360" w:lineRule="auto"/>
        <w:jc w:val="both"/>
        <w:rPr>
          <w:rFonts w:ascii="Times New Roman" w:hAnsi="Times New Roman" w:cs="Times New Roman"/>
        </w:rPr>
      </w:pPr>
      <w:r w:rsidRPr="001A1EC9">
        <w:rPr>
          <w:rFonts w:ascii="Times New Roman" w:hAnsi="Times New Roman" w:cs="Times New Roman"/>
          <w:b/>
          <w:bCs/>
        </w:rPr>
        <w:t>a. Proximity to Work:</w:t>
      </w:r>
    </w:p>
    <w:p w14:paraId="540E8B87" w14:textId="77777777" w:rsidR="00C92B62" w:rsidRPr="001A1EC9" w:rsidRDefault="00C92B62" w:rsidP="001A1EC9">
      <w:pPr>
        <w:numPr>
          <w:ilvl w:val="0"/>
          <w:numId w:val="118"/>
        </w:numPr>
        <w:spacing w:line="360" w:lineRule="auto"/>
        <w:jc w:val="both"/>
        <w:rPr>
          <w:rFonts w:ascii="Times New Roman" w:hAnsi="Times New Roman" w:cs="Times New Roman"/>
        </w:rPr>
      </w:pPr>
      <w:r w:rsidRPr="001A1EC9">
        <w:rPr>
          <w:rFonts w:ascii="Times New Roman" w:hAnsi="Times New Roman" w:cs="Times New Roman"/>
          <w:b/>
          <w:bCs/>
        </w:rPr>
        <w:t>Mainland to Island Commuters:</w:t>
      </w:r>
      <w:r w:rsidRPr="001A1EC9">
        <w:rPr>
          <w:rFonts w:ascii="Times New Roman" w:hAnsi="Times New Roman" w:cs="Times New Roman"/>
        </w:rPr>
        <w:t xml:space="preserve"> Specifically targeting individuals who commute daily from areas like Ikorodu, Ikeja, or </w:t>
      </w:r>
      <w:proofErr w:type="spellStart"/>
      <w:r w:rsidRPr="001A1EC9">
        <w:rPr>
          <w:rFonts w:ascii="Times New Roman" w:hAnsi="Times New Roman" w:cs="Times New Roman"/>
        </w:rPr>
        <w:t>Festac</w:t>
      </w:r>
      <w:proofErr w:type="spellEnd"/>
      <w:r w:rsidRPr="001A1EC9">
        <w:rPr>
          <w:rFonts w:ascii="Times New Roman" w:hAnsi="Times New Roman" w:cs="Times New Roman"/>
        </w:rPr>
        <w:t xml:space="preserve"> to Lagos Island for work, addressing their need for convenient overnight stays.</w:t>
      </w:r>
    </w:p>
    <w:p w14:paraId="4D0BA9DF" w14:textId="77777777" w:rsidR="00C92B62" w:rsidRPr="001A1EC9" w:rsidRDefault="00C92B62" w:rsidP="001A1EC9">
      <w:pPr>
        <w:spacing w:line="360" w:lineRule="auto"/>
        <w:jc w:val="both"/>
        <w:rPr>
          <w:rFonts w:ascii="Times New Roman" w:hAnsi="Times New Roman" w:cs="Times New Roman"/>
        </w:rPr>
      </w:pPr>
      <w:r w:rsidRPr="001A1EC9">
        <w:rPr>
          <w:rFonts w:ascii="Times New Roman" w:hAnsi="Times New Roman" w:cs="Times New Roman"/>
          <w:b/>
          <w:bCs/>
        </w:rPr>
        <w:t xml:space="preserve">b. </w:t>
      </w:r>
      <w:proofErr w:type="spellStart"/>
      <w:r w:rsidRPr="001A1EC9">
        <w:rPr>
          <w:rFonts w:ascii="Times New Roman" w:hAnsi="Times New Roman" w:cs="Times New Roman"/>
          <w:b/>
          <w:bCs/>
        </w:rPr>
        <w:t>Neighborhood</w:t>
      </w:r>
      <w:proofErr w:type="spellEnd"/>
      <w:r w:rsidRPr="001A1EC9">
        <w:rPr>
          <w:rFonts w:ascii="Times New Roman" w:hAnsi="Times New Roman" w:cs="Times New Roman"/>
          <w:b/>
          <w:bCs/>
        </w:rPr>
        <w:t xml:space="preserve"> Preferences:</w:t>
      </w:r>
    </w:p>
    <w:p w14:paraId="5380C0DA" w14:textId="77777777" w:rsidR="00C92B62" w:rsidRPr="001A1EC9" w:rsidRDefault="00C92B62" w:rsidP="001A1EC9">
      <w:pPr>
        <w:numPr>
          <w:ilvl w:val="0"/>
          <w:numId w:val="119"/>
        </w:numPr>
        <w:spacing w:line="360" w:lineRule="auto"/>
        <w:jc w:val="both"/>
        <w:rPr>
          <w:rFonts w:ascii="Times New Roman" w:hAnsi="Times New Roman" w:cs="Times New Roman"/>
        </w:rPr>
      </w:pPr>
      <w:r w:rsidRPr="001A1EC9">
        <w:rPr>
          <w:rFonts w:ascii="Times New Roman" w:hAnsi="Times New Roman" w:cs="Times New Roman"/>
          <w:b/>
          <w:bCs/>
        </w:rPr>
        <w:t>Lagos Island Residents:</w:t>
      </w:r>
      <w:r w:rsidRPr="001A1EC9">
        <w:rPr>
          <w:rFonts w:ascii="Times New Roman" w:hAnsi="Times New Roman" w:cs="Times New Roman"/>
        </w:rPr>
        <w:t xml:space="preserve"> Offering staycation options for residents seeking temporary accommodation due to home renovations, family visits, or leisure purposes.</w:t>
      </w:r>
    </w:p>
    <w:p w14:paraId="0D735A2B" w14:textId="77777777" w:rsidR="00C92B62" w:rsidRPr="001A1EC9" w:rsidRDefault="00C92B62" w:rsidP="001A1EC9">
      <w:pPr>
        <w:spacing w:line="360" w:lineRule="auto"/>
        <w:jc w:val="both"/>
        <w:rPr>
          <w:rFonts w:ascii="Times New Roman" w:hAnsi="Times New Roman" w:cs="Times New Roman"/>
          <w:b/>
          <w:bCs/>
        </w:rPr>
      </w:pPr>
      <w:r w:rsidRPr="001A1EC9">
        <w:rPr>
          <w:rFonts w:ascii="Times New Roman" w:hAnsi="Times New Roman" w:cs="Times New Roman"/>
          <w:b/>
          <w:bCs/>
        </w:rPr>
        <w:t>Tailoring Services to Consumer Segments</w:t>
      </w:r>
    </w:p>
    <w:p w14:paraId="1D56D779" w14:textId="77777777" w:rsidR="00C92B62" w:rsidRPr="001A1EC9" w:rsidRDefault="00C92B62" w:rsidP="001A1EC9">
      <w:pPr>
        <w:numPr>
          <w:ilvl w:val="0"/>
          <w:numId w:val="120"/>
        </w:numPr>
        <w:spacing w:line="360" w:lineRule="auto"/>
        <w:jc w:val="both"/>
        <w:rPr>
          <w:rFonts w:ascii="Times New Roman" w:hAnsi="Times New Roman" w:cs="Times New Roman"/>
        </w:rPr>
      </w:pPr>
      <w:r w:rsidRPr="001A1EC9">
        <w:rPr>
          <w:rFonts w:ascii="Times New Roman" w:hAnsi="Times New Roman" w:cs="Times New Roman"/>
          <w:b/>
          <w:bCs/>
        </w:rPr>
        <w:t>Customized Packages:</w:t>
      </w:r>
      <w:r w:rsidRPr="001A1EC9">
        <w:rPr>
          <w:rFonts w:ascii="Times New Roman" w:hAnsi="Times New Roman" w:cs="Times New Roman"/>
        </w:rPr>
        <w:t xml:space="preserve"> Offering flexible pricing and packages tailored to the needs of each segment, such as corporate discounts, extended stay options, and bundled services (e.g., meals, workspace access).</w:t>
      </w:r>
    </w:p>
    <w:p w14:paraId="27950B1C" w14:textId="77777777" w:rsidR="00C92B62" w:rsidRPr="001A1EC9" w:rsidRDefault="00C92B62" w:rsidP="001A1EC9">
      <w:pPr>
        <w:numPr>
          <w:ilvl w:val="0"/>
          <w:numId w:val="120"/>
        </w:numPr>
        <w:spacing w:line="360" w:lineRule="auto"/>
        <w:jc w:val="both"/>
        <w:rPr>
          <w:rFonts w:ascii="Times New Roman" w:hAnsi="Times New Roman" w:cs="Times New Roman"/>
        </w:rPr>
      </w:pPr>
      <w:r w:rsidRPr="001A1EC9">
        <w:rPr>
          <w:rFonts w:ascii="Times New Roman" w:hAnsi="Times New Roman" w:cs="Times New Roman"/>
          <w:b/>
          <w:bCs/>
        </w:rPr>
        <w:t>Personalized Experience:</w:t>
      </w:r>
      <w:r w:rsidRPr="001A1EC9">
        <w:rPr>
          <w:rFonts w:ascii="Times New Roman" w:hAnsi="Times New Roman" w:cs="Times New Roman"/>
        </w:rPr>
        <w:t xml:space="preserve"> Providing personalized services based on guest preferences and past behavior, enhancing customer satisfaction and loyalty.</w:t>
      </w:r>
    </w:p>
    <w:p w14:paraId="1BD7F5F5" w14:textId="77777777" w:rsidR="00C92B62" w:rsidRPr="001A1EC9" w:rsidRDefault="00C92B62" w:rsidP="001A1EC9">
      <w:pPr>
        <w:numPr>
          <w:ilvl w:val="0"/>
          <w:numId w:val="120"/>
        </w:numPr>
        <w:spacing w:line="360" w:lineRule="auto"/>
        <w:jc w:val="both"/>
        <w:rPr>
          <w:rFonts w:ascii="Times New Roman" w:hAnsi="Times New Roman" w:cs="Times New Roman"/>
        </w:rPr>
      </w:pPr>
      <w:r w:rsidRPr="001A1EC9">
        <w:rPr>
          <w:rFonts w:ascii="Times New Roman" w:hAnsi="Times New Roman" w:cs="Times New Roman"/>
          <w:b/>
          <w:bCs/>
        </w:rPr>
        <w:t>Marketing Strategies:</w:t>
      </w:r>
      <w:r w:rsidRPr="001A1EC9">
        <w:rPr>
          <w:rFonts w:ascii="Times New Roman" w:hAnsi="Times New Roman" w:cs="Times New Roman"/>
        </w:rPr>
        <w:t xml:space="preserve"> Utilizing targeted digital marketing campaigns, social media engagement, and partnerships with local businesses to reach and resonate with specific consumer segments.</w:t>
      </w:r>
    </w:p>
    <w:p w14:paraId="4703881A" w14:textId="77777777" w:rsidR="00C92B62" w:rsidRPr="001A1EC9" w:rsidRDefault="00C92B62" w:rsidP="001A1EC9">
      <w:pPr>
        <w:spacing w:line="360" w:lineRule="auto"/>
        <w:jc w:val="both"/>
        <w:rPr>
          <w:rFonts w:ascii="Times New Roman" w:hAnsi="Times New Roman" w:cs="Times New Roman"/>
        </w:rPr>
      </w:pPr>
      <w:r w:rsidRPr="001A1EC9">
        <w:rPr>
          <w:rFonts w:ascii="Times New Roman" w:hAnsi="Times New Roman" w:cs="Times New Roman"/>
        </w:rPr>
        <w:t>By effectively segmenting its target audience based on these criteria, IslandRest Hostel can optimize its marketing efforts, enhance guest satisfaction, and establish a strong brand presence in the competitive hospitality market of Lagos Island.</w:t>
      </w:r>
    </w:p>
    <w:p w14:paraId="405C53DF" w14:textId="2ADF480D" w:rsidR="0017714B" w:rsidRPr="001A1EC9" w:rsidRDefault="0017714B" w:rsidP="001A1EC9">
      <w:pPr>
        <w:spacing w:line="360" w:lineRule="auto"/>
        <w:jc w:val="both"/>
        <w:rPr>
          <w:rFonts w:ascii="Times New Roman" w:hAnsi="Times New Roman" w:cs="Times New Roman"/>
        </w:rPr>
      </w:pPr>
    </w:p>
    <w:p w14:paraId="59B55BD4" w14:textId="77777777" w:rsidR="00C92B62" w:rsidRPr="001A1EC9" w:rsidRDefault="00C92B62" w:rsidP="001A1EC9">
      <w:pPr>
        <w:spacing w:line="360" w:lineRule="auto"/>
        <w:jc w:val="both"/>
        <w:rPr>
          <w:rFonts w:ascii="Times New Roman" w:hAnsi="Times New Roman" w:cs="Times New Roman"/>
        </w:rPr>
      </w:pPr>
    </w:p>
    <w:p w14:paraId="5716466E" w14:textId="77777777" w:rsidR="00C92B62" w:rsidRPr="001A1EC9" w:rsidRDefault="00C92B62" w:rsidP="001A1EC9">
      <w:pPr>
        <w:spacing w:line="360" w:lineRule="auto"/>
        <w:jc w:val="both"/>
        <w:rPr>
          <w:rFonts w:ascii="Times New Roman" w:hAnsi="Times New Roman" w:cs="Times New Roman"/>
        </w:rPr>
      </w:pPr>
    </w:p>
    <w:p w14:paraId="5D570D3A" w14:textId="77777777" w:rsidR="00C92B62" w:rsidRPr="001A1EC9" w:rsidRDefault="00C92B62" w:rsidP="001A1EC9">
      <w:pPr>
        <w:spacing w:line="360" w:lineRule="auto"/>
        <w:jc w:val="both"/>
        <w:rPr>
          <w:rFonts w:ascii="Times New Roman" w:hAnsi="Times New Roman" w:cs="Times New Roman"/>
        </w:rPr>
      </w:pPr>
    </w:p>
    <w:p w14:paraId="08E33416" w14:textId="77777777" w:rsidR="0085402F" w:rsidRPr="001A1EC9" w:rsidRDefault="0085402F" w:rsidP="001A1EC9">
      <w:pPr>
        <w:spacing w:line="360" w:lineRule="auto"/>
        <w:jc w:val="both"/>
        <w:rPr>
          <w:rFonts w:ascii="Times New Roman" w:hAnsi="Times New Roman" w:cs="Times New Roman"/>
        </w:rPr>
      </w:pPr>
    </w:p>
    <w:p w14:paraId="51E6D768" w14:textId="77777777" w:rsidR="0085402F" w:rsidRPr="001A1EC9" w:rsidRDefault="0085402F" w:rsidP="001A1EC9">
      <w:pPr>
        <w:spacing w:line="360" w:lineRule="auto"/>
        <w:jc w:val="both"/>
        <w:rPr>
          <w:rFonts w:ascii="Times New Roman" w:hAnsi="Times New Roman" w:cs="Times New Roman"/>
        </w:rPr>
      </w:pPr>
    </w:p>
    <w:p w14:paraId="38824958" w14:textId="6C307C44" w:rsidR="0085402F" w:rsidRPr="000E3B61" w:rsidRDefault="0085402F" w:rsidP="003660C0">
      <w:pPr>
        <w:spacing w:line="360" w:lineRule="auto"/>
        <w:jc w:val="center"/>
        <w:rPr>
          <w:rFonts w:ascii="Times New Roman" w:hAnsi="Times New Roman" w:cs="Times New Roman"/>
          <w:b/>
          <w:bCs/>
          <w:sz w:val="48"/>
          <w:szCs w:val="48"/>
        </w:rPr>
      </w:pPr>
      <w:r w:rsidRPr="000E3B61">
        <w:rPr>
          <w:rFonts w:ascii="Times New Roman" w:hAnsi="Times New Roman" w:cs="Times New Roman"/>
          <w:b/>
          <w:bCs/>
          <w:sz w:val="48"/>
          <w:szCs w:val="48"/>
        </w:rPr>
        <w:lastRenderedPageBreak/>
        <w:t>PRODUCT DEVELOPMENT</w:t>
      </w:r>
    </w:p>
    <w:p w14:paraId="0BE3E675" w14:textId="77777777" w:rsidR="00F31334" w:rsidRPr="000E3B61" w:rsidRDefault="00F31334" w:rsidP="001A1EC9">
      <w:pPr>
        <w:spacing w:line="360" w:lineRule="auto"/>
        <w:jc w:val="both"/>
        <w:rPr>
          <w:rFonts w:ascii="Times New Roman" w:hAnsi="Times New Roman" w:cs="Times New Roman"/>
        </w:rPr>
      </w:pPr>
      <w:r w:rsidRPr="000E3B61">
        <w:rPr>
          <w:rFonts w:ascii="Times New Roman" w:hAnsi="Times New Roman" w:cs="Times New Roman"/>
        </w:rPr>
        <w:t>Product development for IslandRest Hostel involves creating a unique and compelling accommodation experience that meets the needs of its target market in Lagos. Here’s a structured approach to product development:</w:t>
      </w:r>
    </w:p>
    <w:p w14:paraId="410CBDFE" w14:textId="77777777" w:rsidR="00F31334" w:rsidRPr="000E3B61" w:rsidRDefault="00F31334" w:rsidP="001A1EC9">
      <w:pPr>
        <w:spacing w:line="360" w:lineRule="auto"/>
        <w:jc w:val="both"/>
        <w:rPr>
          <w:rFonts w:ascii="Times New Roman" w:hAnsi="Times New Roman" w:cs="Times New Roman"/>
        </w:rPr>
      </w:pPr>
      <w:r w:rsidRPr="000E3B61">
        <w:rPr>
          <w:rFonts w:ascii="Times New Roman" w:hAnsi="Times New Roman" w:cs="Times New Roman"/>
        </w:rPr>
        <w:t xml:space="preserve">1. </w:t>
      </w:r>
      <w:r w:rsidRPr="000E3B61">
        <w:rPr>
          <w:rFonts w:ascii="Times New Roman" w:hAnsi="Times New Roman" w:cs="Times New Roman"/>
          <w:b/>
          <w:bCs/>
        </w:rPr>
        <w:t>Concept Development</w:t>
      </w:r>
    </w:p>
    <w:p w14:paraId="20E1888D" w14:textId="77777777" w:rsidR="00F31334" w:rsidRPr="000E3B61" w:rsidRDefault="00F31334" w:rsidP="001A1EC9">
      <w:pPr>
        <w:spacing w:line="360" w:lineRule="auto"/>
        <w:jc w:val="both"/>
        <w:rPr>
          <w:rFonts w:ascii="Times New Roman" w:hAnsi="Times New Roman" w:cs="Times New Roman"/>
          <w:b/>
          <w:bCs/>
        </w:rPr>
      </w:pPr>
      <w:r w:rsidRPr="000E3B61">
        <w:rPr>
          <w:rFonts w:ascii="Times New Roman" w:hAnsi="Times New Roman" w:cs="Times New Roman"/>
        </w:rPr>
        <w:t xml:space="preserve">a. </w:t>
      </w:r>
      <w:r w:rsidRPr="000E3B61">
        <w:rPr>
          <w:rFonts w:ascii="Times New Roman" w:hAnsi="Times New Roman" w:cs="Times New Roman"/>
          <w:b/>
          <w:bCs/>
        </w:rPr>
        <w:t>Define the Unique Selling Proposition (USP):</w:t>
      </w:r>
    </w:p>
    <w:p w14:paraId="07404372" w14:textId="77777777" w:rsidR="00F31334" w:rsidRPr="000E3B61" w:rsidRDefault="00F31334" w:rsidP="001A1EC9">
      <w:pPr>
        <w:numPr>
          <w:ilvl w:val="0"/>
          <w:numId w:val="129"/>
        </w:numPr>
        <w:spacing w:line="360" w:lineRule="auto"/>
        <w:jc w:val="both"/>
        <w:rPr>
          <w:rFonts w:ascii="Times New Roman" w:hAnsi="Times New Roman" w:cs="Times New Roman"/>
        </w:rPr>
      </w:pPr>
      <w:r w:rsidRPr="000E3B61">
        <w:rPr>
          <w:rFonts w:ascii="Times New Roman" w:hAnsi="Times New Roman" w:cs="Times New Roman"/>
        </w:rPr>
        <w:t>Emphasize convenience, affordability, and security as core USPs.</w:t>
      </w:r>
    </w:p>
    <w:p w14:paraId="4768250F" w14:textId="77777777" w:rsidR="00F31334" w:rsidRPr="000E3B61" w:rsidRDefault="00F31334" w:rsidP="001A1EC9">
      <w:pPr>
        <w:numPr>
          <w:ilvl w:val="0"/>
          <w:numId w:val="129"/>
        </w:numPr>
        <w:spacing w:line="360" w:lineRule="auto"/>
        <w:jc w:val="both"/>
        <w:rPr>
          <w:rFonts w:ascii="Times New Roman" w:hAnsi="Times New Roman" w:cs="Times New Roman"/>
        </w:rPr>
      </w:pPr>
      <w:r w:rsidRPr="000E3B61">
        <w:rPr>
          <w:rFonts w:ascii="Times New Roman" w:hAnsi="Times New Roman" w:cs="Times New Roman"/>
        </w:rPr>
        <w:t>Highlight proximity to business districts on Lagos Island and competitive pricing compared to traditional accommodations.</w:t>
      </w:r>
    </w:p>
    <w:p w14:paraId="01629695" w14:textId="77777777" w:rsidR="00F31334" w:rsidRPr="000E3B61" w:rsidRDefault="00F31334" w:rsidP="001A1EC9">
      <w:pPr>
        <w:spacing w:line="360" w:lineRule="auto"/>
        <w:jc w:val="both"/>
        <w:rPr>
          <w:rFonts w:ascii="Times New Roman" w:hAnsi="Times New Roman" w:cs="Times New Roman"/>
          <w:b/>
          <w:bCs/>
        </w:rPr>
      </w:pPr>
      <w:r w:rsidRPr="000E3B61">
        <w:rPr>
          <w:rFonts w:ascii="Times New Roman" w:hAnsi="Times New Roman" w:cs="Times New Roman"/>
        </w:rPr>
        <w:t>b</w:t>
      </w:r>
      <w:r w:rsidRPr="000E3B61">
        <w:rPr>
          <w:rFonts w:ascii="Times New Roman" w:hAnsi="Times New Roman" w:cs="Times New Roman"/>
          <w:b/>
          <w:bCs/>
        </w:rPr>
        <w:t>. Identify Key Features and Amenities:</w:t>
      </w:r>
    </w:p>
    <w:p w14:paraId="3E377558" w14:textId="77777777" w:rsidR="00F31334" w:rsidRPr="000E3B61" w:rsidRDefault="00F31334" w:rsidP="001A1EC9">
      <w:pPr>
        <w:numPr>
          <w:ilvl w:val="0"/>
          <w:numId w:val="130"/>
        </w:numPr>
        <w:spacing w:line="360" w:lineRule="auto"/>
        <w:jc w:val="both"/>
        <w:rPr>
          <w:rFonts w:ascii="Times New Roman" w:hAnsi="Times New Roman" w:cs="Times New Roman"/>
        </w:rPr>
      </w:pPr>
      <w:r w:rsidRPr="000E3B61">
        <w:rPr>
          <w:rFonts w:ascii="Times New Roman" w:hAnsi="Times New Roman" w:cs="Times New Roman"/>
        </w:rPr>
        <w:t>Private and shared room options with comfortable bedding and essential amenities.</w:t>
      </w:r>
    </w:p>
    <w:p w14:paraId="709D990B" w14:textId="77777777" w:rsidR="00F31334" w:rsidRPr="000E3B61" w:rsidRDefault="00F31334" w:rsidP="001A1EC9">
      <w:pPr>
        <w:numPr>
          <w:ilvl w:val="0"/>
          <w:numId w:val="130"/>
        </w:numPr>
        <w:spacing w:line="360" w:lineRule="auto"/>
        <w:jc w:val="both"/>
        <w:rPr>
          <w:rFonts w:ascii="Times New Roman" w:hAnsi="Times New Roman" w:cs="Times New Roman"/>
        </w:rPr>
      </w:pPr>
      <w:r w:rsidRPr="000E3B61">
        <w:rPr>
          <w:rFonts w:ascii="Times New Roman" w:hAnsi="Times New Roman" w:cs="Times New Roman"/>
        </w:rPr>
        <w:t>On-site restaurant or cafeteria for meals and refreshments.</w:t>
      </w:r>
    </w:p>
    <w:p w14:paraId="69052BC3" w14:textId="77777777" w:rsidR="00F31334" w:rsidRPr="000E3B61" w:rsidRDefault="00F31334" w:rsidP="001A1EC9">
      <w:pPr>
        <w:numPr>
          <w:ilvl w:val="0"/>
          <w:numId w:val="130"/>
        </w:numPr>
        <w:spacing w:line="360" w:lineRule="auto"/>
        <w:jc w:val="both"/>
        <w:rPr>
          <w:rFonts w:ascii="Times New Roman" w:hAnsi="Times New Roman" w:cs="Times New Roman"/>
        </w:rPr>
      </w:pPr>
      <w:r w:rsidRPr="000E3B61">
        <w:rPr>
          <w:rFonts w:ascii="Times New Roman" w:hAnsi="Times New Roman" w:cs="Times New Roman"/>
        </w:rPr>
        <w:t>Reliable internet connectivity and workspace facilities.</w:t>
      </w:r>
    </w:p>
    <w:p w14:paraId="066CBFEB" w14:textId="77777777" w:rsidR="00F31334" w:rsidRPr="000E3B61" w:rsidRDefault="00F31334" w:rsidP="001A1EC9">
      <w:pPr>
        <w:numPr>
          <w:ilvl w:val="0"/>
          <w:numId w:val="130"/>
        </w:numPr>
        <w:spacing w:line="360" w:lineRule="auto"/>
        <w:jc w:val="both"/>
        <w:rPr>
          <w:rFonts w:ascii="Times New Roman" w:hAnsi="Times New Roman" w:cs="Times New Roman"/>
        </w:rPr>
      </w:pPr>
      <w:r w:rsidRPr="000E3B61">
        <w:rPr>
          <w:rFonts w:ascii="Times New Roman" w:hAnsi="Times New Roman" w:cs="Times New Roman"/>
        </w:rPr>
        <w:t>Enhanced security measures, including CCTV surveillance and controlled access.</w:t>
      </w:r>
    </w:p>
    <w:p w14:paraId="150B5950" w14:textId="77777777" w:rsidR="00F31334" w:rsidRPr="000E3B61" w:rsidRDefault="00F31334" w:rsidP="001A1EC9">
      <w:pPr>
        <w:spacing w:line="360" w:lineRule="auto"/>
        <w:jc w:val="both"/>
        <w:rPr>
          <w:rFonts w:ascii="Times New Roman" w:hAnsi="Times New Roman" w:cs="Times New Roman"/>
        </w:rPr>
      </w:pPr>
      <w:r w:rsidRPr="000E3B61">
        <w:rPr>
          <w:rFonts w:ascii="Times New Roman" w:hAnsi="Times New Roman" w:cs="Times New Roman"/>
        </w:rPr>
        <w:t xml:space="preserve">2. </w:t>
      </w:r>
      <w:r w:rsidRPr="000E3B61">
        <w:rPr>
          <w:rFonts w:ascii="Times New Roman" w:hAnsi="Times New Roman" w:cs="Times New Roman"/>
          <w:b/>
          <w:bCs/>
        </w:rPr>
        <w:t>Design and Planning</w:t>
      </w:r>
    </w:p>
    <w:p w14:paraId="6F6E1BB7" w14:textId="77777777" w:rsidR="00F31334" w:rsidRPr="000E3B61" w:rsidRDefault="00F31334" w:rsidP="001A1EC9">
      <w:pPr>
        <w:spacing w:line="360" w:lineRule="auto"/>
        <w:jc w:val="both"/>
        <w:rPr>
          <w:rFonts w:ascii="Times New Roman" w:hAnsi="Times New Roman" w:cs="Times New Roman"/>
        </w:rPr>
      </w:pPr>
      <w:r w:rsidRPr="000E3B61">
        <w:rPr>
          <w:rFonts w:ascii="Times New Roman" w:hAnsi="Times New Roman" w:cs="Times New Roman"/>
        </w:rPr>
        <w:t xml:space="preserve">a. </w:t>
      </w:r>
      <w:r w:rsidRPr="000E3B61">
        <w:rPr>
          <w:rFonts w:ascii="Times New Roman" w:hAnsi="Times New Roman" w:cs="Times New Roman"/>
          <w:b/>
          <w:bCs/>
        </w:rPr>
        <w:t>Architectural Design:</w:t>
      </w:r>
    </w:p>
    <w:p w14:paraId="6E2A2A86" w14:textId="77777777" w:rsidR="00F31334" w:rsidRPr="000E3B61" w:rsidRDefault="00F31334" w:rsidP="001A1EC9">
      <w:pPr>
        <w:numPr>
          <w:ilvl w:val="0"/>
          <w:numId w:val="131"/>
        </w:numPr>
        <w:spacing w:line="360" w:lineRule="auto"/>
        <w:jc w:val="both"/>
        <w:rPr>
          <w:rFonts w:ascii="Times New Roman" w:hAnsi="Times New Roman" w:cs="Times New Roman"/>
        </w:rPr>
      </w:pPr>
      <w:r w:rsidRPr="000E3B61">
        <w:rPr>
          <w:rFonts w:ascii="Times New Roman" w:hAnsi="Times New Roman" w:cs="Times New Roman"/>
        </w:rPr>
        <w:t>Optimize space utilization for both privacy and communal areas.</w:t>
      </w:r>
    </w:p>
    <w:p w14:paraId="62AE3802" w14:textId="77777777" w:rsidR="00F31334" w:rsidRPr="000E3B61" w:rsidRDefault="00F31334" w:rsidP="001A1EC9">
      <w:pPr>
        <w:numPr>
          <w:ilvl w:val="0"/>
          <w:numId w:val="131"/>
        </w:numPr>
        <w:spacing w:line="360" w:lineRule="auto"/>
        <w:jc w:val="both"/>
        <w:rPr>
          <w:rFonts w:ascii="Times New Roman" w:hAnsi="Times New Roman" w:cs="Times New Roman"/>
        </w:rPr>
      </w:pPr>
      <w:r w:rsidRPr="000E3B61">
        <w:rPr>
          <w:rFonts w:ascii="Times New Roman" w:hAnsi="Times New Roman" w:cs="Times New Roman"/>
        </w:rPr>
        <w:t>Incorporate eco-friendly building materials and energy-efficient design principles.</w:t>
      </w:r>
    </w:p>
    <w:p w14:paraId="50A7A321" w14:textId="77777777" w:rsidR="00F31334" w:rsidRPr="000E3B61" w:rsidRDefault="00F31334" w:rsidP="001A1EC9">
      <w:pPr>
        <w:spacing w:line="360" w:lineRule="auto"/>
        <w:jc w:val="both"/>
        <w:rPr>
          <w:rFonts w:ascii="Times New Roman" w:hAnsi="Times New Roman" w:cs="Times New Roman"/>
        </w:rPr>
      </w:pPr>
      <w:r w:rsidRPr="000E3B61">
        <w:rPr>
          <w:rFonts w:ascii="Times New Roman" w:hAnsi="Times New Roman" w:cs="Times New Roman"/>
        </w:rPr>
        <w:t>b</w:t>
      </w:r>
      <w:r w:rsidRPr="000E3B61">
        <w:rPr>
          <w:rFonts w:ascii="Times New Roman" w:hAnsi="Times New Roman" w:cs="Times New Roman"/>
          <w:b/>
          <w:bCs/>
        </w:rPr>
        <w:t>. Interior Design:</w:t>
      </w:r>
    </w:p>
    <w:p w14:paraId="4A2A133C" w14:textId="77777777" w:rsidR="00F31334" w:rsidRPr="000E3B61" w:rsidRDefault="00F31334" w:rsidP="001A1EC9">
      <w:pPr>
        <w:numPr>
          <w:ilvl w:val="0"/>
          <w:numId w:val="132"/>
        </w:numPr>
        <w:spacing w:line="360" w:lineRule="auto"/>
        <w:jc w:val="both"/>
        <w:rPr>
          <w:rFonts w:ascii="Times New Roman" w:hAnsi="Times New Roman" w:cs="Times New Roman"/>
        </w:rPr>
      </w:pPr>
      <w:r w:rsidRPr="000E3B61">
        <w:rPr>
          <w:rFonts w:ascii="Times New Roman" w:hAnsi="Times New Roman" w:cs="Times New Roman"/>
        </w:rPr>
        <w:t xml:space="preserve">Create a modern and comfortable ambiance that appeals to professionals and business </w:t>
      </w:r>
      <w:proofErr w:type="spellStart"/>
      <w:r w:rsidRPr="000E3B61">
        <w:rPr>
          <w:rFonts w:ascii="Times New Roman" w:hAnsi="Times New Roman" w:cs="Times New Roman"/>
        </w:rPr>
        <w:t>travelers</w:t>
      </w:r>
      <w:proofErr w:type="spellEnd"/>
      <w:r w:rsidRPr="000E3B61">
        <w:rPr>
          <w:rFonts w:ascii="Times New Roman" w:hAnsi="Times New Roman" w:cs="Times New Roman"/>
        </w:rPr>
        <w:t>.</w:t>
      </w:r>
    </w:p>
    <w:p w14:paraId="4B30D45D" w14:textId="77777777" w:rsidR="00F31334" w:rsidRPr="000E3B61" w:rsidRDefault="00F31334" w:rsidP="001A1EC9">
      <w:pPr>
        <w:numPr>
          <w:ilvl w:val="0"/>
          <w:numId w:val="132"/>
        </w:numPr>
        <w:spacing w:line="360" w:lineRule="auto"/>
        <w:jc w:val="both"/>
        <w:rPr>
          <w:rFonts w:ascii="Times New Roman" w:hAnsi="Times New Roman" w:cs="Times New Roman"/>
        </w:rPr>
      </w:pPr>
      <w:r w:rsidRPr="000E3B61">
        <w:rPr>
          <w:rFonts w:ascii="Times New Roman" w:hAnsi="Times New Roman" w:cs="Times New Roman"/>
        </w:rPr>
        <w:t xml:space="preserve">Use ergonomic furniture, soothing </w:t>
      </w:r>
      <w:proofErr w:type="spellStart"/>
      <w:r w:rsidRPr="000E3B61">
        <w:rPr>
          <w:rFonts w:ascii="Times New Roman" w:hAnsi="Times New Roman" w:cs="Times New Roman"/>
        </w:rPr>
        <w:t>color</w:t>
      </w:r>
      <w:proofErr w:type="spellEnd"/>
      <w:r w:rsidRPr="000E3B61">
        <w:rPr>
          <w:rFonts w:ascii="Times New Roman" w:hAnsi="Times New Roman" w:cs="Times New Roman"/>
        </w:rPr>
        <w:t xml:space="preserve"> schemes, and functional layouts.</w:t>
      </w:r>
    </w:p>
    <w:p w14:paraId="2B4FDF62" w14:textId="77777777" w:rsidR="00F31334" w:rsidRPr="000E3B61" w:rsidRDefault="00F31334" w:rsidP="001A1EC9">
      <w:pPr>
        <w:spacing w:line="360" w:lineRule="auto"/>
        <w:jc w:val="both"/>
        <w:rPr>
          <w:rFonts w:ascii="Times New Roman" w:hAnsi="Times New Roman" w:cs="Times New Roman"/>
        </w:rPr>
      </w:pPr>
      <w:r w:rsidRPr="000E3B61">
        <w:rPr>
          <w:rFonts w:ascii="Times New Roman" w:hAnsi="Times New Roman" w:cs="Times New Roman"/>
        </w:rPr>
        <w:t xml:space="preserve">3. </w:t>
      </w:r>
      <w:r w:rsidRPr="000E3B61">
        <w:rPr>
          <w:rFonts w:ascii="Times New Roman" w:hAnsi="Times New Roman" w:cs="Times New Roman"/>
          <w:b/>
          <w:bCs/>
        </w:rPr>
        <w:t>Operational Framework</w:t>
      </w:r>
    </w:p>
    <w:p w14:paraId="32398626" w14:textId="77777777" w:rsidR="00F31334" w:rsidRPr="000E3B61" w:rsidRDefault="00F31334" w:rsidP="001A1EC9">
      <w:pPr>
        <w:spacing w:line="360" w:lineRule="auto"/>
        <w:jc w:val="both"/>
        <w:rPr>
          <w:rFonts w:ascii="Times New Roman" w:hAnsi="Times New Roman" w:cs="Times New Roman"/>
        </w:rPr>
      </w:pPr>
      <w:r w:rsidRPr="000E3B61">
        <w:rPr>
          <w:rFonts w:ascii="Times New Roman" w:hAnsi="Times New Roman" w:cs="Times New Roman"/>
        </w:rPr>
        <w:t xml:space="preserve">a. </w:t>
      </w:r>
      <w:r w:rsidRPr="000E3B61">
        <w:rPr>
          <w:rFonts w:ascii="Times New Roman" w:hAnsi="Times New Roman" w:cs="Times New Roman"/>
          <w:b/>
          <w:bCs/>
        </w:rPr>
        <w:t>Booking and Reservation System:</w:t>
      </w:r>
    </w:p>
    <w:p w14:paraId="63DC2796" w14:textId="77777777" w:rsidR="00F31334" w:rsidRPr="000E3B61" w:rsidRDefault="00F31334" w:rsidP="001A1EC9">
      <w:pPr>
        <w:numPr>
          <w:ilvl w:val="0"/>
          <w:numId w:val="133"/>
        </w:numPr>
        <w:spacing w:line="360" w:lineRule="auto"/>
        <w:jc w:val="both"/>
        <w:rPr>
          <w:rFonts w:ascii="Times New Roman" w:hAnsi="Times New Roman" w:cs="Times New Roman"/>
        </w:rPr>
      </w:pPr>
      <w:r w:rsidRPr="000E3B61">
        <w:rPr>
          <w:rFonts w:ascii="Times New Roman" w:hAnsi="Times New Roman" w:cs="Times New Roman"/>
        </w:rPr>
        <w:t>Implement an efficient online booking platform with secure payment options.</w:t>
      </w:r>
    </w:p>
    <w:p w14:paraId="0FE77FC9" w14:textId="77777777" w:rsidR="00F31334" w:rsidRPr="000E3B61" w:rsidRDefault="00F31334" w:rsidP="001A1EC9">
      <w:pPr>
        <w:numPr>
          <w:ilvl w:val="0"/>
          <w:numId w:val="133"/>
        </w:numPr>
        <w:spacing w:line="360" w:lineRule="auto"/>
        <w:jc w:val="both"/>
        <w:rPr>
          <w:rFonts w:ascii="Times New Roman" w:hAnsi="Times New Roman" w:cs="Times New Roman"/>
        </w:rPr>
      </w:pPr>
      <w:r w:rsidRPr="000E3B61">
        <w:rPr>
          <w:rFonts w:ascii="Times New Roman" w:hAnsi="Times New Roman" w:cs="Times New Roman"/>
        </w:rPr>
        <w:lastRenderedPageBreak/>
        <w:t>Offer flexible booking terms and cancellation policies to accommodate varying guest needs.</w:t>
      </w:r>
    </w:p>
    <w:p w14:paraId="3F1DF0C6" w14:textId="77777777" w:rsidR="00F31334" w:rsidRPr="000E3B61" w:rsidRDefault="00F31334" w:rsidP="001A1EC9">
      <w:pPr>
        <w:spacing w:line="360" w:lineRule="auto"/>
        <w:jc w:val="both"/>
        <w:rPr>
          <w:rFonts w:ascii="Times New Roman" w:hAnsi="Times New Roman" w:cs="Times New Roman"/>
        </w:rPr>
      </w:pPr>
      <w:r w:rsidRPr="000E3B61">
        <w:rPr>
          <w:rFonts w:ascii="Times New Roman" w:hAnsi="Times New Roman" w:cs="Times New Roman"/>
        </w:rPr>
        <w:t xml:space="preserve">b. </w:t>
      </w:r>
      <w:r w:rsidRPr="000E3B61">
        <w:rPr>
          <w:rFonts w:ascii="Times New Roman" w:hAnsi="Times New Roman" w:cs="Times New Roman"/>
          <w:b/>
          <w:bCs/>
        </w:rPr>
        <w:t>Guest Services and Hospitality:</w:t>
      </w:r>
    </w:p>
    <w:p w14:paraId="7AAAC2F4" w14:textId="77777777" w:rsidR="00F31334" w:rsidRPr="000E3B61" w:rsidRDefault="00F31334" w:rsidP="001A1EC9">
      <w:pPr>
        <w:numPr>
          <w:ilvl w:val="0"/>
          <w:numId w:val="134"/>
        </w:numPr>
        <w:spacing w:line="360" w:lineRule="auto"/>
        <w:jc w:val="both"/>
        <w:rPr>
          <w:rFonts w:ascii="Times New Roman" w:hAnsi="Times New Roman" w:cs="Times New Roman"/>
        </w:rPr>
      </w:pPr>
      <w:r w:rsidRPr="000E3B61">
        <w:rPr>
          <w:rFonts w:ascii="Times New Roman" w:hAnsi="Times New Roman" w:cs="Times New Roman"/>
        </w:rPr>
        <w:t>Train staff to provide exceptional customer service and hospitality.</w:t>
      </w:r>
    </w:p>
    <w:p w14:paraId="0406017B" w14:textId="77777777" w:rsidR="00F31334" w:rsidRPr="000E3B61" w:rsidRDefault="00F31334" w:rsidP="001A1EC9">
      <w:pPr>
        <w:numPr>
          <w:ilvl w:val="0"/>
          <w:numId w:val="134"/>
        </w:numPr>
        <w:spacing w:line="360" w:lineRule="auto"/>
        <w:jc w:val="both"/>
        <w:rPr>
          <w:rFonts w:ascii="Times New Roman" w:hAnsi="Times New Roman" w:cs="Times New Roman"/>
        </w:rPr>
      </w:pPr>
      <w:r w:rsidRPr="000E3B61">
        <w:rPr>
          <w:rFonts w:ascii="Times New Roman" w:hAnsi="Times New Roman" w:cs="Times New Roman"/>
        </w:rPr>
        <w:t>Develop personalized guest experiences and amenities based on consumer feedback and preferences.</w:t>
      </w:r>
    </w:p>
    <w:p w14:paraId="75738274" w14:textId="77777777" w:rsidR="00F31334" w:rsidRPr="000E3B61" w:rsidRDefault="00F31334" w:rsidP="001A1EC9">
      <w:pPr>
        <w:spacing w:line="360" w:lineRule="auto"/>
        <w:jc w:val="both"/>
        <w:rPr>
          <w:rFonts w:ascii="Times New Roman" w:hAnsi="Times New Roman" w:cs="Times New Roman"/>
        </w:rPr>
      </w:pPr>
      <w:r w:rsidRPr="000E3B61">
        <w:rPr>
          <w:rFonts w:ascii="Times New Roman" w:hAnsi="Times New Roman" w:cs="Times New Roman"/>
        </w:rPr>
        <w:t>4</w:t>
      </w:r>
      <w:r w:rsidRPr="000E3B61">
        <w:rPr>
          <w:rFonts w:ascii="Times New Roman" w:hAnsi="Times New Roman" w:cs="Times New Roman"/>
          <w:b/>
          <w:bCs/>
        </w:rPr>
        <w:t>. Sustainability Integration</w:t>
      </w:r>
    </w:p>
    <w:p w14:paraId="6B6093E0" w14:textId="77777777" w:rsidR="00F31334" w:rsidRPr="000E3B61" w:rsidRDefault="00F31334" w:rsidP="001A1EC9">
      <w:pPr>
        <w:spacing w:line="360" w:lineRule="auto"/>
        <w:jc w:val="both"/>
        <w:rPr>
          <w:rFonts w:ascii="Times New Roman" w:hAnsi="Times New Roman" w:cs="Times New Roman"/>
        </w:rPr>
      </w:pPr>
      <w:r w:rsidRPr="000E3B61">
        <w:rPr>
          <w:rFonts w:ascii="Times New Roman" w:hAnsi="Times New Roman" w:cs="Times New Roman"/>
        </w:rPr>
        <w:t xml:space="preserve">a. </w:t>
      </w:r>
      <w:r w:rsidRPr="000E3B61">
        <w:rPr>
          <w:rFonts w:ascii="Times New Roman" w:hAnsi="Times New Roman" w:cs="Times New Roman"/>
          <w:b/>
          <w:bCs/>
        </w:rPr>
        <w:t>Environmental Practices:</w:t>
      </w:r>
    </w:p>
    <w:p w14:paraId="7315DC67" w14:textId="77777777" w:rsidR="00F31334" w:rsidRPr="000E3B61" w:rsidRDefault="00F31334" w:rsidP="001A1EC9">
      <w:pPr>
        <w:numPr>
          <w:ilvl w:val="0"/>
          <w:numId w:val="135"/>
        </w:numPr>
        <w:spacing w:line="360" w:lineRule="auto"/>
        <w:jc w:val="both"/>
        <w:rPr>
          <w:rFonts w:ascii="Times New Roman" w:hAnsi="Times New Roman" w:cs="Times New Roman"/>
        </w:rPr>
      </w:pPr>
      <w:r w:rsidRPr="000E3B61">
        <w:rPr>
          <w:rFonts w:ascii="Times New Roman" w:hAnsi="Times New Roman" w:cs="Times New Roman"/>
        </w:rPr>
        <w:t>Adopt sustainable practices such as energy-efficient appliances, waste reduction, and recycling programs.</w:t>
      </w:r>
    </w:p>
    <w:p w14:paraId="28B54824" w14:textId="77777777" w:rsidR="00F31334" w:rsidRPr="000E3B61" w:rsidRDefault="00F31334" w:rsidP="001A1EC9">
      <w:pPr>
        <w:numPr>
          <w:ilvl w:val="0"/>
          <w:numId w:val="135"/>
        </w:numPr>
        <w:spacing w:line="360" w:lineRule="auto"/>
        <w:jc w:val="both"/>
        <w:rPr>
          <w:rFonts w:ascii="Times New Roman" w:hAnsi="Times New Roman" w:cs="Times New Roman"/>
        </w:rPr>
      </w:pPr>
      <w:r w:rsidRPr="000E3B61">
        <w:rPr>
          <w:rFonts w:ascii="Times New Roman" w:hAnsi="Times New Roman" w:cs="Times New Roman"/>
        </w:rPr>
        <w:t>Promote environmental awareness among guests and staff.</w:t>
      </w:r>
    </w:p>
    <w:p w14:paraId="4D9D5622" w14:textId="77777777" w:rsidR="00F31334" w:rsidRPr="000E3B61" w:rsidRDefault="00F31334" w:rsidP="001A1EC9">
      <w:pPr>
        <w:spacing w:line="360" w:lineRule="auto"/>
        <w:jc w:val="both"/>
        <w:rPr>
          <w:rFonts w:ascii="Times New Roman" w:hAnsi="Times New Roman" w:cs="Times New Roman"/>
        </w:rPr>
      </w:pPr>
      <w:r w:rsidRPr="000E3B61">
        <w:rPr>
          <w:rFonts w:ascii="Times New Roman" w:hAnsi="Times New Roman" w:cs="Times New Roman"/>
        </w:rPr>
        <w:t xml:space="preserve">5. </w:t>
      </w:r>
      <w:r w:rsidRPr="000E3B61">
        <w:rPr>
          <w:rFonts w:ascii="Times New Roman" w:hAnsi="Times New Roman" w:cs="Times New Roman"/>
          <w:b/>
          <w:bCs/>
        </w:rPr>
        <w:t>Testing and Quality Assurance</w:t>
      </w:r>
    </w:p>
    <w:p w14:paraId="27FE3404" w14:textId="77777777" w:rsidR="00F31334" w:rsidRPr="000E3B61" w:rsidRDefault="00F31334" w:rsidP="001A1EC9">
      <w:pPr>
        <w:spacing w:line="360" w:lineRule="auto"/>
        <w:jc w:val="both"/>
        <w:rPr>
          <w:rFonts w:ascii="Times New Roman" w:hAnsi="Times New Roman" w:cs="Times New Roman"/>
        </w:rPr>
      </w:pPr>
      <w:r w:rsidRPr="000E3B61">
        <w:rPr>
          <w:rFonts w:ascii="Times New Roman" w:hAnsi="Times New Roman" w:cs="Times New Roman"/>
        </w:rPr>
        <w:t xml:space="preserve">a. </w:t>
      </w:r>
      <w:r w:rsidRPr="000E3B61">
        <w:rPr>
          <w:rFonts w:ascii="Times New Roman" w:hAnsi="Times New Roman" w:cs="Times New Roman"/>
          <w:b/>
          <w:bCs/>
        </w:rPr>
        <w:t>Pre-Launch Testing:</w:t>
      </w:r>
    </w:p>
    <w:p w14:paraId="5E1E32E0" w14:textId="77777777" w:rsidR="00F31334" w:rsidRPr="000E3B61" w:rsidRDefault="00F31334" w:rsidP="001A1EC9">
      <w:pPr>
        <w:numPr>
          <w:ilvl w:val="0"/>
          <w:numId w:val="136"/>
        </w:numPr>
        <w:spacing w:line="360" w:lineRule="auto"/>
        <w:jc w:val="both"/>
        <w:rPr>
          <w:rFonts w:ascii="Times New Roman" w:hAnsi="Times New Roman" w:cs="Times New Roman"/>
        </w:rPr>
      </w:pPr>
      <w:r w:rsidRPr="000E3B61">
        <w:rPr>
          <w:rFonts w:ascii="Times New Roman" w:hAnsi="Times New Roman" w:cs="Times New Roman"/>
        </w:rPr>
        <w:t>Conduct beta testing to identify and resolve operational challenges.</w:t>
      </w:r>
    </w:p>
    <w:p w14:paraId="4792A8C5" w14:textId="77777777" w:rsidR="00F31334" w:rsidRPr="000E3B61" w:rsidRDefault="00F31334" w:rsidP="001A1EC9">
      <w:pPr>
        <w:numPr>
          <w:ilvl w:val="0"/>
          <w:numId w:val="136"/>
        </w:numPr>
        <w:spacing w:line="360" w:lineRule="auto"/>
        <w:jc w:val="both"/>
        <w:rPr>
          <w:rFonts w:ascii="Times New Roman" w:hAnsi="Times New Roman" w:cs="Times New Roman"/>
        </w:rPr>
      </w:pPr>
      <w:r w:rsidRPr="000E3B61">
        <w:rPr>
          <w:rFonts w:ascii="Times New Roman" w:hAnsi="Times New Roman" w:cs="Times New Roman"/>
        </w:rPr>
        <w:t>Gather feedback from pilot guests to refine service offerings and improve guest satisfaction.</w:t>
      </w:r>
    </w:p>
    <w:p w14:paraId="60616EE6" w14:textId="77777777" w:rsidR="00F31334" w:rsidRPr="000E3B61" w:rsidRDefault="00F31334" w:rsidP="001A1EC9">
      <w:pPr>
        <w:spacing w:line="360" w:lineRule="auto"/>
        <w:jc w:val="both"/>
        <w:rPr>
          <w:rFonts w:ascii="Times New Roman" w:hAnsi="Times New Roman" w:cs="Times New Roman"/>
        </w:rPr>
      </w:pPr>
      <w:r w:rsidRPr="000E3B61">
        <w:rPr>
          <w:rFonts w:ascii="Times New Roman" w:hAnsi="Times New Roman" w:cs="Times New Roman"/>
        </w:rPr>
        <w:t xml:space="preserve">6. </w:t>
      </w:r>
      <w:r w:rsidRPr="000E3B61">
        <w:rPr>
          <w:rFonts w:ascii="Times New Roman" w:hAnsi="Times New Roman" w:cs="Times New Roman"/>
          <w:b/>
          <w:bCs/>
        </w:rPr>
        <w:t>Launch and Marketing</w:t>
      </w:r>
    </w:p>
    <w:p w14:paraId="14E84586" w14:textId="77777777" w:rsidR="00F31334" w:rsidRPr="000E3B61" w:rsidRDefault="00F31334" w:rsidP="001A1EC9">
      <w:pPr>
        <w:spacing w:line="360" w:lineRule="auto"/>
        <w:jc w:val="both"/>
        <w:rPr>
          <w:rFonts w:ascii="Times New Roman" w:hAnsi="Times New Roman" w:cs="Times New Roman"/>
        </w:rPr>
      </w:pPr>
      <w:r w:rsidRPr="000E3B61">
        <w:rPr>
          <w:rFonts w:ascii="Times New Roman" w:hAnsi="Times New Roman" w:cs="Times New Roman"/>
        </w:rPr>
        <w:t>a</w:t>
      </w:r>
      <w:r w:rsidRPr="000E3B61">
        <w:rPr>
          <w:rFonts w:ascii="Times New Roman" w:hAnsi="Times New Roman" w:cs="Times New Roman"/>
          <w:b/>
          <w:bCs/>
        </w:rPr>
        <w:t>. Launch Strategy:</w:t>
      </w:r>
    </w:p>
    <w:p w14:paraId="2DBFE299" w14:textId="77777777" w:rsidR="00F31334" w:rsidRPr="000E3B61" w:rsidRDefault="00F31334" w:rsidP="001A1EC9">
      <w:pPr>
        <w:numPr>
          <w:ilvl w:val="0"/>
          <w:numId w:val="137"/>
        </w:numPr>
        <w:spacing w:line="360" w:lineRule="auto"/>
        <w:jc w:val="both"/>
        <w:rPr>
          <w:rFonts w:ascii="Times New Roman" w:hAnsi="Times New Roman" w:cs="Times New Roman"/>
        </w:rPr>
      </w:pPr>
      <w:r w:rsidRPr="000E3B61">
        <w:rPr>
          <w:rFonts w:ascii="Times New Roman" w:hAnsi="Times New Roman" w:cs="Times New Roman"/>
        </w:rPr>
        <w:t>Plan a comprehensive marketing campaign targeting key consumer segments identified earlier.</w:t>
      </w:r>
    </w:p>
    <w:p w14:paraId="3564D4E9" w14:textId="77777777" w:rsidR="00F31334" w:rsidRPr="000E3B61" w:rsidRDefault="00F31334" w:rsidP="001A1EC9">
      <w:pPr>
        <w:numPr>
          <w:ilvl w:val="0"/>
          <w:numId w:val="137"/>
        </w:numPr>
        <w:spacing w:line="360" w:lineRule="auto"/>
        <w:jc w:val="both"/>
        <w:rPr>
          <w:rFonts w:ascii="Times New Roman" w:hAnsi="Times New Roman" w:cs="Times New Roman"/>
        </w:rPr>
      </w:pPr>
      <w:r w:rsidRPr="000E3B61">
        <w:rPr>
          <w:rFonts w:ascii="Times New Roman" w:hAnsi="Times New Roman" w:cs="Times New Roman"/>
        </w:rPr>
        <w:t>Utilize digital marketing, social media platforms, and partnerships with local businesses and corporate clients.</w:t>
      </w:r>
    </w:p>
    <w:p w14:paraId="7848B380" w14:textId="77777777" w:rsidR="00F31334" w:rsidRPr="000E3B61" w:rsidRDefault="00F31334" w:rsidP="001A1EC9">
      <w:pPr>
        <w:spacing w:line="360" w:lineRule="auto"/>
        <w:jc w:val="both"/>
        <w:rPr>
          <w:rFonts w:ascii="Times New Roman" w:hAnsi="Times New Roman" w:cs="Times New Roman"/>
        </w:rPr>
      </w:pPr>
      <w:r w:rsidRPr="000E3B61">
        <w:rPr>
          <w:rFonts w:ascii="Times New Roman" w:hAnsi="Times New Roman" w:cs="Times New Roman"/>
        </w:rPr>
        <w:t xml:space="preserve">b. </w:t>
      </w:r>
      <w:r w:rsidRPr="000E3B61">
        <w:rPr>
          <w:rFonts w:ascii="Times New Roman" w:hAnsi="Times New Roman" w:cs="Times New Roman"/>
          <w:b/>
          <w:bCs/>
        </w:rPr>
        <w:t>Promotional Offers:</w:t>
      </w:r>
    </w:p>
    <w:p w14:paraId="181B32EF" w14:textId="77777777" w:rsidR="00F31334" w:rsidRPr="000E3B61" w:rsidRDefault="00F31334" w:rsidP="001A1EC9">
      <w:pPr>
        <w:numPr>
          <w:ilvl w:val="0"/>
          <w:numId w:val="138"/>
        </w:numPr>
        <w:spacing w:line="360" w:lineRule="auto"/>
        <w:jc w:val="both"/>
        <w:rPr>
          <w:rFonts w:ascii="Times New Roman" w:hAnsi="Times New Roman" w:cs="Times New Roman"/>
        </w:rPr>
      </w:pPr>
      <w:r w:rsidRPr="000E3B61">
        <w:rPr>
          <w:rFonts w:ascii="Times New Roman" w:hAnsi="Times New Roman" w:cs="Times New Roman"/>
        </w:rPr>
        <w:t>Offer introductory rates, special packages, and incentives to attract initial customers.</w:t>
      </w:r>
    </w:p>
    <w:p w14:paraId="667DB0FF" w14:textId="202E0E48" w:rsidR="00F31334" w:rsidRPr="000E3B61" w:rsidRDefault="00F31334" w:rsidP="001A1EC9">
      <w:pPr>
        <w:numPr>
          <w:ilvl w:val="0"/>
          <w:numId w:val="138"/>
        </w:numPr>
        <w:spacing w:line="360" w:lineRule="auto"/>
        <w:jc w:val="both"/>
        <w:rPr>
          <w:rFonts w:ascii="Times New Roman" w:hAnsi="Times New Roman" w:cs="Times New Roman"/>
        </w:rPr>
      </w:pPr>
      <w:r w:rsidRPr="000E3B61">
        <w:rPr>
          <w:rFonts w:ascii="Times New Roman" w:hAnsi="Times New Roman" w:cs="Times New Roman"/>
        </w:rPr>
        <w:t>Leverage word-of-mouth marketing and customer referrals to build brand reputation.</w:t>
      </w:r>
    </w:p>
    <w:p w14:paraId="7EFC0CFC" w14:textId="77777777" w:rsidR="00F31334" w:rsidRPr="000E3B61" w:rsidRDefault="00F31334" w:rsidP="001A1EC9">
      <w:pPr>
        <w:spacing w:line="360" w:lineRule="auto"/>
        <w:jc w:val="both"/>
        <w:rPr>
          <w:rFonts w:ascii="Times New Roman" w:hAnsi="Times New Roman" w:cs="Times New Roman"/>
        </w:rPr>
      </w:pPr>
      <w:r w:rsidRPr="000E3B61">
        <w:rPr>
          <w:rFonts w:ascii="Times New Roman" w:hAnsi="Times New Roman" w:cs="Times New Roman"/>
        </w:rPr>
        <w:t xml:space="preserve">7. </w:t>
      </w:r>
      <w:r w:rsidRPr="000E3B61">
        <w:rPr>
          <w:rFonts w:ascii="Times New Roman" w:hAnsi="Times New Roman" w:cs="Times New Roman"/>
          <w:b/>
          <w:bCs/>
        </w:rPr>
        <w:t>Continuous Improvement</w:t>
      </w:r>
    </w:p>
    <w:p w14:paraId="268B2466" w14:textId="77777777" w:rsidR="00F31334" w:rsidRPr="000E3B61" w:rsidRDefault="00F31334" w:rsidP="001A1EC9">
      <w:pPr>
        <w:spacing w:line="360" w:lineRule="auto"/>
        <w:jc w:val="both"/>
        <w:rPr>
          <w:rFonts w:ascii="Times New Roman" w:hAnsi="Times New Roman" w:cs="Times New Roman"/>
        </w:rPr>
      </w:pPr>
      <w:r w:rsidRPr="000E3B61">
        <w:rPr>
          <w:rFonts w:ascii="Times New Roman" w:hAnsi="Times New Roman" w:cs="Times New Roman"/>
        </w:rPr>
        <w:t xml:space="preserve">a. </w:t>
      </w:r>
      <w:r w:rsidRPr="000E3B61">
        <w:rPr>
          <w:rFonts w:ascii="Times New Roman" w:hAnsi="Times New Roman" w:cs="Times New Roman"/>
          <w:b/>
          <w:bCs/>
        </w:rPr>
        <w:t>Feedback Mechanisms:</w:t>
      </w:r>
    </w:p>
    <w:p w14:paraId="4300127B" w14:textId="77777777" w:rsidR="00F31334" w:rsidRPr="000E3B61" w:rsidRDefault="00F31334" w:rsidP="001A1EC9">
      <w:pPr>
        <w:numPr>
          <w:ilvl w:val="0"/>
          <w:numId w:val="139"/>
        </w:numPr>
        <w:spacing w:line="360" w:lineRule="auto"/>
        <w:jc w:val="both"/>
        <w:rPr>
          <w:rFonts w:ascii="Times New Roman" w:hAnsi="Times New Roman" w:cs="Times New Roman"/>
        </w:rPr>
      </w:pPr>
      <w:r w:rsidRPr="000E3B61">
        <w:rPr>
          <w:rFonts w:ascii="Times New Roman" w:hAnsi="Times New Roman" w:cs="Times New Roman"/>
        </w:rPr>
        <w:lastRenderedPageBreak/>
        <w:t>Implement ongoing guest feedback mechanisms to continuously improve service quality and operational efficiency.</w:t>
      </w:r>
    </w:p>
    <w:p w14:paraId="74D1BFB6" w14:textId="77777777" w:rsidR="00F31334" w:rsidRPr="000E3B61" w:rsidRDefault="00F31334" w:rsidP="001A1EC9">
      <w:pPr>
        <w:numPr>
          <w:ilvl w:val="0"/>
          <w:numId w:val="139"/>
        </w:numPr>
        <w:spacing w:line="360" w:lineRule="auto"/>
        <w:jc w:val="both"/>
        <w:rPr>
          <w:rFonts w:ascii="Times New Roman" w:hAnsi="Times New Roman" w:cs="Times New Roman"/>
        </w:rPr>
      </w:pPr>
      <w:r w:rsidRPr="000E3B61">
        <w:rPr>
          <w:rFonts w:ascii="Times New Roman" w:hAnsi="Times New Roman" w:cs="Times New Roman"/>
        </w:rPr>
        <w:t>Monitor industry trends and competitor activities to stay competitive and innovative in the market.</w:t>
      </w:r>
    </w:p>
    <w:p w14:paraId="2DB4B0D0" w14:textId="77777777" w:rsidR="00F31334" w:rsidRPr="000E3B61" w:rsidRDefault="00F31334" w:rsidP="001A1EC9">
      <w:pPr>
        <w:spacing w:line="360" w:lineRule="auto"/>
        <w:jc w:val="both"/>
        <w:rPr>
          <w:rFonts w:ascii="Times New Roman" w:hAnsi="Times New Roman" w:cs="Times New Roman"/>
        </w:rPr>
      </w:pPr>
      <w:r w:rsidRPr="000E3B61">
        <w:rPr>
          <w:rFonts w:ascii="Times New Roman" w:hAnsi="Times New Roman" w:cs="Times New Roman"/>
        </w:rPr>
        <w:t>By following a structured product development process, IslandRest Hostel can create a differentiated and sustainable accommodation offering that meets the diverse needs of its target market in Lagos, positioning itself as a preferred choice for both short-term and extended stays.</w:t>
      </w:r>
    </w:p>
    <w:p w14:paraId="1396B8B0" w14:textId="364E1BDD" w:rsidR="000E3B61" w:rsidRDefault="000E3B61">
      <w:pPr>
        <w:rPr>
          <w:rFonts w:ascii="Times New Roman" w:hAnsi="Times New Roman" w:cs="Times New Roman"/>
          <w:b/>
          <w:bCs/>
        </w:rPr>
      </w:pPr>
      <w:r>
        <w:rPr>
          <w:rFonts w:ascii="Times New Roman" w:hAnsi="Times New Roman" w:cs="Times New Roman"/>
          <w:b/>
          <w:bCs/>
        </w:rPr>
        <w:br w:type="page"/>
      </w:r>
    </w:p>
    <w:p w14:paraId="50460EEF" w14:textId="0D111822" w:rsidR="0085402F" w:rsidRPr="00DE76ED" w:rsidRDefault="00DE76ED" w:rsidP="003660C0">
      <w:pPr>
        <w:spacing w:line="360" w:lineRule="auto"/>
        <w:jc w:val="center"/>
        <w:rPr>
          <w:rFonts w:ascii="Times New Roman" w:hAnsi="Times New Roman" w:cs="Times New Roman"/>
          <w:b/>
          <w:bCs/>
          <w:sz w:val="36"/>
          <w:szCs w:val="36"/>
        </w:rPr>
      </w:pPr>
      <w:r w:rsidRPr="00DE76ED">
        <w:rPr>
          <w:rFonts w:ascii="Times New Roman" w:hAnsi="Times New Roman" w:cs="Times New Roman"/>
          <w:b/>
          <w:bCs/>
          <w:sz w:val="36"/>
          <w:szCs w:val="36"/>
        </w:rPr>
        <w:lastRenderedPageBreak/>
        <w:t>CONCEPT DEVELOPMENT</w:t>
      </w:r>
    </w:p>
    <w:p w14:paraId="4D2BE78E" w14:textId="77777777" w:rsidR="00F31334" w:rsidRPr="001A1EC9" w:rsidRDefault="00F31334" w:rsidP="001A1EC9">
      <w:pPr>
        <w:spacing w:line="360" w:lineRule="auto"/>
        <w:jc w:val="both"/>
        <w:rPr>
          <w:rFonts w:ascii="Times New Roman" w:hAnsi="Times New Roman" w:cs="Times New Roman"/>
        </w:rPr>
      </w:pPr>
      <w:r w:rsidRPr="001A1EC9">
        <w:rPr>
          <w:rFonts w:ascii="Times New Roman" w:hAnsi="Times New Roman" w:cs="Times New Roman"/>
        </w:rPr>
        <w:t>Concept development in the context of product development for IslandRest Hostel involves shaping the core ideas and defining the unique attributes that will distinguish the hostel in the competitive hospitality market of Lagos. Here’s a detailed elaboration on concept development:</w:t>
      </w:r>
    </w:p>
    <w:p w14:paraId="285F0875"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1. Defining Unique Selling Proposition (USP)</w:t>
      </w:r>
    </w:p>
    <w:p w14:paraId="60D42A1F" w14:textId="77777777" w:rsidR="00F31334" w:rsidRPr="001A1EC9" w:rsidRDefault="00F31334" w:rsidP="001A1EC9">
      <w:pPr>
        <w:spacing w:line="360" w:lineRule="auto"/>
        <w:jc w:val="both"/>
        <w:rPr>
          <w:rFonts w:ascii="Times New Roman" w:hAnsi="Times New Roman" w:cs="Times New Roman"/>
        </w:rPr>
      </w:pPr>
      <w:r w:rsidRPr="001A1EC9">
        <w:rPr>
          <w:rFonts w:ascii="Times New Roman" w:hAnsi="Times New Roman" w:cs="Times New Roman"/>
          <w:b/>
          <w:bCs/>
        </w:rPr>
        <w:t>a. Emphasis on Convenience and Accessibility:</w:t>
      </w:r>
    </w:p>
    <w:p w14:paraId="4660DB40" w14:textId="77777777" w:rsidR="00F31334" w:rsidRPr="001A1EC9" w:rsidRDefault="00F31334" w:rsidP="001A1EC9">
      <w:pPr>
        <w:numPr>
          <w:ilvl w:val="0"/>
          <w:numId w:val="121"/>
        </w:numPr>
        <w:spacing w:line="360" w:lineRule="auto"/>
        <w:jc w:val="both"/>
        <w:rPr>
          <w:rFonts w:ascii="Times New Roman" w:hAnsi="Times New Roman" w:cs="Times New Roman"/>
        </w:rPr>
      </w:pPr>
      <w:r w:rsidRPr="001A1EC9">
        <w:rPr>
          <w:rFonts w:ascii="Times New Roman" w:hAnsi="Times New Roman" w:cs="Times New Roman"/>
          <w:b/>
          <w:bCs/>
        </w:rPr>
        <w:t>Location Advantage:</w:t>
      </w:r>
      <w:r w:rsidRPr="001A1EC9">
        <w:rPr>
          <w:rFonts w:ascii="Times New Roman" w:hAnsi="Times New Roman" w:cs="Times New Roman"/>
        </w:rPr>
        <w:t xml:space="preserve"> Highlighting the hostel's strategic location on Lagos Island, particularly near major business districts like Victoria Island and Ikoyi. This proximity reduces commuting times and enhances convenience for guests who work or conduct business activities on the island.</w:t>
      </w:r>
    </w:p>
    <w:p w14:paraId="0CC806FC" w14:textId="77777777" w:rsidR="00F31334" w:rsidRPr="001A1EC9" w:rsidRDefault="00F31334" w:rsidP="001A1EC9">
      <w:pPr>
        <w:numPr>
          <w:ilvl w:val="0"/>
          <w:numId w:val="121"/>
        </w:numPr>
        <w:spacing w:line="360" w:lineRule="auto"/>
        <w:jc w:val="both"/>
        <w:rPr>
          <w:rFonts w:ascii="Times New Roman" w:hAnsi="Times New Roman" w:cs="Times New Roman"/>
        </w:rPr>
      </w:pPr>
      <w:r w:rsidRPr="001A1EC9">
        <w:rPr>
          <w:rFonts w:ascii="Times New Roman" w:hAnsi="Times New Roman" w:cs="Times New Roman"/>
          <w:b/>
          <w:bCs/>
        </w:rPr>
        <w:t>Ease of Access:</w:t>
      </w:r>
      <w:r w:rsidRPr="001A1EC9">
        <w:rPr>
          <w:rFonts w:ascii="Times New Roman" w:hAnsi="Times New Roman" w:cs="Times New Roman"/>
        </w:rPr>
        <w:t xml:space="preserve"> Ensuring easy accessibility via major transportation routes and proximity to public transport hubs, making it convenient for guests arriving from Lagos mainland or other parts of the city.</w:t>
      </w:r>
    </w:p>
    <w:p w14:paraId="70C0B820" w14:textId="77777777" w:rsidR="00F31334" w:rsidRPr="001A1EC9" w:rsidRDefault="00F31334" w:rsidP="001A1EC9">
      <w:pPr>
        <w:spacing w:line="360" w:lineRule="auto"/>
        <w:jc w:val="both"/>
        <w:rPr>
          <w:rFonts w:ascii="Times New Roman" w:hAnsi="Times New Roman" w:cs="Times New Roman"/>
        </w:rPr>
      </w:pPr>
      <w:r w:rsidRPr="001A1EC9">
        <w:rPr>
          <w:rFonts w:ascii="Times New Roman" w:hAnsi="Times New Roman" w:cs="Times New Roman"/>
          <w:b/>
          <w:bCs/>
        </w:rPr>
        <w:t>b. Affordability and Value Proposition:</w:t>
      </w:r>
    </w:p>
    <w:p w14:paraId="2C64A7E0" w14:textId="77777777" w:rsidR="00F31334" w:rsidRPr="001A1EC9" w:rsidRDefault="00F31334" w:rsidP="001A1EC9">
      <w:pPr>
        <w:numPr>
          <w:ilvl w:val="0"/>
          <w:numId w:val="122"/>
        </w:numPr>
        <w:spacing w:line="360" w:lineRule="auto"/>
        <w:jc w:val="both"/>
        <w:rPr>
          <w:rFonts w:ascii="Times New Roman" w:hAnsi="Times New Roman" w:cs="Times New Roman"/>
        </w:rPr>
      </w:pPr>
      <w:r w:rsidRPr="001A1EC9">
        <w:rPr>
          <w:rFonts w:ascii="Times New Roman" w:hAnsi="Times New Roman" w:cs="Times New Roman"/>
        </w:rPr>
        <w:t xml:space="preserve">Offering competitive pricing structures that appeal to budget-conscious </w:t>
      </w:r>
      <w:proofErr w:type="spellStart"/>
      <w:r w:rsidRPr="001A1EC9">
        <w:rPr>
          <w:rFonts w:ascii="Times New Roman" w:hAnsi="Times New Roman" w:cs="Times New Roman"/>
        </w:rPr>
        <w:t>travelers</w:t>
      </w:r>
      <w:proofErr w:type="spellEnd"/>
      <w:r w:rsidRPr="001A1EC9">
        <w:rPr>
          <w:rFonts w:ascii="Times New Roman" w:hAnsi="Times New Roman" w:cs="Times New Roman"/>
        </w:rPr>
        <w:t>, especially compared to traditional hotels and short-term rentals in Lagos Island's expensive accommodation market.</w:t>
      </w:r>
    </w:p>
    <w:p w14:paraId="2C8906C8" w14:textId="77777777" w:rsidR="00F31334" w:rsidRPr="001A1EC9" w:rsidRDefault="00F31334" w:rsidP="001A1EC9">
      <w:pPr>
        <w:numPr>
          <w:ilvl w:val="0"/>
          <w:numId w:val="122"/>
        </w:numPr>
        <w:spacing w:line="360" w:lineRule="auto"/>
        <w:jc w:val="both"/>
        <w:rPr>
          <w:rFonts w:ascii="Times New Roman" w:hAnsi="Times New Roman" w:cs="Times New Roman"/>
        </w:rPr>
      </w:pPr>
      <w:r w:rsidRPr="001A1EC9">
        <w:rPr>
          <w:rFonts w:ascii="Times New Roman" w:hAnsi="Times New Roman" w:cs="Times New Roman"/>
        </w:rPr>
        <w:t>Communicating value through bundled services such as complimentary breakfast, Wi-Fi, and access to workspace facilities, enhancing the overall guest experience without inflating costs.</w:t>
      </w:r>
    </w:p>
    <w:p w14:paraId="1FD5E84C"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2. Key Features and Amenities</w:t>
      </w:r>
    </w:p>
    <w:p w14:paraId="6C3D6394" w14:textId="77777777" w:rsidR="00F31334" w:rsidRPr="001A1EC9" w:rsidRDefault="00F31334" w:rsidP="001A1EC9">
      <w:pPr>
        <w:spacing w:line="360" w:lineRule="auto"/>
        <w:jc w:val="both"/>
        <w:rPr>
          <w:rFonts w:ascii="Times New Roman" w:hAnsi="Times New Roman" w:cs="Times New Roman"/>
        </w:rPr>
      </w:pPr>
      <w:r w:rsidRPr="001A1EC9">
        <w:rPr>
          <w:rFonts w:ascii="Times New Roman" w:hAnsi="Times New Roman" w:cs="Times New Roman"/>
          <w:b/>
          <w:bCs/>
        </w:rPr>
        <w:t>a. Room Configurations:</w:t>
      </w:r>
    </w:p>
    <w:p w14:paraId="0A2218E8" w14:textId="77777777" w:rsidR="00F31334" w:rsidRPr="001A1EC9" w:rsidRDefault="00F31334" w:rsidP="001A1EC9">
      <w:pPr>
        <w:numPr>
          <w:ilvl w:val="0"/>
          <w:numId w:val="123"/>
        </w:numPr>
        <w:spacing w:line="360" w:lineRule="auto"/>
        <w:jc w:val="both"/>
        <w:rPr>
          <w:rFonts w:ascii="Times New Roman" w:hAnsi="Times New Roman" w:cs="Times New Roman"/>
        </w:rPr>
      </w:pPr>
      <w:r w:rsidRPr="001A1EC9">
        <w:rPr>
          <w:rFonts w:ascii="Times New Roman" w:hAnsi="Times New Roman" w:cs="Times New Roman"/>
        </w:rPr>
        <w:t>Providing a range of accommodation options including private rooms, shared rooms with bunk beds, and dormitory-style settings to cater to different guest preferences and budgets.</w:t>
      </w:r>
    </w:p>
    <w:p w14:paraId="592244BC" w14:textId="77777777" w:rsidR="00F31334" w:rsidRPr="001A1EC9" w:rsidRDefault="00F31334" w:rsidP="001A1EC9">
      <w:pPr>
        <w:numPr>
          <w:ilvl w:val="0"/>
          <w:numId w:val="123"/>
        </w:numPr>
        <w:spacing w:line="360" w:lineRule="auto"/>
        <w:jc w:val="both"/>
        <w:rPr>
          <w:rFonts w:ascii="Times New Roman" w:hAnsi="Times New Roman" w:cs="Times New Roman"/>
        </w:rPr>
      </w:pPr>
      <w:r w:rsidRPr="001A1EC9">
        <w:rPr>
          <w:rFonts w:ascii="Times New Roman" w:hAnsi="Times New Roman" w:cs="Times New Roman"/>
        </w:rPr>
        <w:t>Ensuring each room is equipped with comfortable bedding, storage solutions, and basic amenities like bedside lamps, power outlets, and personal lockers for security.</w:t>
      </w:r>
    </w:p>
    <w:p w14:paraId="12B3D2F1" w14:textId="77777777" w:rsidR="00F31334" w:rsidRPr="001A1EC9" w:rsidRDefault="00F31334" w:rsidP="001A1EC9">
      <w:pPr>
        <w:spacing w:line="360" w:lineRule="auto"/>
        <w:jc w:val="both"/>
        <w:rPr>
          <w:rFonts w:ascii="Times New Roman" w:hAnsi="Times New Roman" w:cs="Times New Roman"/>
        </w:rPr>
      </w:pPr>
      <w:r w:rsidRPr="001A1EC9">
        <w:rPr>
          <w:rFonts w:ascii="Times New Roman" w:hAnsi="Times New Roman" w:cs="Times New Roman"/>
          <w:b/>
          <w:bCs/>
        </w:rPr>
        <w:t>b. On-site Facilities:</w:t>
      </w:r>
    </w:p>
    <w:p w14:paraId="17B01795" w14:textId="77777777" w:rsidR="00F31334" w:rsidRPr="001A1EC9" w:rsidRDefault="00F31334" w:rsidP="001A1EC9">
      <w:pPr>
        <w:numPr>
          <w:ilvl w:val="0"/>
          <w:numId w:val="124"/>
        </w:numPr>
        <w:spacing w:line="360" w:lineRule="auto"/>
        <w:jc w:val="both"/>
        <w:rPr>
          <w:rFonts w:ascii="Times New Roman" w:hAnsi="Times New Roman" w:cs="Times New Roman"/>
        </w:rPr>
      </w:pPr>
      <w:r w:rsidRPr="001A1EC9">
        <w:rPr>
          <w:rFonts w:ascii="Times New Roman" w:hAnsi="Times New Roman" w:cs="Times New Roman"/>
          <w:b/>
          <w:bCs/>
        </w:rPr>
        <w:t>Dining Options:</w:t>
      </w:r>
      <w:r w:rsidRPr="001A1EC9">
        <w:rPr>
          <w:rFonts w:ascii="Times New Roman" w:hAnsi="Times New Roman" w:cs="Times New Roman"/>
        </w:rPr>
        <w:t xml:space="preserve"> Incorporating an on-site restaurant or cafeteria offering a variety of meals, snacks, and beverages throughout the day.</w:t>
      </w:r>
    </w:p>
    <w:p w14:paraId="5985732A" w14:textId="77777777" w:rsidR="00F31334" w:rsidRPr="001A1EC9" w:rsidRDefault="00F31334" w:rsidP="001A1EC9">
      <w:pPr>
        <w:numPr>
          <w:ilvl w:val="0"/>
          <w:numId w:val="124"/>
        </w:numPr>
        <w:spacing w:line="360" w:lineRule="auto"/>
        <w:jc w:val="both"/>
        <w:rPr>
          <w:rFonts w:ascii="Times New Roman" w:hAnsi="Times New Roman" w:cs="Times New Roman"/>
        </w:rPr>
      </w:pPr>
      <w:r w:rsidRPr="001A1EC9">
        <w:rPr>
          <w:rFonts w:ascii="Times New Roman" w:hAnsi="Times New Roman" w:cs="Times New Roman"/>
          <w:b/>
          <w:bCs/>
        </w:rPr>
        <w:lastRenderedPageBreak/>
        <w:t>Work and Social Spaces:</w:t>
      </w:r>
      <w:r w:rsidRPr="001A1EC9">
        <w:rPr>
          <w:rFonts w:ascii="Times New Roman" w:hAnsi="Times New Roman" w:cs="Times New Roman"/>
        </w:rPr>
        <w:t xml:space="preserve"> Designing communal areas for guests to work, socialize, or relax, featuring comfortable seating, workstations with charging points, and recreational activities.</w:t>
      </w:r>
    </w:p>
    <w:p w14:paraId="6F9FE966"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3. Security and Guest Safety</w:t>
      </w:r>
    </w:p>
    <w:p w14:paraId="64C9D168" w14:textId="77777777" w:rsidR="00F31334" w:rsidRPr="001A1EC9" w:rsidRDefault="00F31334" w:rsidP="001A1EC9">
      <w:pPr>
        <w:spacing w:line="360" w:lineRule="auto"/>
        <w:jc w:val="both"/>
        <w:rPr>
          <w:rFonts w:ascii="Times New Roman" w:hAnsi="Times New Roman" w:cs="Times New Roman"/>
        </w:rPr>
      </w:pPr>
      <w:r w:rsidRPr="001A1EC9">
        <w:rPr>
          <w:rFonts w:ascii="Times New Roman" w:hAnsi="Times New Roman" w:cs="Times New Roman"/>
          <w:b/>
          <w:bCs/>
        </w:rPr>
        <w:t>a. Comprehensive Security Measures:</w:t>
      </w:r>
    </w:p>
    <w:p w14:paraId="2D737D97" w14:textId="77777777" w:rsidR="00F31334" w:rsidRPr="001A1EC9" w:rsidRDefault="00F31334" w:rsidP="001A1EC9">
      <w:pPr>
        <w:numPr>
          <w:ilvl w:val="0"/>
          <w:numId w:val="125"/>
        </w:numPr>
        <w:spacing w:line="360" w:lineRule="auto"/>
        <w:jc w:val="both"/>
        <w:rPr>
          <w:rFonts w:ascii="Times New Roman" w:hAnsi="Times New Roman" w:cs="Times New Roman"/>
        </w:rPr>
      </w:pPr>
      <w:r w:rsidRPr="001A1EC9">
        <w:rPr>
          <w:rFonts w:ascii="Times New Roman" w:hAnsi="Times New Roman" w:cs="Times New Roman"/>
        </w:rPr>
        <w:t>Installing CCTV surveillance systems in common areas and corridors to monitor guest movements and enhance overall safety within the premises.</w:t>
      </w:r>
    </w:p>
    <w:p w14:paraId="42A5D888" w14:textId="77777777" w:rsidR="00F31334" w:rsidRPr="001A1EC9" w:rsidRDefault="00F31334" w:rsidP="001A1EC9">
      <w:pPr>
        <w:numPr>
          <w:ilvl w:val="0"/>
          <w:numId w:val="125"/>
        </w:numPr>
        <w:spacing w:line="360" w:lineRule="auto"/>
        <w:jc w:val="both"/>
        <w:rPr>
          <w:rFonts w:ascii="Times New Roman" w:hAnsi="Times New Roman" w:cs="Times New Roman"/>
        </w:rPr>
      </w:pPr>
      <w:r w:rsidRPr="001A1EC9">
        <w:rPr>
          <w:rFonts w:ascii="Times New Roman" w:hAnsi="Times New Roman" w:cs="Times New Roman"/>
        </w:rPr>
        <w:t>Implementing access control measures such as keycard entry systems or digital locks to restrict unauthorized access to guest rooms and sensitive areas.</w:t>
      </w:r>
    </w:p>
    <w:p w14:paraId="6F70A89A"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4. Environmental Sustainability</w:t>
      </w:r>
    </w:p>
    <w:p w14:paraId="50011BEC" w14:textId="77777777" w:rsidR="00F31334" w:rsidRPr="001A1EC9" w:rsidRDefault="00F31334" w:rsidP="001A1EC9">
      <w:pPr>
        <w:spacing w:line="360" w:lineRule="auto"/>
        <w:jc w:val="both"/>
        <w:rPr>
          <w:rFonts w:ascii="Times New Roman" w:hAnsi="Times New Roman" w:cs="Times New Roman"/>
        </w:rPr>
      </w:pPr>
      <w:r w:rsidRPr="001A1EC9">
        <w:rPr>
          <w:rFonts w:ascii="Times New Roman" w:hAnsi="Times New Roman" w:cs="Times New Roman"/>
          <w:b/>
          <w:bCs/>
        </w:rPr>
        <w:t>a. Green Initiatives:</w:t>
      </w:r>
    </w:p>
    <w:p w14:paraId="55990FDD" w14:textId="77777777" w:rsidR="00F31334" w:rsidRPr="001A1EC9" w:rsidRDefault="00F31334" w:rsidP="001A1EC9">
      <w:pPr>
        <w:numPr>
          <w:ilvl w:val="0"/>
          <w:numId w:val="126"/>
        </w:numPr>
        <w:spacing w:line="360" w:lineRule="auto"/>
        <w:jc w:val="both"/>
        <w:rPr>
          <w:rFonts w:ascii="Times New Roman" w:hAnsi="Times New Roman" w:cs="Times New Roman"/>
        </w:rPr>
      </w:pPr>
      <w:r w:rsidRPr="001A1EC9">
        <w:rPr>
          <w:rFonts w:ascii="Times New Roman" w:hAnsi="Times New Roman" w:cs="Times New Roman"/>
        </w:rPr>
        <w:t>Integrating sustainable practices into daily operations, including energy-efficient lighting and appliances, water-saving fixtures, and waste management programs.</w:t>
      </w:r>
    </w:p>
    <w:p w14:paraId="6C027709" w14:textId="77777777" w:rsidR="00F31334" w:rsidRPr="001A1EC9" w:rsidRDefault="00F31334" w:rsidP="001A1EC9">
      <w:pPr>
        <w:numPr>
          <w:ilvl w:val="0"/>
          <w:numId w:val="126"/>
        </w:numPr>
        <w:spacing w:line="360" w:lineRule="auto"/>
        <w:jc w:val="both"/>
        <w:rPr>
          <w:rFonts w:ascii="Times New Roman" w:hAnsi="Times New Roman" w:cs="Times New Roman"/>
        </w:rPr>
      </w:pPr>
      <w:r w:rsidRPr="001A1EC9">
        <w:rPr>
          <w:rFonts w:ascii="Times New Roman" w:hAnsi="Times New Roman" w:cs="Times New Roman"/>
        </w:rPr>
        <w:t>Educating guests about environmental conservation efforts and encouraging participation in eco-friendly practices during their stay.</w:t>
      </w:r>
    </w:p>
    <w:p w14:paraId="359D87BC"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5. Branding and Messaging</w:t>
      </w:r>
    </w:p>
    <w:p w14:paraId="776D0DB0" w14:textId="77777777" w:rsidR="00F31334" w:rsidRPr="001A1EC9" w:rsidRDefault="00F31334" w:rsidP="001A1EC9">
      <w:pPr>
        <w:spacing w:line="360" w:lineRule="auto"/>
        <w:jc w:val="both"/>
        <w:rPr>
          <w:rFonts w:ascii="Times New Roman" w:hAnsi="Times New Roman" w:cs="Times New Roman"/>
        </w:rPr>
      </w:pPr>
      <w:r w:rsidRPr="001A1EC9">
        <w:rPr>
          <w:rFonts w:ascii="Times New Roman" w:hAnsi="Times New Roman" w:cs="Times New Roman"/>
          <w:b/>
          <w:bCs/>
        </w:rPr>
        <w:t>a. Clear Brand Identity:</w:t>
      </w:r>
    </w:p>
    <w:p w14:paraId="2DB30356" w14:textId="77777777" w:rsidR="00F31334" w:rsidRPr="001A1EC9" w:rsidRDefault="00F31334" w:rsidP="001A1EC9">
      <w:pPr>
        <w:numPr>
          <w:ilvl w:val="0"/>
          <w:numId w:val="127"/>
        </w:numPr>
        <w:spacing w:line="360" w:lineRule="auto"/>
        <w:jc w:val="both"/>
        <w:rPr>
          <w:rFonts w:ascii="Times New Roman" w:hAnsi="Times New Roman" w:cs="Times New Roman"/>
        </w:rPr>
      </w:pPr>
      <w:r w:rsidRPr="001A1EC9">
        <w:rPr>
          <w:rFonts w:ascii="Times New Roman" w:hAnsi="Times New Roman" w:cs="Times New Roman"/>
        </w:rPr>
        <w:t>Developing a distinct brand persona that reflects the hostel's values of comfort, affordability, and community-oriented living.</w:t>
      </w:r>
    </w:p>
    <w:p w14:paraId="4793D162" w14:textId="77777777" w:rsidR="00F31334" w:rsidRPr="001A1EC9" w:rsidRDefault="00F31334" w:rsidP="001A1EC9">
      <w:pPr>
        <w:numPr>
          <w:ilvl w:val="0"/>
          <w:numId w:val="127"/>
        </w:numPr>
        <w:spacing w:line="360" w:lineRule="auto"/>
        <w:jc w:val="both"/>
        <w:rPr>
          <w:rFonts w:ascii="Times New Roman" w:hAnsi="Times New Roman" w:cs="Times New Roman"/>
        </w:rPr>
      </w:pPr>
      <w:r w:rsidRPr="001A1EC9">
        <w:rPr>
          <w:rFonts w:ascii="Times New Roman" w:hAnsi="Times New Roman" w:cs="Times New Roman"/>
        </w:rPr>
        <w:t>Crafting compelling marketing messages that resonate with target audiences, emphasizing the hostel's unique offerings and commitment to guest satisfaction.</w:t>
      </w:r>
    </w:p>
    <w:p w14:paraId="0CD47FF6"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6. Adaptability and Flexibility</w:t>
      </w:r>
    </w:p>
    <w:p w14:paraId="4F3DAE4C" w14:textId="77777777" w:rsidR="00F31334" w:rsidRPr="001A1EC9" w:rsidRDefault="00F31334" w:rsidP="001A1EC9">
      <w:pPr>
        <w:spacing w:line="360" w:lineRule="auto"/>
        <w:jc w:val="both"/>
        <w:rPr>
          <w:rFonts w:ascii="Times New Roman" w:hAnsi="Times New Roman" w:cs="Times New Roman"/>
        </w:rPr>
      </w:pPr>
      <w:r w:rsidRPr="001A1EC9">
        <w:rPr>
          <w:rFonts w:ascii="Times New Roman" w:hAnsi="Times New Roman" w:cs="Times New Roman"/>
          <w:b/>
          <w:bCs/>
        </w:rPr>
        <w:t>a. Responding to Market Trends:</w:t>
      </w:r>
    </w:p>
    <w:p w14:paraId="0C5480B7" w14:textId="77777777" w:rsidR="00F31334" w:rsidRPr="001A1EC9" w:rsidRDefault="00F31334" w:rsidP="001A1EC9">
      <w:pPr>
        <w:numPr>
          <w:ilvl w:val="0"/>
          <w:numId w:val="128"/>
        </w:numPr>
        <w:spacing w:line="360" w:lineRule="auto"/>
        <w:jc w:val="both"/>
        <w:rPr>
          <w:rFonts w:ascii="Times New Roman" w:hAnsi="Times New Roman" w:cs="Times New Roman"/>
        </w:rPr>
      </w:pPr>
      <w:r w:rsidRPr="001A1EC9">
        <w:rPr>
          <w:rFonts w:ascii="Times New Roman" w:hAnsi="Times New Roman" w:cs="Times New Roman"/>
        </w:rPr>
        <w:t xml:space="preserve">Monitoring industry trends and guest feedback to adapt services and </w:t>
      </w:r>
      <w:proofErr w:type="gramStart"/>
      <w:r w:rsidRPr="001A1EC9">
        <w:rPr>
          <w:rFonts w:ascii="Times New Roman" w:hAnsi="Times New Roman" w:cs="Times New Roman"/>
        </w:rPr>
        <w:t>amenities</w:t>
      </w:r>
      <w:proofErr w:type="gramEnd"/>
      <w:r w:rsidRPr="001A1EC9">
        <w:rPr>
          <w:rFonts w:ascii="Times New Roman" w:hAnsi="Times New Roman" w:cs="Times New Roman"/>
        </w:rPr>
        <w:t xml:space="preserve"> accordingly, ensuring relevance and competitiveness in the dynamic hospitality sector of Lagos.</w:t>
      </w:r>
    </w:p>
    <w:p w14:paraId="20DA9D90" w14:textId="77777777" w:rsidR="00F31334" w:rsidRPr="001A1EC9" w:rsidRDefault="00F31334" w:rsidP="001A1EC9">
      <w:pPr>
        <w:numPr>
          <w:ilvl w:val="0"/>
          <w:numId w:val="128"/>
        </w:numPr>
        <w:spacing w:line="360" w:lineRule="auto"/>
        <w:jc w:val="both"/>
        <w:rPr>
          <w:rFonts w:ascii="Times New Roman" w:hAnsi="Times New Roman" w:cs="Times New Roman"/>
        </w:rPr>
      </w:pPr>
      <w:r w:rsidRPr="001A1EC9">
        <w:rPr>
          <w:rFonts w:ascii="Times New Roman" w:hAnsi="Times New Roman" w:cs="Times New Roman"/>
        </w:rPr>
        <w:t>Maintaining flexibility in pricing strategies and promotional offers to attract different customer segments and maximize occupancy rates throughout the year.</w:t>
      </w:r>
    </w:p>
    <w:p w14:paraId="7DDB4FD0" w14:textId="77777777" w:rsidR="00F31334" w:rsidRPr="001A1EC9" w:rsidRDefault="00F31334" w:rsidP="001A1EC9">
      <w:pPr>
        <w:spacing w:line="360" w:lineRule="auto"/>
        <w:jc w:val="both"/>
        <w:rPr>
          <w:rFonts w:ascii="Times New Roman" w:hAnsi="Times New Roman" w:cs="Times New Roman"/>
        </w:rPr>
      </w:pPr>
      <w:r w:rsidRPr="001A1EC9">
        <w:rPr>
          <w:rFonts w:ascii="Times New Roman" w:hAnsi="Times New Roman" w:cs="Times New Roman"/>
        </w:rPr>
        <w:lastRenderedPageBreak/>
        <w:t xml:space="preserve">Concept development lays the foundation for IslandRest Hostel's product strategy, focusing on delivering a differentiated and appealing accommodation experience that meets the diverse needs of </w:t>
      </w:r>
      <w:proofErr w:type="spellStart"/>
      <w:r w:rsidRPr="001A1EC9">
        <w:rPr>
          <w:rFonts w:ascii="Times New Roman" w:hAnsi="Times New Roman" w:cs="Times New Roman"/>
        </w:rPr>
        <w:t>travelers</w:t>
      </w:r>
      <w:proofErr w:type="spellEnd"/>
      <w:r w:rsidRPr="001A1EC9">
        <w:rPr>
          <w:rFonts w:ascii="Times New Roman" w:hAnsi="Times New Roman" w:cs="Times New Roman"/>
        </w:rPr>
        <w:t xml:space="preserve"> and professionals in Lagos. By emphasizing convenience, affordability, security, and sustainability, the hostel can effectively position itself as a preferred choice in the local hospitality market.</w:t>
      </w:r>
    </w:p>
    <w:p w14:paraId="2D0E095A" w14:textId="77777777" w:rsidR="00F31334" w:rsidRPr="001A1EC9" w:rsidRDefault="00F31334" w:rsidP="001A1EC9">
      <w:pPr>
        <w:spacing w:line="360" w:lineRule="auto"/>
        <w:jc w:val="both"/>
        <w:rPr>
          <w:rFonts w:ascii="Times New Roman" w:hAnsi="Times New Roman" w:cs="Times New Roman"/>
        </w:rPr>
      </w:pPr>
    </w:p>
    <w:p w14:paraId="5C4520C4" w14:textId="77777777" w:rsidR="00424110" w:rsidRPr="001A1EC9" w:rsidRDefault="00424110" w:rsidP="001A1EC9">
      <w:pPr>
        <w:spacing w:line="360" w:lineRule="auto"/>
        <w:jc w:val="both"/>
        <w:rPr>
          <w:rFonts w:ascii="Times New Roman" w:hAnsi="Times New Roman" w:cs="Times New Roman"/>
        </w:rPr>
      </w:pPr>
    </w:p>
    <w:p w14:paraId="1842D25C" w14:textId="77777777" w:rsidR="00424110" w:rsidRPr="001A1EC9" w:rsidRDefault="00424110" w:rsidP="001A1EC9">
      <w:pPr>
        <w:spacing w:line="360" w:lineRule="auto"/>
        <w:jc w:val="both"/>
        <w:rPr>
          <w:rFonts w:ascii="Times New Roman" w:hAnsi="Times New Roman" w:cs="Times New Roman"/>
        </w:rPr>
      </w:pPr>
    </w:p>
    <w:p w14:paraId="75D347E4" w14:textId="77777777" w:rsidR="00424110" w:rsidRPr="001A1EC9" w:rsidRDefault="00424110" w:rsidP="001A1EC9">
      <w:pPr>
        <w:spacing w:line="360" w:lineRule="auto"/>
        <w:jc w:val="both"/>
        <w:rPr>
          <w:rFonts w:ascii="Times New Roman" w:hAnsi="Times New Roman" w:cs="Times New Roman"/>
        </w:rPr>
      </w:pPr>
    </w:p>
    <w:p w14:paraId="70FD7861" w14:textId="77777777" w:rsidR="00424110" w:rsidRPr="001A1EC9" w:rsidRDefault="00424110" w:rsidP="001A1EC9">
      <w:pPr>
        <w:spacing w:line="360" w:lineRule="auto"/>
        <w:jc w:val="both"/>
        <w:rPr>
          <w:rFonts w:ascii="Times New Roman" w:hAnsi="Times New Roman" w:cs="Times New Roman"/>
        </w:rPr>
      </w:pPr>
    </w:p>
    <w:p w14:paraId="668F11BB" w14:textId="77777777" w:rsidR="00424110" w:rsidRPr="001A1EC9" w:rsidRDefault="00424110" w:rsidP="001A1EC9">
      <w:pPr>
        <w:spacing w:line="360" w:lineRule="auto"/>
        <w:jc w:val="both"/>
        <w:rPr>
          <w:rFonts w:ascii="Times New Roman" w:hAnsi="Times New Roman" w:cs="Times New Roman"/>
        </w:rPr>
      </w:pPr>
    </w:p>
    <w:p w14:paraId="61745D47" w14:textId="77777777" w:rsidR="00424110" w:rsidRPr="001A1EC9" w:rsidRDefault="00424110" w:rsidP="001A1EC9">
      <w:pPr>
        <w:spacing w:line="360" w:lineRule="auto"/>
        <w:jc w:val="both"/>
        <w:rPr>
          <w:rFonts w:ascii="Times New Roman" w:hAnsi="Times New Roman" w:cs="Times New Roman"/>
        </w:rPr>
      </w:pPr>
    </w:p>
    <w:p w14:paraId="41EAC7E0" w14:textId="4FD8DF3E" w:rsidR="00C30C5B" w:rsidRDefault="00C30C5B">
      <w:pPr>
        <w:rPr>
          <w:rFonts w:ascii="Times New Roman" w:hAnsi="Times New Roman" w:cs="Times New Roman"/>
        </w:rPr>
      </w:pPr>
      <w:r>
        <w:rPr>
          <w:rFonts w:ascii="Times New Roman" w:hAnsi="Times New Roman" w:cs="Times New Roman"/>
        </w:rPr>
        <w:br w:type="page"/>
      </w:r>
    </w:p>
    <w:p w14:paraId="7A5CD4FE" w14:textId="5089A394" w:rsidR="005912D9" w:rsidRPr="005912D9" w:rsidRDefault="005912D9" w:rsidP="005912D9">
      <w:pPr>
        <w:spacing w:line="360" w:lineRule="auto"/>
        <w:jc w:val="center"/>
        <w:rPr>
          <w:rFonts w:ascii="Times New Roman" w:hAnsi="Times New Roman" w:cs="Times New Roman"/>
          <w:b/>
          <w:bCs/>
          <w:sz w:val="36"/>
          <w:szCs w:val="36"/>
        </w:rPr>
      </w:pPr>
      <w:r w:rsidRPr="005912D9">
        <w:rPr>
          <w:rFonts w:ascii="Times New Roman" w:hAnsi="Times New Roman" w:cs="Times New Roman"/>
          <w:b/>
          <w:bCs/>
          <w:sz w:val="36"/>
          <w:szCs w:val="36"/>
        </w:rPr>
        <w:lastRenderedPageBreak/>
        <w:t>DESIGN AND PLANNING</w:t>
      </w:r>
    </w:p>
    <w:p w14:paraId="04E15B69" w14:textId="035F4EC0" w:rsidR="00E540B6" w:rsidRPr="001A1EC9" w:rsidRDefault="00E540B6" w:rsidP="001A1EC9">
      <w:pPr>
        <w:spacing w:line="360" w:lineRule="auto"/>
        <w:jc w:val="both"/>
        <w:rPr>
          <w:rFonts w:ascii="Times New Roman" w:hAnsi="Times New Roman" w:cs="Times New Roman"/>
        </w:rPr>
      </w:pPr>
      <w:r w:rsidRPr="001A1EC9">
        <w:rPr>
          <w:rFonts w:ascii="Times New Roman" w:hAnsi="Times New Roman" w:cs="Times New Roman"/>
        </w:rPr>
        <w:t>Design and planning in the context of developing IslandRest Hostel involves the strategic and creative processes of envisioning and structuring the physical and operational aspects of the accommodation facility. Here’s a detailed elaboration on design and planning:</w:t>
      </w:r>
    </w:p>
    <w:p w14:paraId="547C8F67" w14:textId="77777777" w:rsidR="00E540B6" w:rsidRPr="001A1EC9" w:rsidRDefault="00E540B6" w:rsidP="001A1EC9">
      <w:pPr>
        <w:spacing w:line="360" w:lineRule="auto"/>
        <w:jc w:val="both"/>
        <w:rPr>
          <w:rFonts w:ascii="Times New Roman" w:hAnsi="Times New Roman" w:cs="Times New Roman"/>
          <w:b/>
          <w:bCs/>
        </w:rPr>
      </w:pPr>
      <w:r w:rsidRPr="001A1EC9">
        <w:rPr>
          <w:rFonts w:ascii="Times New Roman" w:hAnsi="Times New Roman" w:cs="Times New Roman"/>
          <w:b/>
          <w:bCs/>
        </w:rPr>
        <w:t>1. Architectural Design</w:t>
      </w:r>
    </w:p>
    <w:p w14:paraId="49964E77" w14:textId="77777777" w:rsidR="00E540B6" w:rsidRPr="001A1EC9" w:rsidRDefault="00E540B6" w:rsidP="001A1EC9">
      <w:pPr>
        <w:spacing w:line="360" w:lineRule="auto"/>
        <w:jc w:val="both"/>
        <w:rPr>
          <w:rFonts w:ascii="Times New Roman" w:hAnsi="Times New Roman" w:cs="Times New Roman"/>
        </w:rPr>
      </w:pPr>
      <w:r w:rsidRPr="001A1EC9">
        <w:rPr>
          <w:rFonts w:ascii="Times New Roman" w:hAnsi="Times New Roman" w:cs="Times New Roman"/>
          <w:b/>
          <w:bCs/>
        </w:rPr>
        <w:t>a. Space Utilization and Layout:</w:t>
      </w:r>
    </w:p>
    <w:p w14:paraId="264D0239" w14:textId="77777777" w:rsidR="00E540B6" w:rsidRPr="001A1EC9" w:rsidRDefault="00E540B6" w:rsidP="001A1EC9">
      <w:pPr>
        <w:numPr>
          <w:ilvl w:val="0"/>
          <w:numId w:val="140"/>
        </w:numPr>
        <w:spacing w:line="360" w:lineRule="auto"/>
        <w:jc w:val="both"/>
        <w:rPr>
          <w:rFonts w:ascii="Times New Roman" w:hAnsi="Times New Roman" w:cs="Times New Roman"/>
        </w:rPr>
      </w:pPr>
      <w:r w:rsidRPr="001A1EC9">
        <w:rPr>
          <w:rFonts w:ascii="Times New Roman" w:hAnsi="Times New Roman" w:cs="Times New Roman"/>
        </w:rPr>
        <w:t>Optimize the use of available space to create functional and aesthetically pleasing guest rooms, common areas, and service zones.</w:t>
      </w:r>
    </w:p>
    <w:p w14:paraId="735B1A1F" w14:textId="77777777" w:rsidR="00E540B6" w:rsidRPr="001A1EC9" w:rsidRDefault="00E540B6" w:rsidP="001A1EC9">
      <w:pPr>
        <w:numPr>
          <w:ilvl w:val="0"/>
          <w:numId w:val="140"/>
        </w:numPr>
        <w:spacing w:line="360" w:lineRule="auto"/>
        <w:jc w:val="both"/>
        <w:rPr>
          <w:rFonts w:ascii="Times New Roman" w:hAnsi="Times New Roman" w:cs="Times New Roman"/>
        </w:rPr>
      </w:pPr>
      <w:r w:rsidRPr="001A1EC9">
        <w:rPr>
          <w:rFonts w:ascii="Times New Roman" w:hAnsi="Times New Roman" w:cs="Times New Roman"/>
        </w:rPr>
        <w:t>Design room configurations that cater to various guest preferences, including private rooms, shared dormitories, and communal living spaces.</w:t>
      </w:r>
    </w:p>
    <w:p w14:paraId="09061A2A" w14:textId="77777777" w:rsidR="00E540B6" w:rsidRPr="001A1EC9" w:rsidRDefault="00E540B6" w:rsidP="001A1EC9">
      <w:pPr>
        <w:spacing w:line="360" w:lineRule="auto"/>
        <w:jc w:val="both"/>
        <w:rPr>
          <w:rFonts w:ascii="Times New Roman" w:hAnsi="Times New Roman" w:cs="Times New Roman"/>
        </w:rPr>
      </w:pPr>
      <w:r w:rsidRPr="001A1EC9">
        <w:rPr>
          <w:rFonts w:ascii="Times New Roman" w:hAnsi="Times New Roman" w:cs="Times New Roman"/>
          <w:b/>
          <w:bCs/>
        </w:rPr>
        <w:t>b. Structural Considerations:</w:t>
      </w:r>
    </w:p>
    <w:p w14:paraId="4A267D52" w14:textId="77777777" w:rsidR="00E540B6" w:rsidRPr="001A1EC9" w:rsidRDefault="00E540B6" w:rsidP="001A1EC9">
      <w:pPr>
        <w:numPr>
          <w:ilvl w:val="0"/>
          <w:numId w:val="141"/>
        </w:numPr>
        <w:spacing w:line="360" w:lineRule="auto"/>
        <w:jc w:val="both"/>
        <w:rPr>
          <w:rFonts w:ascii="Times New Roman" w:hAnsi="Times New Roman" w:cs="Times New Roman"/>
        </w:rPr>
      </w:pPr>
      <w:r w:rsidRPr="001A1EC9">
        <w:rPr>
          <w:rFonts w:ascii="Times New Roman" w:hAnsi="Times New Roman" w:cs="Times New Roman"/>
        </w:rPr>
        <w:t>Incorporate architectural elements that enhance guest comfort and safety, such as soundproofing between rooms, adequate ventilation, and ergonomic furniture arrangements.</w:t>
      </w:r>
    </w:p>
    <w:p w14:paraId="41A2983E" w14:textId="77777777" w:rsidR="00E540B6" w:rsidRPr="001A1EC9" w:rsidRDefault="00E540B6" w:rsidP="001A1EC9">
      <w:pPr>
        <w:numPr>
          <w:ilvl w:val="0"/>
          <w:numId w:val="141"/>
        </w:numPr>
        <w:spacing w:line="360" w:lineRule="auto"/>
        <w:jc w:val="both"/>
        <w:rPr>
          <w:rFonts w:ascii="Times New Roman" w:hAnsi="Times New Roman" w:cs="Times New Roman"/>
        </w:rPr>
      </w:pPr>
      <w:r w:rsidRPr="001A1EC9">
        <w:rPr>
          <w:rFonts w:ascii="Times New Roman" w:hAnsi="Times New Roman" w:cs="Times New Roman"/>
        </w:rPr>
        <w:t>Ensure compliance with building codes, safety regulations, and environmental standards in the construction and renovation phases.</w:t>
      </w:r>
    </w:p>
    <w:p w14:paraId="15B75A1E" w14:textId="77777777" w:rsidR="00E540B6" w:rsidRPr="001A1EC9" w:rsidRDefault="00E540B6" w:rsidP="001A1EC9">
      <w:pPr>
        <w:spacing w:line="360" w:lineRule="auto"/>
        <w:jc w:val="both"/>
        <w:rPr>
          <w:rFonts w:ascii="Times New Roman" w:hAnsi="Times New Roman" w:cs="Times New Roman"/>
          <w:b/>
          <w:bCs/>
        </w:rPr>
      </w:pPr>
      <w:r w:rsidRPr="001A1EC9">
        <w:rPr>
          <w:rFonts w:ascii="Times New Roman" w:hAnsi="Times New Roman" w:cs="Times New Roman"/>
          <w:b/>
          <w:bCs/>
        </w:rPr>
        <w:t>2. Interior Design</w:t>
      </w:r>
    </w:p>
    <w:p w14:paraId="3608F156" w14:textId="77777777" w:rsidR="00E540B6" w:rsidRPr="001A1EC9" w:rsidRDefault="00E540B6" w:rsidP="001A1EC9">
      <w:pPr>
        <w:spacing w:line="360" w:lineRule="auto"/>
        <w:jc w:val="both"/>
        <w:rPr>
          <w:rFonts w:ascii="Times New Roman" w:hAnsi="Times New Roman" w:cs="Times New Roman"/>
        </w:rPr>
      </w:pPr>
      <w:r w:rsidRPr="001A1EC9">
        <w:rPr>
          <w:rFonts w:ascii="Times New Roman" w:hAnsi="Times New Roman" w:cs="Times New Roman"/>
          <w:b/>
          <w:bCs/>
        </w:rPr>
        <w:t>a. Aesthetic Appeal:</w:t>
      </w:r>
    </w:p>
    <w:p w14:paraId="101F522D" w14:textId="77777777" w:rsidR="00E540B6" w:rsidRPr="001A1EC9" w:rsidRDefault="00E540B6" w:rsidP="001A1EC9">
      <w:pPr>
        <w:numPr>
          <w:ilvl w:val="0"/>
          <w:numId w:val="142"/>
        </w:numPr>
        <w:spacing w:line="360" w:lineRule="auto"/>
        <w:jc w:val="both"/>
        <w:rPr>
          <w:rFonts w:ascii="Times New Roman" w:hAnsi="Times New Roman" w:cs="Times New Roman"/>
        </w:rPr>
      </w:pPr>
      <w:r w:rsidRPr="001A1EC9">
        <w:rPr>
          <w:rFonts w:ascii="Times New Roman" w:hAnsi="Times New Roman" w:cs="Times New Roman"/>
        </w:rPr>
        <w:t xml:space="preserve">Create a modern and welcoming ambiance through interior décor, </w:t>
      </w:r>
      <w:proofErr w:type="spellStart"/>
      <w:r w:rsidRPr="001A1EC9">
        <w:rPr>
          <w:rFonts w:ascii="Times New Roman" w:hAnsi="Times New Roman" w:cs="Times New Roman"/>
        </w:rPr>
        <w:t>color</w:t>
      </w:r>
      <w:proofErr w:type="spellEnd"/>
      <w:r w:rsidRPr="001A1EC9">
        <w:rPr>
          <w:rFonts w:ascii="Times New Roman" w:hAnsi="Times New Roman" w:cs="Times New Roman"/>
        </w:rPr>
        <w:t xml:space="preserve"> schemes, lighting design, and artwork that reflect the hostel’s brand identity and target market preferences.</w:t>
      </w:r>
    </w:p>
    <w:p w14:paraId="1CA04B56" w14:textId="77777777" w:rsidR="00E540B6" w:rsidRPr="001A1EC9" w:rsidRDefault="00E540B6" w:rsidP="001A1EC9">
      <w:pPr>
        <w:numPr>
          <w:ilvl w:val="0"/>
          <w:numId w:val="142"/>
        </w:numPr>
        <w:spacing w:line="360" w:lineRule="auto"/>
        <w:jc w:val="both"/>
        <w:rPr>
          <w:rFonts w:ascii="Times New Roman" w:hAnsi="Times New Roman" w:cs="Times New Roman"/>
        </w:rPr>
      </w:pPr>
      <w:r w:rsidRPr="001A1EC9">
        <w:rPr>
          <w:rFonts w:ascii="Times New Roman" w:hAnsi="Times New Roman" w:cs="Times New Roman"/>
        </w:rPr>
        <w:t>Use durable and easy-to-maintain materials for furnishings and finishes to withstand frequent use and ensure longevity.</w:t>
      </w:r>
    </w:p>
    <w:p w14:paraId="4C76E48E" w14:textId="77777777" w:rsidR="00E540B6" w:rsidRPr="001A1EC9" w:rsidRDefault="00E540B6" w:rsidP="001A1EC9">
      <w:pPr>
        <w:spacing w:line="360" w:lineRule="auto"/>
        <w:jc w:val="both"/>
        <w:rPr>
          <w:rFonts w:ascii="Times New Roman" w:hAnsi="Times New Roman" w:cs="Times New Roman"/>
        </w:rPr>
      </w:pPr>
      <w:r w:rsidRPr="001A1EC9">
        <w:rPr>
          <w:rFonts w:ascii="Times New Roman" w:hAnsi="Times New Roman" w:cs="Times New Roman"/>
          <w:b/>
          <w:bCs/>
        </w:rPr>
        <w:t>b. Functional Spaces:</w:t>
      </w:r>
    </w:p>
    <w:p w14:paraId="082AEBEA" w14:textId="77777777" w:rsidR="00E540B6" w:rsidRPr="001A1EC9" w:rsidRDefault="00E540B6" w:rsidP="001A1EC9">
      <w:pPr>
        <w:numPr>
          <w:ilvl w:val="0"/>
          <w:numId w:val="143"/>
        </w:numPr>
        <w:spacing w:line="360" w:lineRule="auto"/>
        <w:jc w:val="both"/>
        <w:rPr>
          <w:rFonts w:ascii="Times New Roman" w:hAnsi="Times New Roman" w:cs="Times New Roman"/>
        </w:rPr>
      </w:pPr>
      <w:r w:rsidRPr="001A1EC9">
        <w:rPr>
          <w:rFonts w:ascii="Times New Roman" w:hAnsi="Times New Roman" w:cs="Times New Roman"/>
        </w:rPr>
        <w:t>Design functional areas that cater to the diverse needs of guests, including reception and check-in counters, dining areas, workspaces, recreational zones, and relaxation spots.</w:t>
      </w:r>
    </w:p>
    <w:p w14:paraId="71A918B1" w14:textId="77777777" w:rsidR="00E540B6" w:rsidRPr="001A1EC9" w:rsidRDefault="00E540B6" w:rsidP="001A1EC9">
      <w:pPr>
        <w:numPr>
          <w:ilvl w:val="0"/>
          <w:numId w:val="143"/>
        </w:numPr>
        <w:spacing w:line="360" w:lineRule="auto"/>
        <w:jc w:val="both"/>
        <w:rPr>
          <w:rFonts w:ascii="Times New Roman" w:hAnsi="Times New Roman" w:cs="Times New Roman"/>
        </w:rPr>
      </w:pPr>
      <w:r w:rsidRPr="001A1EC9">
        <w:rPr>
          <w:rFonts w:ascii="Times New Roman" w:hAnsi="Times New Roman" w:cs="Times New Roman"/>
        </w:rPr>
        <w:t>Integrate flexible seating arrangements and multipurpose furniture to accommodate varying guest activities and group sizes.</w:t>
      </w:r>
    </w:p>
    <w:p w14:paraId="7F253057" w14:textId="77777777" w:rsidR="00E540B6" w:rsidRPr="001A1EC9" w:rsidRDefault="00E540B6" w:rsidP="001A1EC9">
      <w:pPr>
        <w:spacing w:line="360" w:lineRule="auto"/>
        <w:jc w:val="both"/>
        <w:rPr>
          <w:rFonts w:ascii="Times New Roman" w:hAnsi="Times New Roman" w:cs="Times New Roman"/>
          <w:b/>
          <w:bCs/>
        </w:rPr>
      </w:pPr>
      <w:r w:rsidRPr="001A1EC9">
        <w:rPr>
          <w:rFonts w:ascii="Times New Roman" w:hAnsi="Times New Roman" w:cs="Times New Roman"/>
          <w:b/>
          <w:bCs/>
        </w:rPr>
        <w:t>3. Operational Framework</w:t>
      </w:r>
    </w:p>
    <w:p w14:paraId="50BC6520" w14:textId="77777777" w:rsidR="00E540B6" w:rsidRPr="001A1EC9" w:rsidRDefault="00E540B6" w:rsidP="001A1EC9">
      <w:pPr>
        <w:spacing w:line="360" w:lineRule="auto"/>
        <w:jc w:val="both"/>
        <w:rPr>
          <w:rFonts w:ascii="Times New Roman" w:hAnsi="Times New Roman" w:cs="Times New Roman"/>
        </w:rPr>
      </w:pPr>
      <w:r w:rsidRPr="001A1EC9">
        <w:rPr>
          <w:rFonts w:ascii="Times New Roman" w:hAnsi="Times New Roman" w:cs="Times New Roman"/>
          <w:b/>
          <w:bCs/>
        </w:rPr>
        <w:lastRenderedPageBreak/>
        <w:t>a. Efficiency in Operations:</w:t>
      </w:r>
    </w:p>
    <w:p w14:paraId="66806FA3" w14:textId="77777777" w:rsidR="00E540B6" w:rsidRPr="001A1EC9" w:rsidRDefault="00E540B6" w:rsidP="001A1EC9">
      <w:pPr>
        <w:numPr>
          <w:ilvl w:val="0"/>
          <w:numId w:val="144"/>
        </w:numPr>
        <w:spacing w:line="360" w:lineRule="auto"/>
        <w:jc w:val="both"/>
        <w:rPr>
          <w:rFonts w:ascii="Times New Roman" w:hAnsi="Times New Roman" w:cs="Times New Roman"/>
        </w:rPr>
      </w:pPr>
      <w:r w:rsidRPr="001A1EC9">
        <w:rPr>
          <w:rFonts w:ascii="Times New Roman" w:hAnsi="Times New Roman" w:cs="Times New Roman"/>
        </w:rPr>
        <w:t>Plan efficient workflows and traffic flows within the hostel to optimize staff productivity and enhance guest experiences.</w:t>
      </w:r>
    </w:p>
    <w:p w14:paraId="6847B972" w14:textId="77777777" w:rsidR="00E540B6" w:rsidRPr="001A1EC9" w:rsidRDefault="00E540B6" w:rsidP="001A1EC9">
      <w:pPr>
        <w:numPr>
          <w:ilvl w:val="0"/>
          <w:numId w:val="144"/>
        </w:numPr>
        <w:spacing w:line="360" w:lineRule="auto"/>
        <w:jc w:val="both"/>
        <w:rPr>
          <w:rFonts w:ascii="Times New Roman" w:hAnsi="Times New Roman" w:cs="Times New Roman"/>
        </w:rPr>
      </w:pPr>
      <w:r w:rsidRPr="001A1EC9">
        <w:rPr>
          <w:rFonts w:ascii="Times New Roman" w:hAnsi="Times New Roman" w:cs="Times New Roman"/>
        </w:rPr>
        <w:t>Establish service zones for housekeeping, maintenance, and security personnel to streamline daily operations and ensure prompt response to guest requests.</w:t>
      </w:r>
    </w:p>
    <w:p w14:paraId="22A24693" w14:textId="77777777" w:rsidR="00E540B6" w:rsidRPr="001A1EC9" w:rsidRDefault="00E540B6" w:rsidP="001A1EC9">
      <w:pPr>
        <w:spacing w:line="360" w:lineRule="auto"/>
        <w:jc w:val="both"/>
        <w:rPr>
          <w:rFonts w:ascii="Times New Roman" w:hAnsi="Times New Roman" w:cs="Times New Roman"/>
        </w:rPr>
      </w:pPr>
      <w:r w:rsidRPr="001A1EC9">
        <w:rPr>
          <w:rFonts w:ascii="Times New Roman" w:hAnsi="Times New Roman" w:cs="Times New Roman"/>
          <w:b/>
          <w:bCs/>
        </w:rPr>
        <w:t>b. Technology Integration:</w:t>
      </w:r>
    </w:p>
    <w:p w14:paraId="467A280E" w14:textId="77777777" w:rsidR="00E540B6" w:rsidRPr="001A1EC9" w:rsidRDefault="00E540B6" w:rsidP="001A1EC9">
      <w:pPr>
        <w:numPr>
          <w:ilvl w:val="0"/>
          <w:numId w:val="145"/>
        </w:numPr>
        <w:spacing w:line="360" w:lineRule="auto"/>
        <w:jc w:val="both"/>
        <w:rPr>
          <w:rFonts w:ascii="Times New Roman" w:hAnsi="Times New Roman" w:cs="Times New Roman"/>
        </w:rPr>
      </w:pPr>
      <w:r w:rsidRPr="001A1EC9">
        <w:rPr>
          <w:rFonts w:ascii="Times New Roman" w:hAnsi="Times New Roman" w:cs="Times New Roman"/>
        </w:rPr>
        <w:t>Implement modern technologies for guest management, room booking, and reservations to facilitate seamless check-in/out processes and enhance operational efficiency.</w:t>
      </w:r>
    </w:p>
    <w:p w14:paraId="575F72D5" w14:textId="77777777" w:rsidR="00E540B6" w:rsidRPr="001A1EC9" w:rsidRDefault="00E540B6" w:rsidP="001A1EC9">
      <w:pPr>
        <w:numPr>
          <w:ilvl w:val="0"/>
          <w:numId w:val="145"/>
        </w:numPr>
        <w:spacing w:line="360" w:lineRule="auto"/>
        <w:jc w:val="both"/>
        <w:rPr>
          <w:rFonts w:ascii="Times New Roman" w:hAnsi="Times New Roman" w:cs="Times New Roman"/>
        </w:rPr>
      </w:pPr>
      <w:r w:rsidRPr="001A1EC9">
        <w:rPr>
          <w:rFonts w:ascii="Times New Roman" w:hAnsi="Times New Roman" w:cs="Times New Roman"/>
        </w:rPr>
        <w:t xml:space="preserve">Provide reliable internet connectivity throughout the facility and equip workspaces with necessary IT infrastructure to support digital nomads and business </w:t>
      </w:r>
      <w:proofErr w:type="spellStart"/>
      <w:r w:rsidRPr="001A1EC9">
        <w:rPr>
          <w:rFonts w:ascii="Times New Roman" w:hAnsi="Times New Roman" w:cs="Times New Roman"/>
        </w:rPr>
        <w:t>travelers</w:t>
      </w:r>
      <w:proofErr w:type="spellEnd"/>
      <w:r w:rsidRPr="001A1EC9">
        <w:rPr>
          <w:rFonts w:ascii="Times New Roman" w:hAnsi="Times New Roman" w:cs="Times New Roman"/>
        </w:rPr>
        <w:t>.</w:t>
      </w:r>
    </w:p>
    <w:p w14:paraId="03C535BE" w14:textId="77777777" w:rsidR="00E540B6" w:rsidRPr="001A1EC9" w:rsidRDefault="00E540B6" w:rsidP="001A1EC9">
      <w:pPr>
        <w:spacing w:line="360" w:lineRule="auto"/>
        <w:jc w:val="both"/>
        <w:rPr>
          <w:rFonts w:ascii="Times New Roman" w:hAnsi="Times New Roman" w:cs="Times New Roman"/>
          <w:b/>
          <w:bCs/>
        </w:rPr>
      </w:pPr>
      <w:r w:rsidRPr="001A1EC9">
        <w:rPr>
          <w:rFonts w:ascii="Times New Roman" w:hAnsi="Times New Roman" w:cs="Times New Roman"/>
          <w:b/>
          <w:bCs/>
        </w:rPr>
        <w:t>4. Sustainable Practices</w:t>
      </w:r>
    </w:p>
    <w:p w14:paraId="3FAB5DC4" w14:textId="77777777" w:rsidR="00E540B6" w:rsidRPr="001A1EC9" w:rsidRDefault="00E540B6" w:rsidP="001A1EC9">
      <w:pPr>
        <w:spacing w:line="360" w:lineRule="auto"/>
        <w:jc w:val="both"/>
        <w:rPr>
          <w:rFonts w:ascii="Times New Roman" w:hAnsi="Times New Roman" w:cs="Times New Roman"/>
        </w:rPr>
      </w:pPr>
      <w:r w:rsidRPr="001A1EC9">
        <w:rPr>
          <w:rFonts w:ascii="Times New Roman" w:hAnsi="Times New Roman" w:cs="Times New Roman"/>
          <w:b/>
          <w:bCs/>
        </w:rPr>
        <w:t>a. Environmental Design:</w:t>
      </w:r>
    </w:p>
    <w:p w14:paraId="2C38F455" w14:textId="77777777" w:rsidR="00E540B6" w:rsidRPr="001A1EC9" w:rsidRDefault="00E540B6" w:rsidP="001A1EC9">
      <w:pPr>
        <w:numPr>
          <w:ilvl w:val="0"/>
          <w:numId w:val="146"/>
        </w:numPr>
        <w:spacing w:line="360" w:lineRule="auto"/>
        <w:jc w:val="both"/>
        <w:rPr>
          <w:rFonts w:ascii="Times New Roman" w:hAnsi="Times New Roman" w:cs="Times New Roman"/>
        </w:rPr>
      </w:pPr>
      <w:r w:rsidRPr="001A1EC9">
        <w:rPr>
          <w:rFonts w:ascii="Times New Roman" w:hAnsi="Times New Roman" w:cs="Times New Roman"/>
        </w:rPr>
        <w:t>Incorporate sustainable building practices and eco-friendly materials in construction and renovation projects to minimize environmental impact.</w:t>
      </w:r>
    </w:p>
    <w:p w14:paraId="20022956" w14:textId="77777777" w:rsidR="00E540B6" w:rsidRPr="001A1EC9" w:rsidRDefault="00E540B6" w:rsidP="001A1EC9">
      <w:pPr>
        <w:numPr>
          <w:ilvl w:val="0"/>
          <w:numId w:val="146"/>
        </w:numPr>
        <w:spacing w:line="360" w:lineRule="auto"/>
        <w:jc w:val="both"/>
        <w:rPr>
          <w:rFonts w:ascii="Times New Roman" w:hAnsi="Times New Roman" w:cs="Times New Roman"/>
        </w:rPr>
      </w:pPr>
      <w:r w:rsidRPr="001A1EC9">
        <w:rPr>
          <w:rFonts w:ascii="Times New Roman" w:hAnsi="Times New Roman" w:cs="Times New Roman"/>
        </w:rPr>
        <w:t>Install energy-efficient lighting, HVAC systems, and water-saving fixtures to reduce operational costs and promote resource conservation.</w:t>
      </w:r>
    </w:p>
    <w:p w14:paraId="0DF89486" w14:textId="77777777" w:rsidR="00E540B6" w:rsidRPr="001A1EC9" w:rsidRDefault="00E540B6" w:rsidP="001A1EC9">
      <w:pPr>
        <w:spacing w:line="360" w:lineRule="auto"/>
        <w:jc w:val="both"/>
        <w:rPr>
          <w:rFonts w:ascii="Times New Roman" w:hAnsi="Times New Roman" w:cs="Times New Roman"/>
        </w:rPr>
      </w:pPr>
      <w:r w:rsidRPr="001A1EC9">
        <w:rPr>
          <w:rFonts w:ascii="Times New Roman" w:hAnsi="Times New Roman" w:cs="Times New Roman"/>
          <w:b/>
          <w:bCs/>
        </w:rPr>
        <w:t>b. Guest Education and Engagement:</w:t>
      </w:r>
    </w:p>
    <w:p w14:paraId="146688B6" w14:textId="77777777" w:rsidR="00E540B6" w:rsidRPr="001A1EC9" w:rsidRDefault="00E540B6" w:rsidP="001A1EC9">
      <w:pPr>
        <w:numPr>
          <w:ilvl w:val="0"/>
          <w:numId w:val="147"/>
        </w:numPr>
        <w:spacing w:line="360" w:lineRule="auto"/>
        <w:jc w:val="both"/>
        <w:rPr>
          <w:rFonts w:ascii="Times New Roman" w:hAnsi="Times New Roman" w:cs="Times New Roman"/>
        </w:rPr>
      </w:pPr>
      <w:r w:rsidRPr="001A1EC9">
        <w:rPr>
          <w:rFonts w:ascii="Times New Roman" w:hAnsi="Times New Roman" w:cs="Times New Roman"/>
        </w:rPr>
        <w:t xml:space="preserve">Promote environmental awareness among guests through signage, educational materials, and interactive initiatives that encourage responsible </w:t>
      </w:r>
      <w:proofErr w:type="spellStart"/>
      <w:r w:rsidRPr="001A1EC9">
        <w:rPr>
          <w:rFonts w:ascii="Times New Roman" w:hAnsi="Times New Roman" w:cs="Times New Roman"/>
        </w:rPr>
        <w:t>behaviors</w:t>
      </w:r>
      <w:proofErr w:type="spellEnd"/>
      <w:r w:rsidRPr="001A1EC9">
        <w:rPr>
          <w:rFonts w:ascii="Times New Roman" w:hAnsi="Times New Roman" w:cs="Times New Roman"/>
        </w:rPr>
        <w:t xml:space="preserve"> during their stay.</w:t>
      </w:r>
    </w:p>
    <w:p w14:paraId="3C977227" w14:textId="77777777" w:rsidR="00E540B6" w:rsidRPr="001A1EC9" w:rsidRDefault="00E540B6" w:rsidP="001A1EC9">
      <w:pPr>
        <w:numPr>
          <w:ilvl w:val="0"/>
          <w:numId w:val="147"/>
        </w:numPr>
        <w:spacing w:line="360" w:lineRule="auto"/>
        <w:jc w:val="both"/>
        <w:rPr>
          <w:rFonts w:ascii="Times New Roman" w:hAnsi="Times New Roman" w:cs="Times New Roman"/>
        </w:rPr>
      </w:pPr>
      <w:r w:rsidRPr="001A1EC9">
        <w:rPr>
          <w:rFonts w:ascii="Times New Roman" w:hAnsi="Times New Roman" w:cs="Times New Roman"/>
        </w:rPr>
        <w:t>Offer incentives or rewards for guests who participate in sustainable practices, such as towel reuse programs or waste recycling initiatives.</w:t>
      </w:r>
    </w:p>
    <w:p w14:paraId="19031950" w14:textId="77777777" w:rsidR="00E540B6" w:rsidRPr="001A1EC9" w:rsidRDefault="00E540B6" w:rsidP="001A1EC9">
      <w:pPr>
        <w:spacing w:line="360" w:lineRule="auto"/>
        <w:jc w:val="both"/>
        <w:rPr>
          <w:rFonts w:ascii="Times New Roman" w:hAnsi="Times New Roman" w:cs="Times New Roman"/>
          <w:b/>
          <w:bCs/>
        </w:rPr>
      </w:pPr>
      <w:r w:rsidRPr="001A1EC9">
        <w:rPr>
          <w:rFonts w:ascii="Times New Roman" w:hAnsi="Times New Roman" w:cs="Times New Roman"/>
          <w:b/>
          <w:bCs/>
        </w:rPr>
        <w:t>5. Safety and Security Measures</w:t>
      </w:r>
    </w:p>
    <w:p w14:paraId="26EECF0E" w14:textId="77777777" w:rsidR="00E540B6" w:rsidRPr="001A1EC9" w:rsidRDefault="00E540B6" w:rsidP="001A1EC9">
      <w:pPr>
        <w:spacing w:line="360" w:lineRule="auto"/>
        <w:jc w:val="both"/>
        <w:rPr>
          <w:rFonts w:ascii="Times New Roman" w:hAnsi="Times New Roman" w:cs="Times New Roman"/>
        </w:rPr>
      </w:pPr>
      <w:r w:rsidRPr="001A1EC9">
        <w:rPr>
          <w:rFonts w:ascii="Times New Roman" w:hAnsi="Times New Roman" w:cs="Times New Roman"/>
          <w:b/>
          <w:bCs/>
        </w:rPr>
        <w:t>a. Comprehensive Security Protocols:</w:t>
      </w:r>
    </w:p>
    <w:p w14:paraId="328A2062" w14:textId="77777777" w:rsidR="00E540B6" w:rsidRPr="001A1EC9" w:rsidRDefault="00E540B6" w:rsidP="001A1EC9">
      <w:pPr>
        <w:numPr>
          <w:ilvl w:val="0"/>
          <w:numId w:val="148"/>
        </w:numPr>
        <w:spacing w:line="360" w:lineRule="auto"/>
        <w:jc w:val="both"/>
        <w:rPr>
          <w:rFonts w:ascii="Times New Roman" w:hAnsi="Times New Roman" w:cs="Times New Roman"/>
        </w:rPr>
      </w:pPr>
      <w:r w:rsidRPr="001A1EC9">
        <w:rPr>
          <w:rFonts w:ascii="Times New Roman" w:hAnsi="Times New Roman" w:cs="Times New Roman"/>
        </w:rPr>
        <w:t>Develop and implement stringent security measures, including 24/7 surveillance systems, access control technologies, and emergency response procedures to ensure guest safety.</w:t>
      </w:r>
    </w:p>
    <w:p w14:paraId="78091056" w14:textId="77777777" w:rsidR="00E540B6" w:rsidRPr="001A1EC9" w:rsidRDefault="00E540B6" w:rsidP="001A1EC9">
      <w:pPr>
        <w:numPr>
          <w:ilvl w:val="0"/>
          <w:numId w:val="148"/>
        </w:numPr>
        <w:spacing w:line="360" w:lineRule="auto"/>
        <w:jc w:val="both"/>
        <w:rPr>
          <w:rFonts w:ascii="Times New Roman" w:hAnsi="Times New Roman" w:cs="Times New Roman"/>
        </w:rPr>
      </w:pPr>
      <w:r w:rsidRPr="001A1EC9">
        <w:rPr>
          <w:rFonts w:ascii="Times New Roman" w:hAnsi="Times New Roman" w:cs="Times New Roman"/>
        </w:rPr>
        <w:t>Train staff members on crisis management protocols and provide ongoing security awareness training to maintain a secure environment for all guests and personnel.</w:t>
      </w:r>
    </w:p>
    <w:p w14:paraId="0EC4B10D" w14:textId="77777777" w:rsidR="00E540B6" w:rsidRPr="001A1EC9" w:rsidRDefault="00E540B6" w:rsidP="001A1EC9">
      <w:pPr>
        <w:spacing w:line="360" w:lineRule="auto"/>
        <w:jc w:val="both"/>
        <w:rPr>
          <w:rFonts w:ascii="Times New Roman" w:hAnsi="Times New Roman" w:cs="Times New Roman"/>
          <w:b/>
          <w:bCs/>
        </w:rPr>
      </w:pPr>
      <w:r w:rsidRPr="001A1EC9">
        <w:rPr>
          <w:rFonts w:ascii="Times New Roman" w:hAnsi="Times New Roman" w:cs="Times New Roman"/>
          <w:b/>
          <w:bCs/>
        </w:rPr>
        <w:lastRenderedPageBreak/>
        <w:t>6. Accessibility and Inclusivity</w:t>
      </w:r>
    </w:p>
    <w:p w14:paraId="2AC8F24D" w14:textId="77777777" w:rsidR="00E540B6" w:rsidRPr="001A1EC9" w:rsidRDefault="00E540B6" w:rsidP="001A1EC9">
      <w:pPr>
        <w:spacing w:line="360" w:lineRule="auto"/>
        <w:jc w:val="both"/>
        <w:rPr>
          <w:rFonts w:ascii="Times New Roman" w:hAnsi="Times New Roman" w:cs="Times New Roman"/>
        </w:rPr>
      </w:pPr>
      <w:r w:rsidRPr="001A1EC9">
        <w:rPr>
          <w:rFonts w:ascii="Times New Roman" w:hAnsi="Times New Roman" w:cs="Times New Roman"/>
          <w:b/>
          <w:bCs/>
        </w:rPr>
        <w:t>a. Universal Design Principles:</w:t>
      </w:r>
    </w:p>
    <w:p w14:paraId="7A043EBF" w14:textId="77777777" w:rsidR="00E540B6" w:rsidRPr="001A1EC9" w:rsidRDefault="00E540B6" w:rsidP="001A1EC9">
      <w:pPr>
        <w:numPr>
          <w:ilvl w:val="0"/>
          <w:numId w:val="149"/>
        </w:numPr>
        <w:spacing w:line="360" w:lineRule="auto"/>
        <w:jc w:val="both"/>
        <w:rPr>
          <w:rFonts w:ascii="Times New Roman" w:hAnsi="Times New Roman" w:cs="Times New Roman"/>
        </w:rPr>
      </w:pPr>
      <w:r w:rsidRPr="001A1EC9">
        <w:rPr>
          <w:rFonts w:ascii="Times New Roman" w:hAnsi="Times New Roman" w:cs="Times New Roman"/>
        </w:rPr>
        <w:t>Incorporate universal design principles to ensure accessibility for guests with disabilities or mobility impairments, including accessible pathways, amenities, and accommodations.</w:t>
      </w:r>
    </w:p>
    <w:p w14:paraId="0FE8303B" w14:textId="77777777" w:rsidR="00E540B6" w:rsidRPr="001A1EC9" w:rsidRDefault="00E540B6" w:rsidP="001A1EC9">
      <w:pPr>
        <w:numPr>
          <w:ilvl w:val="0"/>
          <w:numId w:val="149"/>
        </w:numPr>
        <w:spacing w:line="360" w:lineRule="auto"/>
        <w:jc w:val="both"/>
        <w:rPr>
          <w:rFonts w:ascii="Times New Roman" w:hAnsi="Times New Roman" w:cs="Times New Roman"/>
        </w:rPr>
      </w:pPr>
      <w:r w:rsidRPr="001A1EC9">
        <w:rPr>
          <w:rFonts w:ascii="Times New Roman" w:hAnsi="Times New Roman" w:cs="Times New Roman"/>
        </w:rPr>
        <w:t>Provide options for guests with diverse needs, such as wheelchair-accessible rooms, adaptive equipment, and personalized assistance as required.</w:t>
      </w:r>
    </w:p>
    <w:p w14:paraId="598F113D" w14:textId="77777777" w:rsidR="00E540B6" w:rsidRPr="001A1EC9" w:rsidRDefault="00E540B6" w:rsidP="001A1EC9">
      <w:pPr>
        <w:spacing w:line="360" w:lineRule="auto"/>
        <w:jc w:val="both"/>
        <w:rPr>
          <w:rFonts w:ascii="Times New Roman" w:hAnsi="Times New Roman" w:cs="Times New Roman"/>
        </w:rPr>
      </w:pPr>
      <w:r w:rsidRPr="001A1EC9">
        <w:rPr>
          <w:rFonts w:ascii="Times New Roman" w:hAnsi="Times New Roman" w:cs="Times New Roman"/>
        </w:rPr>
        <w:t>Design and planning form the backbone of IslandRest Hostel’s development strategy, focusing on creating a functional, aesthetically pleasing, and operationally efficient environment that enhances guest satisfaction and supports sustainable business practices. By integrating these elements thoughtfully, the hostel can establish a competitive edge in the dynamic hospitality market of Lagos.</w:t>
      </w:r>
    </w:p>
    <w:p w14:paraId="515AE792" w14:textId="49DE22EC" w:rsidR="005912D9" w:rsidRDefault="005912D9">
      <w:pPr>
        <w:rPr>
          <w:rFonts w:ascii="Times New Roman" w:hAnsi="Times New Roman" w:cs="Times New Roman"/>
        </w:rPr>
      </w:pPr>
      <w:r>
        <w:rPr>
          <w:rFonts w:ascii="Times New Roman" w:hAnsi="Times New Roman" w:cs="Times New Roman"/>
        </w:rPr>
        <w:br w:type="page"/>
      </w:r>
    </w:p>
    <w:p w14:paraId="5C710A32" w14:textId="0A3737AB" w:rsidR="005912D9" w:rsidRPr="007506FA" w:rsidRDefault="005912D9" w:rsidP="005912D9">
      <w:pPr>
        <w:spacing w:line="360" w:lineRule="auto"/>
        <w:jc w:val="center"/>
        <w:rPr>
          <w:rFonts w:ascii="Times New Roman" w:hAnsi="Times New Roman" w:cs="Times New Roman"/>
          <w:b/>
          <w:bCs/>
          <w:sz w:val="36"/>
          <w:szCs w:val="36"/>
        </w:rPr>
      </w:pPr>
      <w:r w:rsidRPr="007506FA">
        <w:rPr>
          <w:rFonts w:ascii="Times New Roman" w:hAnsi="Times New Roman" w:cs="Times New Roman"/>
          <w:b/>
          <w:bCs/>
          <w:sz w:val="36"/>
          <w:szCs w:val="36"/>
        </w:rPr>
        <w:lastRenderedPageBreak/>
        <w:t>OPERATIONAL FRAMEWORK</w:t>
      </w:r>
    </w:p>
    <w:p w14:paraId="00851BE1" w14:textId="7FB84D0E"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rPr>
        <w:t>Operational framework in the context of IslandRest Hostel encompasses the systematic arrangement of processes, resources, and activities necessary for the effective management and delivery of hospitality services. Here’s a detailed elaboration on the operational framework:</w:t>
      </w:r>
    </w:p>
    <w:p w14:paraId="0D8B344D"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1. Staffing and Organizational Structure</w:t>
      </w:r>
    </w:p>
    <w:p w14:paraId="3062175F"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Staff Roles and Responsibilities:</w:t>
      </w:r>
    </w:p>
    <w:p w14:paraId="3E2754D7" w14:textId="77777777" w:rsidR="002602FF" w:rsidRPr="001A1EC9" w:rsidRDefault="002602FF" w:rsidP="001A1EC9">
      <w:pPr>
        <w:numPr>
          <w:ilvl w:val="0"/>
          <w:numId w:val="150"/>
        </w:numPr>
        <w:spacing w:line="360" w:lineRule="auto"/>
        <w:jc w:val="both"/>
        <w:rPr>
          <w:rFonts w:ascii="Times New Roman" w:hAnsi="Times New Roman" w:cs="Times New Roman"/>
        </w:rPr>
      </w:pPr>
      <w:r w:rsidRPr="001A1EC9">
        <w:rPr>
          <w:rFonts w:ascii="Times New Roman" w:hAnsi="Times New Roman" w:cs="Times New Roman"/>
        </w:rPr>
        <w:t>Define clear job roles and responsibilities for each staff member, including front desk personnel, housekeeping staff, maintenance crew, security team, and managerial positions.</w:t>
      </w:r>
    </w:p>
    <w:p w14:paraId="05EE9C94" w14:textId="77777777" w:rsidR="002602FF" w:rsidRPr="001A1EC9" w:rsidRDefault="002602FF" w:rsidP="001A1EC9">
      <w:pPr>
        <w:numPr>
          <w:ilvl w:val="0"/>
          <w:numId w:val="150"/>
        </w:numPr>
        <w:spacing w:line="360" w:lineRule="auto"/>
        <w:jc w:val="both"/>
        <w:rPr>
          <w:rFonts w:ascii="Times New Roman" w:hAnsi="Times New Roman" w:cs="Times New Roman"/>
        </w:rPr>
      </w:pPr>
      <w:r w:rsidRPr="001A1EC9">
        <w:rPr>
          <w:rFonts w:ascii="Times New Roman" w:hAnsi="Times New Roman" w:cs="Times New Roman"/>
        </w:rPr>
        <w:t>Establish staffing levels based on operational needs, guest demand, and peak periods to ensure adequate coverage and efficient service delivery.</w:t>
      </w:r>
    </w:p>
    <w:p w14:paraId="2DF99B1B"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Training and Development:</w:t>
      </w:r>
    </w:p>
    <w:p w14:paraId="5BC01D45" w14:textId="77777777" w:rsidR="002602FF" w:rsidRPr="001A1EC9" w:rsidRDefault="002602FF" w:rsidP="001A1EC9">
      <w:pPr>
        <w:numPr>
          <w:ilvl w:val="0"/>
          <w:numId w:val="151"/>
        </w:numPr>
        <w:spacing w:line="360" w:lineRule="auto"/>
        <w:jc w:val="both"/>
        <w:rPr>
          <w:rFonts w:ascii="Times New Roman" w:hAnsi="Times New Roman" w:cs="Times New Roman"/>
        </w:rPr>
      </w:pPr>
      <w:r w:rsidRPr="001A1EC9">
        <w:rPr>
          <w:rFonts w:ascii="Times New Roman" w:hAnsi="Times New Roman" w:cs="Times New Roman"/>
        </w:rPr>
        <w:t>Implement training programs for staff members to enhance their skills in customer service, hospitality management, safety protocols, and emergency procedures.</w:t>
      </w:r>
    </w:p>
    <w:p w14:paraId="742FBE53" w14:textId="77777777" w:rsidR="002602FF" w:rsidRPr="001A1EC9" w:rsidRDefault="002602FF" w:rsidP="001A1EC9">
      <w:pPr>
        <w:numPr>
          <w:ilvl w:val="0"/>
          <w:numId w:val="151"/>
        </w:numPr>
        <w:spacing w:line="360" w:lineRule="auto"/>
        <w:jc w:val="both"/>
        <w:rPr>
          <w:rFonts w:ascii="Times New Roman" w:hAnsi="Times New Roman" w:cs="Times New Roman"/>
        </w:rPr>
      </w:pPr>
      <w:r w:rsidRPr="001A1EC9">
        <w:rPr>
          <w:rFonts w:ascii="Times New Roman" w:hAnsi="Times New Roman" w:cs="Times New Roman"/>
        </w:rPr>
        <w:t>Provide ongoing professional development opportunities to keep staff updated with industry trends, technology advancements, and guest service standards.</w:t>
      </w:r>
    </w:p>
    <w:p w14:paraId="66A56352"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2. Guest Services and Experience</w:t>
      </w:r>
    </w:p>
    <w:p w14:paraId="71E033A7"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Reservation and Booking Systems:</w:t>
      </w:r>
    </w:p>
    <w:p w14:paraId="412A78F7" w14:textId="77777777" w:rsidR="002602FF" w:rsidRPr="001A1EC9" w:rsidRDefault="002602FF" w:rsidP="001A1EC9">
      <w:pPr>
        <w:numPr>
          <w:ilvl w:val="0"/>
          <w:numId w:val="152"/>
        </w:numPr>
        <w:spacing w:line="360" w:lineRule="auto"/>
        <w:jc w:val="both"/>
        <w:rPr>
          <w:rFonts w:ascii="Times New Roman" w:hAnsi="Times New Roman" w:cs="Times New Roman"/>
        </w:rPr>
      </w:pPr>
      <w:r w:rsidRPr="001A1EC9">
        <w:rPr>
          <w:rFonts w:ascii="Times New Roman" w:hAnsi="Times New Roman" w:cs="Times New Roman"/>
        </w:rPr>
        <w:t>Utilize a user-friendly reservation system that allows guests to book rooms online, check availability, and manage their bookings effortlessly.</w:t>
      </w:r>
    </w:p>
    <w:p w14:paraId="156F79C5" w14:textId="77777777" w:rsidR="002602FF" w:rsidRPr="001A1EC9" w:rsidRDefault="002602FF" w:rsidP="001A1EC9">
      <w:pPr>
        <w:numPr>
          <w:ilvl w:val="0"/>
          <w:numId w:val="152"/>
        </w:numPr>
        <w:spacing w:line="360" w:lineRule="auto"/>
        <w:jc w:val="both"/>
        <w:rPr>
          <w:rFonts w:ascii="Times New Roman" w:hAnsi="Times New Roman" w:cs="Times New Roman"/>
        </w:rPr>
      </w:pPr>
      <w:r w:rsidRPr="001A1EC9">
        <w:rPr>
          <w:rFonts w:ascii="Times New Roman" w:hAnsi="Times New Roman" w:cs="Times New Roman"/>
        </w:rPr>
        <w:t>Offer flexible booking options, including last-minute reservations, group bookings, and extended stays, to accommodate varying guest preferences and needs.</w:t>
      </w:r>
    </w:p>
    <w:p w14:paraId="709F2C77"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Check-in and Check-out Procedures:</w:t>
      </w:r>
    </w:p>
    <w:p w14:paraId="2579D063" w14:textId="77777777" w:rsidR="002602FF" w:rsidRPr="001A1EC9" w:rsidRDefault="002602FF" w:rsidP="001A1EC9">
      <w:pPr>
        <w:numPr>
          <w:ilvl w:val="0"/>
          <w:numId w:val="153"/>
        </w:numPr>
        <w:spacing w:line="360" w:lineRule="auto"/>
        <w:jc w:val="both"/>
        <w:rPr>
          <w:rFonts w:ascii="Times New Roman" w:hAnsi="Times New Roman" w:cs="Times New Roman"/>
        </w:rPr>
      </w:pPr>
      <w:r w:rsidRPr="001A1EC9">
        <w:rPr>
          <w:rFonts w:ascii="Times New Roman" w:hAnsi="Times New Roman" w:cs="Times New Roman"/>
        </w:rPr>
        <w:t>Streamline check-in processes to minimize wait times and enhance guest satisfaction upon arrival.</w:t>
      </w:r>
    </w:p>
    <w:p w14:paraId="4D3C22E2" w14:textId="77777777" w:rsidR="002602FF" w:rsidRPr="001A1EC9" w:rsidRDefault="002602FF" w:rsidP="001A1EC9">
      <w:pPr>
        <w:numPr>
          <w:ilvl w:val="0"/>
          <w:numId w:val="153"/>
        </w:numPr>
        <w:spacing w:line="360" w:lineRule="auto"/>
        <w:jc w:val="both"/>
        <w:rPr>
          <w:rFonts w:ascii="Times New Roman" w:hAnsi="Times New Roman" w:cs="Times New Roman"/>
        </w:rPr>
      </w:pPr>
      <w:r w:rsidRPr="001A1EC9">
        <w:rPr>
          <w:rFonts w:ascii="Times New Roman" w:hAnsi="Times New Roman" w:cs="Times New Roman"/>
        </w:rPr>
        <w:t>Implement efficient check-out procedures, including automated billing and invoice generation, to expedite guest departures and ensure accuracy in financial transactions.</w:t>
      </w:r>
    </w:p>
    <w:p w14:paraId="1713056E"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3. Housekeeping and Maintenance</w:t>
      </w:r>
    </w:p>
    <w:p w14:paraId="4FC411D2"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lastRenderedPageBreak/>
        <w:t>a. Cleaning Standards and Schedules:</w:t>
      </w:r>
    </w:p>
    <w:p w14:paraId="2FEC7C5B" w14:textId="77777777" w:rsidR="002602FF" w:rsidRPr="001A1EC9" w:rsidRDefault="002602FF" w:rsidP="001A1EC9">
      <w:pPr>
        <w:numPr>
          <w:ilvl w:val="0"/>
          <w:numId w:val="154"/>
        </w:numPr>
        <w:spacing w:line="360" w:lineRule="auto"/>
        <w:jc w:val="both"/>
        <w:rPr>
          <w:rFonts w:ascii="Times New Roman" w:hAnsi="Times New Roman" w:cs="Times New Roman"/>
        </w:rPr>
      </w:pPr>
      <w:r w:rsidRPr="001A1EC9">
        <w:rPr>
          <w:rFonts w:ascii="Times New Roman" w:hAnsi="Times New Roman" w:cs="Times New Roman"/>
        </w:rPr>
        <w:t>Establish rigorous cleaning standards and schedules for guest rooms, common areas, and facilities to maintain high levels of cleanliness and hygiene.</w:t>
      </w:r>
    </w:p>
    <w:p w14:paraId="1E6B8B73" w14:textId="77777777" w:rsidR="002602FF" w:rsidRPr="001A1EC9" w:rsidRDefault="002602FF" w:rsidP="001A1EC9">
      <w:pPr>
        <w:numPr>
          <w:ilvl w:val="0"/>
          <w:numId w:val="154"/>
        </w:numPr>
        <w:spacing w:line="360" w:lineRule="auto"/>
        <w:jc w:val="both"/>
        <w:rPr>
          <w:rFonts w:ascii="Times New Roman" w:hAnsi="Times New Roman" w:cs="Times New Roman"/>
        </w:rPr>
      </w:pPr>
      <w:r w:rsidRPr="001A1EC9">
        <w:rPr>
          <w:rFonts w:ascii="Times New Roman" w:hAnsi="Times New Roman" w:cs="Times New Roman"/>
        </w:rPr>
        <w:t>Conduct regular inspections and quality checks to uphold cleanliness standards and address maintenance issues promptly.</w:t>
      </w:r>
    </w:p>
    <w:p w14:paraId="1ED16CD5"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Preventive Maintenance Programs:</w:t>
      </w:r>
    </w:p>
    <w:p w14:paraId="6348E7BE" w14:textId="77777777" w:rsidR="002602FF" w:rsidRPr="001A1EC9" w:rsidRDefault="002602FF" w:rsidP="001A1EC9">
      <w:pPr>
        <w:numPr>
          <w:ilvl w:val="0"/>
          <w:numId w:val="155"/>
        </w:numPr>
        <w:spacing w:line="360" w:lineRule="auto"/>
        <w:jc w:val="both"/>
        <w:rPr>
          <w:rFonts w:ascii="Times New Roman" w:hAnsi="Times New Roman" w:cs="Times New Roman"/>
        </w:rPr>
      </w:pPr>
      <w:r w:rsidRPr="001A1EC9">
        <w:rPr>
          <w:rFonts w:ascii="Times New Roman" w:hAnsi="Times New Roman" w:cs="Times New Roman"/>
        </w:rPr>
        <w:t>Implement preventive maintenance programs for equipment, HVAC systems, plumbing fixtures, and structural components to prevent breakdowns and ensure operational efficiency.</w:t>
      </w:r>
    </w:p>
    <w:p w14:paraId="7EEF3EFC" w14:textId="77777777" w:rsidR="002602FF" w:rsidRPr="001A1EC9" w:rsidRDefault="002602FF" w:rsidP="001A1EC9">
      <w:pPr>
        <w:numPr>
          <w:ilvl w:val="0"/>
          <w:numId w:val="155"/>
        </w:numPr>
        <w:spacing w:line="360" w:lineRule="auto"/>
        <w:jc w:val="both"/>
        <w:rPr>
          <w:rFonts w:ascii="Times New Roman" w:hAnsi="Times New Roman" w:cs="Times New Roman"/>
        </w:rPr>
      </w:pPr>
      <w:r w:rsidRPr="001A1EC9">
        <w:rPr>
          <w:rFonts w:ascii="Times New Roman" w:hAnsi="Times New Roman" w:cs="Times New Roman"/>
        </w:rPr>
        <w:t>Schedule routine inspections and repairs to address maintenance issues proactively and minimize disruptions to guest services.</w:t>
      </w:r>
    </w:p>
    <w:p w14:paraId="3B503705"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4. Food and Beverage Operations</w:t>
      </w:r>
    </w:p>
    <w:p w14:paraId="0F5B7CD5"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Dining Facilities and Catering Services:</w:t>
      </w:r>
    </w:p>
    <w:p w14:paraId="43D0ABD4" w14:textId="77777777" w:rsidR="002602FF" w:rsidRPr="001A1EC9" w:rsidRDefault="002602FF" w:rsidP="001A1EC9">
      <w:pPr>
        <w:numPr>
          <w:ilvl w:val="0"/>
          <w:numId w:val="156"/>
        </w:numPr>
        <w:spacing w:line="360" w:lineRule="auto"/>
        <w:jc w:val="both"/>
        <w:rPr>
          <w:rFonts w:ascii="Times New Roman" w:hAnsi="Times New Roman" w:cs="Times New Roman"/>
        </w:rPr>
      </w:pPr>
      <w:r w:rsidRPr="001A1EC9">
        <w:rPr>
          <w:rFonts w:ascii="Times New Roman" w:hAnsi="Times New Roman" w:cs="Times New Roman"/>
        </w:rPr>
        <w:t>Operate an on-site restaurant, cafeteria, or dining area that offers a diverse menu of meals, snacks, and beverages to cater to guest preferences and dietary requirements.</w:t>
      </w:r>
    </w:p>
    <w:p w14:paraId="375CC38D" w14:textId="77777777" w:rsidR="002602FF" w:rsidRPr="001A1EC9" w:rsidRDefault="002602FF" w:rsidP="001A1EC9">
      <w:pPr>
        <w:numPr>
          <w:ilvl w:val="0"/>
          <w:numId w:val="156"/>
        </w:numPr>
        <w:spacing w:line="360" w:lineRule="auto"/>
        <w:jc w:val="both"/>
        <w:rPr>
          <w:rFonts w:ascii="Times New Roman" w:hAnsi="Times New Roman" w:cs="Times New Roman"/>
        </w:rPr>
      </w:pPr>
      <w:r w:rsidRPr="001A1EC9">
        <w:rPr>
          <w:rFonts w:ascii="Times New Roman" w:hAnsi="Times New Roman" w:cs="Times New Roman"/>
        </w:rPr>
        <w:t>Maintain high standards of food safety, hygiene, and quality control in food preparation, storage, and service practices.</w:t>
      </w:r>
    </w:p>
    <w:p w14:paraId="7CC6C266"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Menu Planning and Procurement:</w:t>
      </w:r>
    </w:p>
    <w:p w14:paraId="701CBC83" w14:textId="77777777" w:rsidR="002602FF" w:rsidRPr="001A1EC9" w:rsidRDefault="002602FF" w:rsidP="001A1EC9">
      <w:pPr>
        <w:numPr>
          <w:ilvl w:val="0"/>
          <w:numId w:val="157"/>
        </w:numPr>
        <w:spacing w:line="360" w:lineRule="auto"/>
        <w:jc w:val="both"/>
        <w:rPr>
          <w:rFonts w:ascii="Times New Roman" w:hAnsi="Times New Roman" w:cs="Times New Roman"/>
        </w:rPr>
      </w:pPr>
      <w:r w:rsidRPr="001A1EC9">
        <w:rPr>
          <w:rFonts w:ascii="Times New Roman" w:hAnsi="Times New Roman" w:cs="Times New Roman"/>
        </w:rPr>
        <w:t>Develop seasonal menus and meal options that reflect local cuisine, cultural influences, and guest preferences.</w:t>
      </w:r>
    </w:p>
    <w:p w14:paraId="1978D85E" w14:textId="77777777" w:rsidR="002602FF" w:rsidRPr="001A1EC9" w:rsidRDefault="002602FF" w:rsidP="001A1EC9">
      <w:pPr>
        <w:numPr>
          <w:ilvl w:val="0"/>
          <w:numId w:val="157"/>
        </w:numPr>
        <w:spacing w:line="360" w:lineRule="auto"/>
        <w:jc w:val="both"/>
        <w:rPr>
          <w:rFonts w:ascii="Times New Roman" w:hAnsi="Times New Roman" w:cs="Times New Roman"/>
        </w:rPr>
      </w:pPr>
      <w:r w:rsidRPr="001A1EC9">
        <w:rPr>
          <w:rFonts w:ascii="Times New Roman" w:hAnsi="Times New Roman" w:cs="Times New Roman"/>
        </w:rPr>
        <w:t>Source fresh ingredients from reliable suppliers and vendors to ensure food quality, taste, and nutritional value for guests.</w:t>
      </w:r>
    </w:p>
    <w:p w14:paraId="4C113B7B"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5. Technology Integration</w:t>
      </w:r>
    </w:p>
    <w:p w14:paraId="4C23B367"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Property Management Systems (PMS):</w:t>
      </w:r>
    </w:p>
    <w:p w14:paraId="10A64878" w14:textId="77777777" w:rsidR="002602FF" w:rsidRPr="001A1EC9" w:rsidRDefault="002602FF" w:rsidP="001A1EC9">
      <w:pPr>
        <w:numPr>
          <w:ilvl w:val="0"/>
          <w:numId w:val="158"/>
        </w:numPr>
        <w:spacing w:line="360" w:lineRule="auto"/>
        <w:jc w:val="both"/>
        <w:rPr>
          <w:rFonts w:ascii="Times New Roman" w:hAnsi="Times New Roman" w:cs="Times New Roman"/>
        </w:rPr>
      </w:pPr>
      <w:r w:rsidRPr="001A1EC9">
        <w:rPr>
          <w:rFonts w:ascii="Times New Roman" w:hAnsi="Times New Roman" w:cs="Times New Roman"/>
        </w:rPr>
        <w:t>Implement a robust PMS that integrates reservation management, room inventory control, guest profiles, and billing processes for seamless operations.</w:t>
      </w:r>
    </w:p>
    <w:p w14:paraId="5636D319" w14:textId="77777777" w:rsidR="002602FF" w:rsidRPr="001A1EC9" w:rsidRDefault="002602FF" w:rsidP="001A1EC9">
      <w:pPr>
        <w:numPr>
          <w:ilvl w:val="0"/>
          <w:numId w:val="158"/>
        </w:numPr>
        <w:spacing w:line="360" w:lineRule="auto"/>
        <w:jc w:val="both"/>
        <w:rPr>
          <w:rFonts w:ascii="Times New Roman" w:hAnsi="Times New Roman" w:cs="Times New Roman"/>
        </w:rPr>
      </w:pPr>
      <w:r w:rsidRPr="001A1EC9">
        <w:rPr>
          <w:rFonts w:ascii="Times New Roman" w:hAnsi="Times New Roman" w:cs="Times New Roman"/>
        </w:rPr>
        <w:t>Utilize data analytics and reporting features to monitor occupancy rates, revenue trends, guest preferences, and operational performance metrics.</w:t>
      </w:r>
    </w:p>
    <w:p w14:paraId="104D4612"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lastRenderedPageBreak/>
        <w:t>b. Guest Engagement Technologies:</w:t>
      </w:r>
    </w:p>
    <w:p w14:paraId="7F85C7CC" w14:textId="77777777" w:rsidR="002602FF" w:rsidRPr="001A1EC9" w:rsidRDefault="002602FF" w:rsidP="001A1EC9">
      <w:pPr>
        <w:numPr>
          <w:ilvl w:val="0"/>
          <w:numId w:val="159"/>
        </w:numPr>
        <w:spacing w:line="360" w:lineRule="auto"/>
        <w:jc w:val="both"/>
        <w:rPr>
          <w:rFonts w:ascii="Times New Roman" w:hAnsi="Times New Roman" w:cs="Times New Roman"/>
        </w:rPr>
      </w:pPr>
      <w:r w:rsidRPr="001A1EC9">
        <w:rPr>
          <w:rFonts w:ascii="Times New Roman" w:hAnsi="Times New Roman" w:cs="Times New Roman"/>
        </w:rPr>
        <w:t>Offer Wi-Fi connectivity throughout the hostel premises to enable guests to stay connected and productive during their stay.</w:t>
      </w:r>
    </w:p>
    <w:p w14:paraId="4A4EE434" w14:textId="77777777" w:rsidR="002602FF" w:rsidRPr="001A1EC9" w:rsidRDefault="002602FF" w:rsidP="001A1EC9">
      <w:pPr>
        <w:numPr>
          <w:ilvl w:val="0"/>
          <w:numId w:val="159"/>
        </w:numPr>
        <w:spacing w:line="360" w:lineRule="auto"/>
        <w:jc w:val="both"/>
        <w:rPr>
          <w:rFonts w:ascii="Times New Roman" w:hAnsi="Times New Roman" w:cs="Times New Roman"/>
        </w:rPr>
      </w:pPr>
      <w:r w:rsidRPr="001A1EC9">
        <w:rPr>
          <w:rFonts w:ascii="Times New Roman" w:hAnsi="Times New Roman" w:cs="Times New Roman"/>
        </w:rPr>
        <w:t>Provide digital amenities such as in-room entertainment systems, interactive guest directories, and mobile apps for enhanced guest experience and convenience.</w:t>
      </w:r>
    </w:p>
    <w:p w14:paraId="4F958BE9"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6. Health, Safety, and Security</w:t>
      </w:r>
    </w:p>
    <w:p w14:paraId="37254E80"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Safety Protocols and Emergency Preparedness:</w:t>
      </w:r>
    </w:p>
    <w:p w14:paraId="2D414AB6" w14:textId="77777777" w:rsidR="002602FF" w:rsidRPr="001A1EC9" w:rsidRDefault="002602FF" w:rsidP="001A1EC9">
      <w:pPr>
        <w:numPr>
          <w:ilvl w:val="0"/>
          <w:numId w:val="160"/>
        </w:numPr>
        <w:spacing w:line="360" w:lineRule="auto"/>
        <w:jc w:val="both"/>
        <w:rPr>
          <w:rFonts w:ascii="Times New Roman" w:hAnsi="Times New Roman" w:cs="Times New Roman"/>
        </w:rPr>
      </w:pPr>
      <w:r w:rsidRPr="001A1EC9">
        <w:rPr>
          <w:rFonts w:ascii="Times New Roman" w:hAnsi="Times New Roman" w:cs="Times New Roman"/>
        </w:rPr>
        <w:t>Develop and enforce comprehensive safety protocols, including fire safety procedures, evacuation plans, and first aid training for staff members.</w:t>
      </w:r>
    </w:p>
    <w:p w14:paraId="3CDBE329" w14:textId="77777777" w:rsidR="002602FF" w:rsidRPr="001A1EC9" w:rsidRDefault="002602FF" w:rsidP="001A1EC9">
      <w:pPr>
        <w:numPr>
          <w:ilvl w:val="0"/>
          <w:numId w:val="160"/>
        </w:numPr>
        <w:spacing w:line="360" w:lineRule="auto"/>
        <w:jc w:val="both"/>
        <w:rPr>
          <w:rFonts w:ascii="Times New Roman" w:hAnsi="Times New Roman" w:cs="Times New Roman"/>
        </w:rPr>
      </w:pPr>
      <w:r w:rsidRPr="001A1EC9">
        <w:rPr>
          <w:rFonts w:ascii="Times New Roman" w:hAnsi="Times New Roman" w:cs="Times New Roman"/>
        </w:rPr>
        <w:t>Install security systems, including CCTV surveillance, access control systems, and security patrols, to ensure a secure environment for guests and staff.</w:t>
      </w:r>
    </w:p>
    <w:p w14:paraId="5AA67AD4"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7. Sustainability Initiatives</w:t>
      </w:r>
    </w:p>
    <w:p w14:paraId="3FC2F62D"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Environmental Practices:</w:t>
      </w:r>
    </w:p>
    <w:p w14:paraId="356AEA0D" w14:textId="77777777" w:rsidR="002602FF" w:rsidRPr="001A1EC9" w:rsidRDefault="002602FF" w:rsidP="001A1EC9">
      <w:pPr>
        <w:numPr>
          <w:ilvl w:val="0"/>
          <w:numId w:val="161"/>
        </w:numPr>
        <w:spacing w:line="360" w:lineRule="auto"/>
        <w:jc w:val="both"/>
        <w:rPr>
          <w:rFonts w:ascii="Times New Roman" w:hAnsi="Times New Roman" w:cs="Times New Roman"/>
        </w:rPr>
      </w:pPr>
      <w:r w:rsidRPr="001A1EC9">
        <w:rPr>
          <w:rFonts w:ascii="Times New Roman" w:hAnsi="Times New Roman" w:cs="Times New Roman"/>
        </w:rPr>
        <w:t>Implement sustainable practices such as energy-efficient lighting, water conservation measures, waste recycling programs, and eco-friendly amenities.</w:t>
      </w:r>
    </w:p>
    <w:p w14:paraId="61A1B60F" w14:textId="77777777" w:rsidR="002602FF" w:rsidRPr="001A1EC9" w:rsidRDefault="002602FF" w:rsidP="001A1EC9">
      <w:pPr>
        <w:numPr>
          <w:ilvl w:val="0"/>
          <w:numId w:val="161"/>
        </w:numPr>
        <w:spacing w:line="360" w:lineRule="auto"/>
        <w:jc w:val="both"/>
        <w:rPr>
          <w:rFonts w:ascii="Times New Roman" w:hAnsi="Times New Roman" w:cs="Times New Roman"/>
        </w:rPr>
      </w:pPr>
      <w:r w:rsidRPr="001A1EC9">
        <w:rPr>
          <w:rFonts w:ascii="Times New Roman" w:hAnsi="Times New Roman" w:cs="Times New Roman"/>
        </w:rPr>
        <w:t xml:space="preserve">Educate staff and guests on environmental conservation efforts and encourage participation in sustainable </w:t>
      </w:r>
      <w:proofErr w:type="spellStart"/>
      <w:r w:rsidRPr="001A1EC9">
        <w:rPr>
          <w:rFonts w:ascii="Times New Roman" w:hAnsi="Times New Roman" w:cs="Times New Roman"/>
        </w:rPr>
        <w:t>behaviors</w:t>
      </w:r>
      <w:proofErr w:type="spellEnd"/>
      <w:r w:rsidRPr="001A1EC9">
        <w:rPr>
          <w:rFonts w:ascii="Times New Roman" w:hAnsi="Times New Roman" w:cs="Times New Roman"/>
        </w:rPr>
        <w:t xml:space="preserve"> during their stay.</w:t>
      </w:r>
    </w:p>
    <w:p w14:paraId="13D24647"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8. Regulatory Compliance and Quality Assurance</w:t>
      </w:r>
    </w:p>
    <w:p w14:paraId="04DEC9B2"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Compliance with Industry Standards:</w:t>
      </w:r>
    </w:p>
    <w:p w14:paraId="71EC521B" w14:textId="77777777" w:rsidR="002602FF" w:rsidRPr="001A1EC9" w:rsidRDefault="002602FF" w:rsidP="001A1EC9">
      <w:pPr>
        <w:numPr>
          <w:ilvl w:val="0"/>
          <w:numId w:val="162"/>
        </w:numPr>
        <w:spacing w:line="360" w:lineRule="auto"/>
        <w:jc w:val="both"/>
        <w:rPr>
          <w:rFonts w:ascii="Times New Roman" w:hAnsi="Times New Roman" w:cs="Times New Roman"/>
        </w:rPr>
      </w:pPr>
      <w:r w:rsidRPr="001A1EC9">
        <w:rPr>
          <w:rFonts w:ascii="Times New Roman" w:hAnsi="Times New Roman" w:cs="Times New Roman"/>
        </w:rPr>
        <w:t>Adhere to local regulatory requirements, health and safety guidelines, licensing regulations, and hospitality industry standards.</w:t>
      </w:r>
    </w:p>
    <w:p w14:paraId="1216C89A" w14:textId="77777777" w:rsidR="002602FF" w:rsidRPr="001A1EC9" w:rsidRDefault="002602FF" w:rsidP="001A1EC9">
      <w:pPr>
        <w:numPr>
          <w:ilvl w:val="0"/>
          <w:numId w:val="162"/>
        </w:numPr>
        <w:spacing w:line="360" w:lineRule="auto"/>
        <w:jc w:val="both"/>
        <w:rPr>
          <w:rFonts w:ascii="Times New Roman" w:hAnsi="Times New Roman" w:cs="Times New Roman"/>
        </w:rPr>
      </w:pPr>
      <w:r w:rsidRPr="001A1EC9">
        <w:rPr>
          <w:rFonts w:ascii="Times New Roman" w:hAnsi="Times New Roman" w:cs="Times New Roman"/>
        </w:rPr>
        <w:t>Conduct regular audits and inspections to maintain compliance and uphold the hostel’s reputation for quality service and guest satisfaction.</w:t>
      </w:r>
    </w:p>
    <w:p w14:paraId="372C9715" w14:textId="172EFA82" w:rsidR="0035242A"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rPr>
        <w:t xml:space="preserve">Operational framework ensures that IslandRest Hostel operates smoothly, efficiently, and profitably while delivering exceptional guest experiences. By focusing on effective management practices, staff training, technological innovation, and sustainability initiatives, the hostel can establish itself as a preferred accommodation choice in Lagos, meeting the diverse needs of </w:t>
      </w:r>
      <w:proofErr w:type="spellStart"/>
      <w:r w:rsidRPr="001A1EC9">
        <w:rPr>
          <w:rFonts w:ascii="Times New Roman" w:hAnsi="Times New Roman" w:cs="Times New Roman"/>
        </w:rPr>
        <w:t>travelers</w:t>
      </w:r>
      <w:proofErr w:type="spellEnd"/>
      <w:r w:rsidRPr="001A1EC9">
        <w:rPr>
          <w:rFonts w:ascii="Times New Roman" w:hAnsi="Times New Roman" w:cs="Times New Roman"/>
        </w:rPr>
        <w:t xml:space="preserve"> and professionals alike</w:t>
      </w:r>
      <w:r w:rsidR="007B76CE">
        <w:rPr>
          <w:rFonts w:ascii="Times New Roman" w:hAnsi="Times New Roman" w:cs="Times New Roman"/>
        </w:rPr>
        <w:t>.</w:t>
      </w:r>
    </w:p>
    <w:p w14:paraId="29765925" w14:textId="456AD3E3" w:rsidR="007B76CE" w:rsidRPr="00F47C39" w:rsidRDefault="007B76CE" w:rsidP="007B76CE">
      <w:pPr>
        <w:spacing w:line="360" w:lineRule="auto"/>
        <w:jc w:val="center"/>
        <w:rPr>
          <w:rFonts w:ascii="Times New Roman" w:hAnsi="Times New Roman" w:cs="Times New Roman"/>
          <w:b/>
          <w:bCs/>
          <w:sz w:val="36"/>
          <w:szCs w:val="36"/>
        </w:rPr>
      </w:pPr>
      <w:r w:rsidRPr="00F47C39">
        <w:rPr>
          <w:rFonts w:ascii="Times New Roman" w:hAnsi="Times New Roman" w:cs="Times New Roman"/>
          <w:b/>
          <w:bCs/>
          <w:sz w:val="36"/>
          <w:szCs w:val="36"/>
        </w:rPr>
        <w:lastRenderedPageBreak/>
        <w:t>SUSTAINABILITY INTEGRATION</w:t>
      </w:r>
    </w:p>
    <w:p w14:paraId="0E9F9163" w14:textId="004D1DA1"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rPr>
        <w:t>Sustainability integration within the context of IslandRest Hostel involves embedding environmental, social, and economic sustainability principles into all aspects of its operations and services. Here’s a detailed elaboration on sustainability integration:</w:t>
      </w:r>
    </w:p>
    <w:p w14:paraId="1A994188"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1. Environmental Sustainability</w:t>
      </w:r>
    </w:p>
    <w:p w14:paraId="0473CB96"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Energy Efficiency:</w:t>
      </w:r>
    </w:p>
    <w:p w14:paraId="6955F06A" w14:textId="77777777" w:rsidR="002602FF" w:rsidRPr="001A1EC9" w:rsidRDefault="002602FF" w:rsidP="001A1EC9">
      <w:pPr>
        <w:numPr>
          <w:ilvl w:val="0"/>
          <w:numId w:val="163"/>
        </w:numPr>
        <w:spacing w:line="360" w:lineRule="auto"/>
        <w:jc w:val="both"/>
        <w:rPr>
          <w:rFonts w:ascii="Times New Roman" w:hAnsi="Times New Roman" w:cs="Times New Roman"/>
        </w:rPr>
      </w:pPr>
      <w:r w:rsidRPr="001A1EC9">
        <w:rPr>
          <w:rFonts w:ascii="Times New Roman" w:hAnsi="Times New Roman" w:cs="Times New Roman"/>
        </w:rPr>
        <w:t>Implement energy-saving measures such as LED lighting, motion sensors, and energy-efficient appliances to reduce electricity consumption.</w:t>
      </w:r>
    </w:p>
    <w:p w14:paraId="20F4F1D2" w14:textId="77777777" w:rsidR="002602FF" w:rsidRPr="001A1EC9" w:rsidRDefault="002602FF" w:rsidP="001A1EC9">
      <w:pPr>
        <w:numPr>
          <w:ilvl w:val="0"/>
          <w:numId w:val="163"/>
        </w:numPr>
        <w:spacing w:line="360" w:lineRule="auto"/>
        <w:jc w:val="both"/>
        <w:rPr>
          <w:rFonts w:ascii="Times New Roman" w:hAnsi="Times New Roman" w:cs="Times New Roman"/>
        </w:rPr>
      </w:pPr>
      <w:r w:rsidRPr="001A1EC9">
        <w:rPr>
          <w:rFonts w:ascii="Times New Roman" w:hAnsi="Times New Roman" w:cs="Times New Roman"/>
        </w:rPr>
        <w:t>Explore renewable energy sources like solar panels or wind turbines to supplement the hostel's energy needs and minimize reliance on fossil fuels.</w:t>
      </w:r>
    </w:p>
    <w:p w14:paraId="6FEDBA8F"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Water Conservation:</w:t>
      </w:r>
    </w:p>
    <w:p w14:paraId="0E1B05C6" w14:textId="77777777" w:rsidR="002602FF" w:rsidRPr="001A1EC9" w:rsidRDefault="002602FF" w:rsidP="001A1EC9">
      <w:pPr>
        <w:numPr>
          <w:ilvl w:val="0"/>
          <w:numId w:val="164"/>
        </w:numPr>
        <w:spacing w:line="360" w:lineRule="auto"/>
        <w:jc w:val="both"/>
        <w:rPr>
          <w:rFonts w:ascii="Times New Roman" w:hAnsi="Times New Roman" w:cs="Times New Roman"/>
        </w:rPr>
      </w:pPr>
      <w:r w:rsidRPr="001A1EC9">
        <w:rPr>
          <w:rFonts w:ascii="Times New Roman" w:hAnsi="Times New Roman" w:cs="Times New Roman"/>
        </w:rPr>
        <w:t>Install water-efficient fixtures and fittings, including low-flow toilets, faucets, and showerheads, to reduce water usage and promote conservation efforts.</w:t>
      </w:r>
    </w:p>
    <w:p w14:paraId="3DB9404A" w14:textId="77777777" w:rsidR="002602FF" w:rsidRPr="001A1EC9" w:rsidRDefault="002602FF" w:rsidP="001A1EC9">
      <w:pPr>
        <w:numPr>
          <w:ilvl w:val="0"/>
          <w:numId w:val="164"/>
        </w:numPr>
        <w:spacing w:line="360" w:lineRule="auto"/>
        <w:jc w:val="both"/>
        <w:rPr>
          <w:rFonts w:ascii="Times New Roman" w:hAnsi="Times New Roman" w:cs="Times New Roman"/>
        </w:rPr>
      </w:pPr>
      <w:r w:rsidRPr="001A1EC9">
        <w:rPr>
          <w:rFonts w:ascii="Times New Roman" w:hAnsi="Times New Roman" w:cs="Times New Roman"/>
        </w:rPr>
        <w:t>Implement greywater recycling systems to reuse water for landscaping or non-potable purposes, thereby reducing freshwater demand.</w:t>
      </w:r>
    </w:p>
    <w:p w14:paraId="06E43C0A"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c. Waste Management:</w:t>
      </w:r>
    </w:p>
    <w:p w14:paraId="7CE00759" w14:textId="77777777" w:rsidR="002602FF" w:rsidRPr="001A1EC9" w:rsidRDefault="002602FF" w:rsidP="001A1EC9">
      <w:pPr>
        <w:numPr>
          <w:ilvl w:val="0"/>
          <w:numId w:val="165"/>
        </w:numPr>
        <w:spacing w:line="360" w:lineRule="auto"/>
        <w:jc w:val="both"/>
        <w:rPr>
          <w:rFonts w:ascii="Times New Roman" w:hAnsi="Times New Roman" w:cs="Times New Roman"/>
        </w:rPr>
      </w:pPr>
      <w:r w:rsidRPr="001A1EC9">
        <w:rPr>
          <w:rFonts w:ascii="Times New Roman" w:hAnsi="Times New Roman" w:cs="Times New Roman"/>
        </w:rPr>
        <w:t>Establish a comprehensive waste management plan that includes recycling programs for paper, glass, plastic, and organic waste within the hostel premises.</w:t>
      </w:r>
    </w:p>
    <w:p w14:paraId="3986D89E" w14:textId="77777777" w:rsidR="002602FF" w:rsidRPr="001A1EC9" w:rsidRDefault="002602FF" w:rsidP="001A1EC9">
      <w:pPr>
        <w:numPr>
          <w:ilvl w:val="0"/>
          <w:numId w:val="165"/>
        </w:numPr>
        <w:spacing w:line="360" w:lineRule="auto"/>
        <w:jc w:val="both"/>
        <w:rPr>
          <w:rFonts w:ascii="Times New Roman" w:hAnsi="Times New Roman" w:cs="Times New Roman"/>
        </w:rPr>
      </w:pPr>
      <w:r w:rsidRPr="001A1EC9">
        <w:rPr>
          <w:rFonts w:ascii="Times New Roman" w:hAnsi="Times New Roman" w:cs="Times New Roman"/>
        </w:rPr>
        <w:t xml:space="preserve">Educate staff and guests on waste reduction practices, such as composting food waste and minimizing single-use plastics, to promote sustainable </w:t>
      </w:r>
      <w:proofErr w:type="spellStart"/>
      <w:r w:rsidRPr="001A1EC9">
        <w:rPr>
          <w:rFonts w:ascii="Times New Roman" w:hAnsi="Times New Roman" w:cs="Times New Roman"/>
        </w:rPr>
        <w:t>behaviors</w:t>
      </w:r>
      <w:proofErr w:type="spellEnd"/>
      <w:r w:rsidRPr="001A1EC9">
        <w:rPr>
          <w:rFonts w:ascii="Times New Roman" w:hAnsi="Times New Roman" w:cs="Times New Roman"/>
        </w:rPr>
        <w:t>.</w:t>
      </w:r>
    </w:p>
    <w:p w14:paraId="053105D6"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d. Sustainable Procurement:</w:t>
      </w:r>
    </w:p>
    <w:p w14:paraId="44B98D74" w14:textId="77777777" w:rsidR="002602FF" w:rsidRPr="001A1EC9" w:rsidRDefault="002602FF" w:rsidP="001A1EC9">
      <w:pPr>
        <w:numPr>
          <w:ilvl w:val="0"/>
          <w:numId w:val="166"/>
        </w:numPr>
        <w:spacing w:line="360" w:lineRule="auto"/>
        <w:jc w:val="both"/>
        <w:rPr>
          <w:rFonts w:ascii="Times New Roman" w:hAnsi="Times New Roman" w:cs="Times New Roman"/>
        </w:rPr>
      </w:pPr>
      <w:r w:rsidRPr="001A1EC9">
        <w:rPr>
          <w:rFonts w:ascii="Times New Roman" w:hAnsi="Times New Roman" w:cs="Times New Roman"/>
        </w:rPr>
        <w:t>Source eco-friendly and locally sourced products, including cleaning supplies, amenities, and furnishings, to support sustainable supply chains and reduce carbon footprint.</w:t>
      </w:r>
    </w:p>
    <w:p w14:paraId="1D746326" w14:textId="77777777" w:rsidR="002602FF" w:rsidRPr="001A1EC9" w:rsidRDefault="002602FF" w:rsidP="001A1EC9">
      <w:pPr>
        <w:numPr>
          <w:ilvl w:val="0"/>
          <w:numId w:val="166"/>
        </w:numPr>
        <w:spacing w:line="360" w:lineRule="auto"/>
        <w:jc w:val="both"/>
        <w:rPr>
          <w:rFonts w:ascii="Times New Roman" w:hAnsi="Times New Roman" w:cs="Times New Roman"/>
        </w:rPr>
      </w:pPr>
      <w:r w:rsidRPr="001A1EC9">
        <w:rPr>
          <w:rFonts w:ascii="Times New Roman" w:hAnsi="Times New Roman" w:cs="Times New Roman"/>
        </w:rPr>
        <w:t>Prioritize suppliers and vendors who adhere to ethical sourcing practices and environmental certifications to ensure sustainability across the procurement process.</w:t>
      </w:r>
    </w:p>
    <w:p w14:paraId="150C71A3"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2. Social Sustainability</w:t>
      </w:r>
    </w:p>
    <w:p w14:paraId="197042F9"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Community Engagement:</w:t>
      </w:r>
    </w:p>
    <w:p w14:paraId="02C60C40" w14:textId="77777777" w:rsidR="002602FF" w:rsidRPr="001A1EC9" w:rsidRDefault="002602FF" w:rsidP="001A1EC9">
      <w:pPr>
        <w:numPr>
          <w:ilvl w:val="0"/>
          <w:numId w:val="167"/>
        </w:numPr>
        <w:spacing w:line="360" w:lineRule="auto"/>
        <w:jc w:val="both"/>
        <w:rPr>
          <w:rFonts w:ascii="Times New Roman" w:hAnsi="Times New Roman" w:cs="Times New Roman"/>
        </w:rPr>
      </w:pPr>
      <w:r w:rsidRPr="001A1EC9">
        <w:rPr>
          <w:rFonts w:ascii="Times New Roman" w:hAnsi="Times New Roman" w:cs="Times New Roman"/>
        </w:rPr>
        <w:lastRenderedPageBreak/>
        <w:t>Foster partnerships with local communities and organizations to support social initiatives, such as youth employment programs, educational workshops, or cultural exchanges.</w:t>
      </w:r>
    </w:p>
    <w:p w14:paraId="02D092CD" w14:textId="77777777" w:rsidR="002602FF" w:rsidRPr="001A1EC9" w:rsidRDefault="002602FF" w:rsidP="001A1EC9">
      <w:pPr>
        <w:numPr>
          <w:ilvl w:val="0"/>
          <w:numId w:val="167"/>
        </w:numPr>
        <w:spacing w:line="360" w:lineRule="auto"/>
        <w:jc w:val="both"/>
        <w:rPr>
          <w:rFonts w:ascii="Times New Roman" w:hAnsi="Times New Roman" w:cs="Times New Roman"/>
        </w:rPr>
      </w:pPr>
      <w:r w:rsidRPr="001A1EC9">
        <w:rPr>
          <w:rFonts w:ascii="Times New Roman" w:hAnsi="Times New Roman" w:cs="Times New Roman"/>
        </w:rPr>
        <w:t>Promote cultural sensitivity and respect for local traditions among staff and guests to enhance community relations and mutual understanding.</w:t>
      </w:r>
    </w:p>
    <w:p w14:paraId="169C61A6"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Employee Well-being:</w:t>
      </w:r>
    </w:p>
    <w:p w14:paraId="085AD700" w14:textId="77777777" w:rsidR="002602FF" w:rsidRPr="001A1EC9" w:rsidRDefault="002602FF" w:rsidP="001A1EC9">
      <w:pPr>
        <w:numPr>
          <w:ilvl w:val="0"/>
          <w:numId w:val="168"/>
        </w:numPr>
        <w:spacing w:line="360" w:lineRule="auto"/>
        <w:jc w:val="both"/>
        <w:rPr>
          <w:rFonts w:ascii="Times New Roman" w:hAnsi="Times New Roman" w:cs="Times New Roman"/>
        </w:rPr>
      </w:pPr>
      <w:r w:rsidRPr="001A1EC9">
        <w:rPr>
          <w:rFonts w:ascii="Times New Roman" w:hAnsi="Times New Roman" w:cs="Times New Roman"/>
        </w:rPr>
        <w:t xml:space="preserve">Implement fair </w:t>
      </w:r>
      <w:proofErr w:type="spellStart"/>
      <w:r w:rsidRPr="001A1EC9">
        <w:rPr>
          <w:rFonts w:ascii="Times New Roman" w:hAnsi="Times New Roman" w:cs="Times New Roman"/>
        </w:rPr>
        <w:t>labor</w:t>
      </w:r>
      <w:proofErr w:type="spellEnd"/>
      <w:r w:rsidRPr="001A1EC9">
        <w:rPr>
          <w:rFonts w:ascii="Times New Roman" w:hAnsi="Times New Roman" w:cs="Times New Roman"/>
        </w:rPr>
        <w:t xml:space="preserve"> practices, including competitive wages, employee benefits, and opportunities for career development and training, to promote staff retention and satisfaction.</w:t>
      </w:r>
    </w:p>
    <w:p w14:paraId="1FF6C19C" w14:textId="77777777" w:rsidR="002602FF" w:rsidRPr="001A1EC9" w:rsidRDefault="002602FF" w:rsidP="001A1EC9">
      <w:pPr>
        <w:numPr>
          <w:ilvl w:val="0"/>
          <w:numId w:val="168"/>
        </w:numPr>
        <w:spacing w:line="360" w:lineRule="auto"/>
        <w:jc w:val="both"/>
        <w:rPr>
          <w:rFonts w:ascii="Times New Roman" w:hAnsi="Times New Roman" w:cs="Times New Roman"/>
        </w:rPr>
      </w:pPr>
      <w:r w:rsidRPr="001A1EC9">
        <w:rPr>
          <w:rFonts w:ascii="Times New Roman" w:hAnsi="Times New Roman" w:cs="Times New Roman"/>
        </w:rPr>
        <w:t>Provide a safe and inclusive work environment that values diversity, equity, and inclusion, fostering a positive organizational culture among employees.</w:t>
      </w:r>
    </w:p>
    <w:p w14:paraId="586E3E34"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3. Economic Sustainability</w:t>
      </w:r>
    </w:p>
    <w:p w14:paraId="185531ED"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Financial Viability:</w:t>
      </w:r>
    </w:p>
    <w:p w14:paraId="17690D31" w14:textId="77777777" w:rsidR="002602FF" w:rsidRPr="001A1EC9" w:rsidRDefault="002602FF" w:rsidP="001A1EC9">
      <w:pPr>
        <w:numPr>
          <w:ilvl w:val="0"/>
          <w:numId w:val="169"/>
        </w:numPr>
        <w:spacing w:line="360" w:lineRule="auto"/>
        <w:jc w:val="both"/>
        <w:rPr>
          <w:rFonts w:ascii="Times New Roman" w:hAnsi="Times New Roman" w:cs="Times New Roman"/>
        </w:rPr>
      </w:pPr>
      <w:r w:rsidRPr="001A1EC9">
        <w:rPr>
          <w:rFonts w:ascii="Times New Roman" w:hAnsi="Times New Roman" w:cs="Times New Roman"/>
        </w:rPr>
        <w:t>Adopt cost-effective practices and technologies that improve operational efficiency, reduce overhead costs, and enhance profitability without compromising sustainability goals.</w:t>
      </w:r>
    </w:p>
    <w:p w14:paraId="342BDE34" w14:textId="77777777" w:rsidR="002602FF" w:rsidRPr="001A1EC9" w:rsidRDefault="002602FF" w:rsidP="001A1EC9">
      <w:pPr>
        <w:numPr>
          <w:ilvl w:val="0"/>
          <w:numId w:val="169"/>
        </w:numPr>
        <w:spacing w:line="360" w:lineRule="auto"/>
        <w:jc w:val="both"/>
        <w:rPr>
          <w:rFonts w:ascii="Times New Roman" w:hAnsi="Times New Roman" w:cs="Times New Roman"/>
        </w:rPr>
      </w:pPr>
      <w:r w:rsidRPr="001A1EC9">
        <w:rPr>
          <w:rFonts w:ascii="Times New Roman" w:hAnsi="Times New Roman" w:cs="Times New Roman"/>
        </w:rPr>
        <w:t>Monitor financial performance metrics, including revenue generation, cost savings from sustainability initiatives, and return on investment (ROI) from green technologies.</w:t>
      </w:r>
    </w:p>
    <w:p w14:paraId="11F83CB9"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Long-term Planning:</w:t>
      </w:r>
    </w:p>
    <w:p w14:paraId="7B3E31C9" w14:textId="77777777" w:rsidR="002602FF" w:rsidRPr="001A1EC9" w:rsidRDefault="002602FF" w:rsidP="001A1EC9">
      <w:pPr>
        <w:numPr>
          <w:ilvl w:val="0"/>
          <w:numId w:val="170"/>
        </w:numPr>
        <w:spacing w:line="360" w:lineRule="auto"/>
        <w:jc w:val="both"/>
        <w:rPr>
          <w:rFonts w:ascii="Times New Roman" w:hAnsi="Times New Roman" w:cs="Times New Roman"/>
        </w:rPr>
      </w:pPr>
      <w:r w:rsidRPr="001A1EC9">
        <w:rPr>
          <w:rFonts w:ascii="Times New Roman" w:hAnsi="Times New Roman" w:cs="Times New Roman"/>
        </w:rPr>
        <w:t>Develop long-term sustainability strategies and goals aligned with the hostel's business objectives and market demands, ensuring continuity and resilience in a competitive hospitality industry.</w:t>
      </w:r>
    </w:p>
    <w:p w14:paraId="1C08EF26" w14:textId="77777777" w:rsidR="002602FF" w:rsidRPr="001A1EC9" w:rsidRDefault="002602FF" w:rsidP="001A1EC9">
      <w:pPr>
        <w:numPr>
          <w:ilvl w:val="0"/>
          <w:numId w:val="170"/>
        </w:numPr>
        <w:spacing w:line="360" w:lineRule="auto"/>
        <w:jc w:val="both"/>
        <w:rPr>
          <w:rFonts w:ascii="Times New Roman" w:hAnsi="Times New Roman" w:cs="Times New Roman"/>
        </w:rPr>
      </w:pPr>
      <w:r w:rsidRPr="001A1EC9">
        <w:rPr>
          <w:rFonts w:ascii="Times New Roman" w:hAnsi="Times New Roman" w:cs="Times New Roman"/>
        </w:rPr>
        <w:t>Conduct regular sustainability audits and performance assessments to track progress, identify areas for improvement, and maintain accountability to stakeholders.</w:t>
      </w:r>
    </w:p>
    <w:p w14:paraId="1DCB337D"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4. Guest Education and Engagement</w:t>
      </w:r>
    </w:p>
    <w:p w14:paraId="1782FC1C"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Sustainability Awareness:</w:t>
      </w:r>
    </w:p>
    <w:p w14:paraId="170E6C68" w14:textId="77777777" w:rsidR="002602FF" w:rsidRPr="001A1EC9" w:rsidRDefault="002602FF" w:rsidP="001A1EC9">
      <w:pPr>
        <w:numPr>
          <w:ilvl w:val="0"/>
          <w:numId w:val="171"/>
        </w:numPr>
        <w:spacing w:line="360" w:lineRule="auto"/>
        <w:jc w:val="both"/>
        <w:rPr>
          <w:rFonts w:ascii="Times New Roman" w:hAnsi="Times New Roman" w:cs="Times New Roman"/>
        </w:rPr>
      </w:pPr>
      <w:r w:rsidRPr="001A1EC9">
        <w:rPr>
          <w:rFonts w:ascii="Times New Roman" w:hAnsi="Times New Roman" w:cs="Times New Roman"/>
        </w:rPr>
        <w:t>Raise awareness among guests about the hostel's sustainability practices through signage, educational materials, and interactive experiences during their stay.</w:t>
      </w:r>
    </w:p>
    <w:p w14:paraId="1F618808" w14:textId="77777777" w:rsidR="002602FF" w:rsidRPr="001A1EC9" w:rsidRDefault="002602FF" w:rsidP="001A1EC9">
      <w:pPr>
        <w:numPr>
          <w:ilvl w:val="0"/>
          <w:numId w:val="171"/>
        </w:numPr>
        <w:spacing w:line="360" w:lineRule="auto"/>
        <w:jc w:val="both"/>
        <w:rPr>
          <w:rFonts w:ascii="Times New Roman" w:hAnsi="Times New Roman" w:cs="Times New Roman"/>
        </w:rPr>
      </w:pPr>
      <w:r w:rsidRPr="001A1EC9">
        <w:rPr>
          <w:rFonts w:ascii="Times New Roman" w:hAnsi="Times New Roman" w:cs="Times New Roman"/>
        </w:rPr>
        <w:t xml:space="preserve">Encourage guests to participate in sustainable </w:t>
      </w:r>
      <w:proofErr w:type="spellStart"/>
      <w:r w:rsidRPr="001A1EC9">
        <w:rPr>
          <w:rFonts w:ascii="Times New Roman" w:hAnsi="Times New Roman" w:cs="Times New Roman"/>
        </w:rPr>
        <w:t>behaviors</w:t>
      </w:r>
      <w:proofErr w:type="spellEnd"/>
      <w:r w:rsidRPr="001A1EC9">
        <w:rPr>
          <w:rFonts w:ascii="Times New Roman" w:hAnsi="Times New Roman" w:cs="Times New Roman"/>
        </w:rPr>
        <w:t>, such as towel and linen reuse programs, energy conservation, and responsible waste disposal, to collectively reduce environmental impact.</w:t>
      </w:r>
    </w:p>
    <w:p w14:paraId="7BAC61DC"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Transparency and Accountability:</w:t>
      </w:r>
    </w:p>
    <w:p w14:paraId="1F3335A7" w14:textId="77777777" w:rsidR="002602FF" w:rsidRPr="001A1EC9" w:rsidRDefault="002602FF" w:rsidP="001A1EC9">
      <w:pPr>
        <w:numPr>
          <w:ilvl w:val="0"/>
          <w:numId w:val="172"/>
        </w:numPr>
        <w:spacing w:line="360" w:lineRule="auto"/>
        <w:jc w:val="both"/>
        <w:rPr>
          <w:rFonts w:ascii="Times New Roman" w:hAnsi="Times New Roman" w:cs="Times New Roman"/>
        </w:rPr>
      </w:pPr>
      <w:r w:rsidRPr="001A1EC9">
        <w:rPr>
          <w:rFonts w:ascii="Times New Roman" w:hAnsi="Times New Roman" w:cs="Times New Roman"/>
        </w:rPr>
        <w:lastRenderedPageBreak/>
        <w:t>Communicate openly with guests about the hostel's sustainability achievements, challenges, and future goals, fostering trust and transparency in sustainability efforts.</w:t>
      </w:r>
    </w:p>
    <w:p w14:paraId="0A9DFD8C" w14:textId="77777777" w:rsidR="002602FF" w:rsidRPr="001A1EC9" w:rsidRDefault="002602FF" w:rsidP="001A1EC9">
      <w:pPr>
        <w:numPr>
          <w:ilvl w:val="0"/>
          <w:numId w:val="172"/>
        </w:numPr>
        <w:spacing w:line="360" w:lineRule="auto"/>
        <w:jc w:val="both"/>
        <w:rPr>
          <w:rFonts w:ascii="Times New Roman" w:hAnsi="Times New Roman" w:cs="Times New Roman"/>
        </w:rPr>
      </w:pPr>
      <w:r w:rsidRPr="001A1EC9">
        <w:rPr>
          <w:rFonts w:ascii="Times New Roman" w:hAnsi="Times New Roman" w:cs="Times New Roman"/>
        </w:rPr>
        <w:t>Solicit feedback from guests on sustainability initiatives to continuously improve practices and tailor services to meet evolving guest expectations and preferences.</w:t>
      </w:r>
    </w:p>
    <w:p w14:paraId="6A1487F9"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rPr>
        <w:t>By integrating sustainability into its core operations, IslandRest Hostel not only enhances its environmental footprint but also strengthens community ties, supports local economies, and fosters a responsible and resilient business model. Embracing sustainability as a guiding principle enables the hostel to differentiate itself in the market, attract environmentally conscious guests, and contribute positively to the broader social and economic fabric of Lagos.</w:t>
      </w:r>
    </w:p>
    <w:p w14:paraId="0D3361BC" w14:textId="77777777" w:rsidR="002602FF" w:rsidRPr="001A1EC9" w:rsidRDefault="002602FF" w:rsidP="001A1EC9">
      <w:pPr>
        <w:spacing w:line="360" w:lineRule="auto"/>
        <w:jc w:val="both"/>
        <w:rPr>
          <w:rFonts w:ascii="Times New Roman" w:hAnsi="Times New Roman" w:cs="Times New Roman"/>
        </w:rPr>
      </w:pPr>
    </w:p>
    <w:p w14:paraId="13241A0D" w14:textId="77777777" w:rsidR="002602FF" w:rsidRPr="001A1EC9" w:rsidRDefault="002602FF" w:rsidP="001A1EC9">
      <w:pPr>
        <w:spacing w:line="360" w:lineRule="auto"/>
        <w:jc w:val="both"/>
        <w:rPr>
          <w:rFonts w:ascii="Times New Roman" w:hAnsi="Times New Roman" w:cs="Times New Roman"/>
        </w:rPr>
      </w:pPr>
    </w:p>
    <w:p w14:paraId="3113A883" w14:textId="77777777" w:rsidR="002602FF" w:rsidRPr="001A1EC9" w:rsidRDefault="002602FF" w:rsidP="001A1EC9">
      <w:pPr>
        <w:spacing w:line="360" w:lineRule="auto"/>
        <w:jc w:val="both"/>
        <w:rPr>
          <w:rFonts w:ascii="Times New Roman" w:hAnsi="Times New Roman" w:cs="Times New Roman"/>
        </w:rPr>
      </w:pPr>
    </w:p>
    <w:p w14:paraId="276A1543" w14:textId="77777777" w:rsidR="002602FF" w:rsidRPr="001A1EC9" w:rsidRDefault="002602FF" w:rsidP="001A1EC9">
      <w:pPr>
        <w:spacing w:line="360" w:lineRule="auto"/>
        <w:jc w:val="both"/>
        <w:rPr>
          <w:rFonts w:ascii="Times New Roman" w:hAnsi="Times New Roman" w:cs="Times New Roman"/>
        </w:rPr>
      </w:pPr>
    </w:p>
    <w:p w14:paraId="4375F082" w14:textId="77777777" w:rsidR="002602FF" w:rsidRPr="001A1EC9" w:rsidRDefault="002602FF" w:rsidP="001A1EC9">
      <w:pPr>
        <w:spacing w:line="360" w:lineRule="auto"/>
        <w:jc w:val="both"/>
        <w:rPr>
          <w:rFonts w:ascii="Times New Roman" w:hAnsi="Times New Roman" w:cs="Times New Roman"/>
        </w:rPr>
      </w:pPr>
    </w:p>
    <w:p w14:paraId="5D102504" w14:textId="77777777" w:rsidR="002602FF" w:rsidRPr="001A1EC9" w:rsidRDefault="002602FF" w:rsidP="001A1EC9">
      <w:pPr>
        <w:spacing w:line="360" w:lineRule="auto"/>
        <w:jc w:val="both"/>
        <w:rPr>
          <w:rFonts w:ascii="Times New Roman" w:hAnsi="Times New Roman" w:cs="Times New Roman"/>
        </w:rPr>
      </w:pPr>
    </w:p>
    <w:p w14:paraId="0AC7EC59" w14:textId="77777777" w:rsidR="002602FF" w:rsidRPr="001A1EC9" w:rsidRDefault="002602FF" w:rsidP="001A1EC9">
      <w:pPr>
        <w:spacing w:line="360" w:lineRule="auto"/>
        <w:jc w:val="both"/>
        <w:rPr>
          <w:rFonts w:ascii="Times New Roman" w:hAnsi="Times New Roman" w:cs="Times New Roman"/>
        </w:rPr>
      </w:pPr>
    </w:p>
    <w:p w14:paraId="73317EA1" w14:textId="77777777" w:rsidR="002602FF" w:rsidRDefault="002602FF" w:rsidP="001A1EC9">
      <w:pPr>
        <w:spacing w:line="360" w:lineRule="auto"/>
        <w:jc w:val="both"/>
        <w:rPr>
          <w:rFonts w:ascii="Times New Roman" w:hAnsi="Times New Roman" w:cs="Times New Roman"/>
        </w:rPr>
      </w:pPr>
    </w:p>
    <w:p w14:paraId="34DBCF90" w14:textId="77777777" w:rsidR="0035242A" w:rsidRDefault="0035242A" w:rsidP="001A1EC9">
      <w:pPr>
        <w:spacing w:line="360" w:lineRule="auto"/>
        <w:jc w:val="both"/>
        <w:rPr>
          <w:rFonts w:ascii="Times New Roman" w:hAnsi="Times New Roman" w:cs="Times New Roman"/>
        </w:rPr>
      </w:pPr>
    </w:p>
    <w:p w14:paraId="4993C665" w14:textId="77777777" w:rsidR="0035242A" w:rsidRDefault="0035242A" w:rsidP="001A1EC9">
      <w:pPr>
        <w:spacing w:line="360" w:lineRule="auto"/>
        <w:jc w:val="both"/>
        <w:rPr>
          <w:rFonts w:ascii="Times New Roman" w:hAnsi="Times New Roman" w:cs="Times New Roman"/>
        </w:rPr>
      </w:pPr>
    </w:p>
    <w:p w14:paraId="351327A1" w14:textId="77777777" w:rsidR="0035242A" w:rsidRDefault="0035242A" w:rsidP="001A1EC9">
      <w:pPr>
        <w:spacing w:line="360" w:lineRule="auto"/>
        <w:jc w:val="both"/>
        <w:rPr>
          <w:rFonts w:ascii="Times New Roman" w:hAnsi="Times New Roman" w:cs="Times New Roman"/>
        </w:rPr>
      </w:pPr>
    </w:p>
    <w:p w14:paraId="5C6AA558" w14:textId="77777777" w:rsidR="0035242A" w:rsidRDefault="0035242A" w:rsidP="001A1EC9">
      <w:pPr>
        <w:spacing w:line="360" w:lineRule="auto"/>
        <w:jc w:val="both"/>
        <w:rPr>
          <w:rFonts w:ascii="Times New Roman" w:hAnsi="Times New Roman" w:cs="Times New Roman"/>
        </w:rPr>
      </w:pPr>
    </w:p>
    <w:p w14:paraId="3802232E" w14:textId="77777777" w:rsidR="0035242A" w:rsidRDefault="0035242A" w:rsidP="001A1EC9">
      <w:pPr>
        <w:spacing w:line="360" w:lineRule="auto"/>
        <w:jc w:val="both"/>
        <w:rPr>
          <w:rFonts w:ascii="Times New Roman" w:hAnsi="Times New Roman" w:cs="Times New Roman"/>
        </w:rPr>
      </w:pPr>
    </w:p>
    <w:p w14:paraId="0B87B992" w14:textId="77777777" w:rsidR="0035242A" w:rsidRDefault="0035242A" w:rsidP="001A1EC9">
      <w:pPr>
        <w:spacing w:line="360" w:lineRule="auto"/>
        <w:jc w:val="both"/>
        <w:rPr>
          <w:rFonts w:ascii="Times New Roman" w:hAnsi="Times New Roman" w:cs="Times New Roman"/>
        </w:rPr>
      </w:pPr>
    </w:p>
    <w:p w14:paraId="62DBA6F5" w14:textId="77777777" w:rsidR="0035242A" w:rsidRDefault="0035242A" w:rsidP="001A1EC9">
      <w:pPr>
        <w:spacing w:line="360" w:lineRule="auto"/>
        <w:jc w:val="both"/>
        <w:rPr>
          <w:rFonts w:ascii="Times New Roman" w:hAnsi="Times New Roman" w:cs="Times New Roman"/>
        </w:rPr>
      </w:pPr>
    </w:p>
    <w:p w14:paraId="7B7A8027" w14:textId="77777777" w:rsidR="0035242A" w:rsidRPr="001A1EC9" w:rsidRDefault="0035242A" w:rsidP="001A1EC9">
      <w:pPr>
        <w:spacing w:line="360" w:lineRule="auto"/>
        <w:jc w:val="both"/>
        <w:rPr>
          <w:rFonts w:ascii="Times New Roman" w:hAnsi="Times New Roman" w:cs="Times New Roman"/>
        </w:rPr>
      </w:pPr>
    </w:p>
    <w:p w14:paraId="77AAAD07" w14:textId="77777777" w:rsidR="002602FF" w:rsidRPr="001A1EC9" w:rsidRDefault="002602FF" w:rsidP="001A1EC9">
      <w:pPr>
        <w:spacing w:line="360" w:lineRule="auto"/>
        <w:jc w:val="both"/>
        <w:rPr>
          <w:rFonts w:ascii="Times New Roman" w:hAnsi="Times New Roman" w:cs="Times New Roman"/>
        </w:rPr>
      </w:pPr>
    </w:p>
    <w:p w14:paraId="3C7D4A37" w14:textId="0EDD9FB9" w:rsidR="007B76CE" w:rsidRPr="007B76CE" w:rsidRDefault="007B76CE" w:rsidP="007B76CE">
      <w:pPr>
        <w:spacing w:line="360" w:lineRule="auto"/>
        <w:jc w:val="center"/>
        <w:rPr>
          <w:rFonts w:ascii="Times New Roman" w:hAnsi="Times New Roman" w:cs="Times New Roman"/>
          <w:b/>
          <w:bCs/>
          <w:sz w:val="36"/>
          <w:szCs w:val="36"/>
        </w:rPr>
      </w:pPr>
      <w:r w:rsidRPr="007B76CE">
        <w:rPr>
          <w:rFonts w:ascii="Times New Roman" w:hAnsi="Times New Roman" w:cs="Times New Roman"/>
          <w:b/>
          <w:bCs/>
          <w:sz w:val="36"/>
          <w:szCs w:val="36"/>
        </w:rPr>
        <w:lastRenderedPageBreak/>
        <w:t>TESTING AND QUALITY ASSUARANCE</w:t>
      </w:r>
    </w:p>
    <w:p w14:paraId="1D750456" w14:textId="2E4F8A6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rPr>
        <w:t>Testing and quality assurance in the context of IslandRest Hostel involves systematic processes and protocols to ensure that all aspects of its operations meet high standards of service delivery, guest satisfaction, and operational efficiency. Here’s a detailed elaboration on testing and quality assurance within the hostel:</w:t>
      </w:r>
    </w:p>
    <w:p w14:paraId="2D3422B2"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1. Facility and Equipment Testing</w:t>
      </w:r>
    </w:p>
    <w:p w14:paraId="4423DD22"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Room Inspections:</w:t>
      </w:r>
    </w:p>
    <w:p w14:paraId="2EE72C5B" w14:textId="77777777" w:rsidR="002602FF" w:rsidRPr="001A1EC9" w:rsidRDefault="002602FF" w:rsidP="001A1EC9">
      <w:pPr>
        <w:numPr>
          <w:ilvl w:val="0"/>
          <w:numId w:val="173"/>
        </w:numPr>
        <w:spacing w:line="360" w:lineRule="auto"/>
        <w:jc w:val="both"/>
        <w:rPr>
          <w:rFonts w:ascii="Times New Roman" w:hAnsi="Times New Roman" w:cs="Times New Roman"/>
        </w:rPr>
      </w:pPr>
      <w:r w:rsidRPr="001A1EC9">
        <w:rPr>
          <w:rFonts w:ascii="Times New Roman" w:hAnsi="Times New Roman" w:cs="Times New Roman"/>
        </w:rPr>
        <w:t>Conduct regular room inspections to assess cleanliness, functionality of amenities, and overall guest readiness.</w:t>
      </w:r>
    </w:p>
    <w:p w14:paraId="759D7214" w14:textId="77777777" w:rsidR="002602FF" w:rsidRPr="001A1EC9" w:rsidRDefault="002602FF" w:rsidP="001A1EC9">
      <w:pPr>
        <w:numPr>
          <w:ilvl w:val="0"/>
          <w:numId w:val="173"/>
        </w:numPr>
        <w:spacing w:line="360" w:lineRule="auto"/>
        <w:jc w:val="both"/>
        <w:rPr>
          <w:rFonts w:ascii="Times New Roman" w:hAnsi="Times New Roman" w:cs="Times New Roman"/>
        </w:rPr>
      </w:pPr>
      <w:r w:rsidRPr="001A1EC9">
        <w:rPr>
          <w:rFonts w:ascii="Times New Roman" w:hAnsi="Times New Roman" w:cs="Times New Roman"/>
        </w:rPr>
        <w:t>Use standardized checklists to identify any maintenance issues, furniture or fixture defects, and ensure rooms meet quality standards before guest occupancy.</w:t>
      </w:r>
    </w:p>
    <w:p w14:paraId="342E4CFF"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Safety and Security Checks:</w:t>
      </w:r>
    </w:p>
    <w:p w14:paraId="6F4CA37B" w14:textId="77777777" w:rsidR="002602FF" w:rsidRPr="001A1EC9" w:rsidRDefault="002602FF" w:rsidP="001A1EC9">
      <w:pPr>
        <w:numPr>
          <w:ilvl w:val="0"/>
          <w:numId w:val="174"/>
        </w:numPr>
        <w:spacing w:line="360" w:lineRule="auto"/>
        <w:jc w:val="both"/>
        <w:rPr>
          <w:rFonts w:ascii="Times New Roman" w:hAnsi="Times New Roman" w:cs="Times New Roman"/>
        </w:rPr>
      </w:pPr>
      <w:r w:rsidRPr="001A1EC9">
        <w:rPr>
          <w:rFonts w:ascii="Times New Roman" w:hAnsi="Times New Roman" w:cs="Times New Roman"/>
        </w:rPr>
        <w:t>Perform routine safety inspections, including fire alarm testing, emergency exit checks, and security system evaluations (CCTV, access controls).</w:t>
      </w:r>
    </w:p>
    <w:p w14:paraId="6A28A582" w14:textId="77777777" w:rsidR="002602FF" w:rsidRPr="001A1EC9" w:rsidRDefault="002602FF" w:rsidP="001A1EC9">
      <w:pPr>
        <w:numPr>
          <w:ilvl w:val="0"/>
          <w:numId w:val="174"/>
        </w:numPr>
        <w:spacing w:line="360" w:lineRule="auto"/>
        <w:jc w:val="both"/>
        <w:rPr>
          <w:rFonts w:ascii="Times New Roman" w:hAnsi="Times New Roman" w:cs="Times New Roman"/>
        </w:rPr>
      </w:pPr>
      <w:r w:rsidRPr="001A1EC9">
        <w:rPr>
          <w:rFonts w:ascii="Times New Roman" w:hAnsi="Times New Roman" w:cs="Times New Roman"/>
        </w:rPr>
        <w:t>Test safety equipment such as fire extinguishers, smoke detectors, and emergency lighting to ensure operational readiness and compliance with safety regulations.</w:t>
      </w:r>
    </w:p>
    <w:p w14:paraId="346267EF"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2. Service Quality Assurance</w:t>
      </w:r>
    </w:p>
    <w:p w14:paraId="3E3A1165"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Guest Experience Evaluations:</w:t>
      </w:r>
    </w:p>
    <w:p w14:paraId="54BA13CD" w14:textId="77777777" w:rsidR="002602FF" w:rsidRPr="001A1EC9" w:rsidRDefault="002602FF" w:rsidP="001A1EC9">
      <w:pPr>
        <w:numPr>
          <w:ilvl w:val="0"/>
          <w:numId w:val="175"/>
        </w:numPr>
        <w:spacing w:line="360" w:lineRule="auto"/>
        <w:jc w:val="both"/>
        <w:rPr>
          <w:rFonts w:ascii="Times New Roman" w:hAnsi="Times New Roman" w:cs="Times New Roman"/>
        </w:rPr>
      </w:pPr>
      <w:r w:rsidRPr="001A1EC9">
        <w:rPr>
          <w:rFonts w:ascii="Times New Roman" w:hAnsi="Times New Roman" w:cs="Times New Roman"/>
        </w:rPr>
        <w:t>Implement mystery guest programs or customer satisfaction surveys to gather feedback on service quality, staff interactions, and overall guest experience.</w:t>
      </w:r>
    </w:p>
    <w:p w14:paraId="01967D96" w14:textId="77777777" w:rsidR="002602FF" w:rsidRPr="001A1EC9" w:rsidRDefault="002602FF" w:rsidP="001A1EC9">
      <w:pPr>
        <w:numPr>
          <w:ilvl w:val="0"/>
          <w:numId w:val="175"/>
        </w:numPr>
        <w:spacing w:line="360" w:lineRule="auto"/>
        <w:jc w:val="both"/>
        <w:rPr>
          <w:rFonts w:ascii="Times New Roman" w:hAnsi="Times New Roman" w:cs="Times New Roman"/>
        </w:rPr>
      </w:pPr>
      <w:r w:rsidRPr="001A1EC9">
        <w:rPr>
          <w:rFonts w:ascii="Times New Roman" w:hAnsi="Times New Roman" w:cs="Times New Roman"/>
        </w:rPr>
        <w:t>Analyze guest feedback to identify areas for improvement, address service gaps, and enhance service delivery standards based on guest expectations.</w:t>
      </w:r>
    </w:p>
    <w:p w14:paraId="055C9C5E"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Training and Development:</w:t>
      </w:r>
    </w:p>
    <w:p w14:paraId="4CE77074" w14:textId="77777777" w:rsidR="002602FF" w:rsidRPr="001A1EC9" w:rsidRDefault="002602FF" w:rsidP="001A1EC9">
      <w:pPr>
        <w:numPr>
          <w:ilvl w:val="0"/>
          <w:numId w:val="176"/>
        </w:numPr>
        <w:spacing w:line="360" w:lineRule="auto"/>
        <w:jc w:val="both"/>
        <w:rPr>
          <w:rFonts w:ascii="Times New Roman" w:hAnsi="Times New Roman" w:cs="Times New Roman"/>
        </w:rPr>
      </w:pPr>
      <w:r w:rsidRPr="001A1EC9">
        <w:rPr>
          <w:rFonts w:ascii="Times New Roman" w:hAnsi="Times New Roman" w:cs="Times New Roman"/>
        </w:rPr>
        <w:t>Provide ongoing training programs for staff members focused on service excellence, hospitality standards, and effective communication skills.</w:t>
      </w:r>
    </w:p>
    <w:p w14:paraId="65D20137" w14:textId="77777777" w:rsidR="002602FF" w:rsidRPr="001A1EC9" w:rsidRDefault="002602FF" w:rsidP="001A1EC9">
      <w:pPr>
        <w:numPr>
          <w:ilvl w:val="0"/>
          <w:numId w:val="176"/>
        </w:numPr>
        <w:spacing w:line="360" w:lineRule="auto"/>
        <w:jc w:val="both"/>
        <w:rPr>
          <w:rFonts w:ascii="Times New Roman" w:hAnsi="Times New Roman" w:cs="Times New Roman"/>
        </w:rPr>
      </w:pPr>
      <w:r w:rsidRPr="001A1EC9">
        <w:rPr>
          <w:rFonts w:ascii="Times New Roman" w:hAnsi="Times New Roman" w:cs="Times New Roman"/>
        </w:rPr>
        <w:t>Conduct role-playing exercises and scenario-based training to simulate real-world guest interactions and ensure staff readiness to handle various guest needs and situations.</w:t>
      </w:r>
    </w:p>
    <w:p w14:paraId="44858B39"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lastRenderedPageBreak/>
        <w:t>3. Operational Efficiency Testing</w:t>
      </w:r>
    </w:p>
    <w:p w14:paraId="523AE74B"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Workflow and Process Optimization:</w:t>
      </w:r>
    </w:p>
    <w:p w14:paraId="38C7FD11" w14:textId="77777777" w:rsidR="002602FF" w:rsidRPr="001A1EC9" w:rsidRDefault="002602FF" w:rsidP="001A1EC9">
      <w:pPr>
        <w:numPr>
          <w:ilvl w:val="0"/>
          <w:numId w:val="177"/>
        </w:numPr>
        <w:spacing w:line="360" w:lineRule="auto"/>
        <w:jc w:val="both"/>
        <w:rPr>
          <w:rFonts w:ascii="Times New Roman" w:hAnsi="Times New Roman" w:cs="Times New Roman"/>
        </w:rPr>
      </w:pPr>
      <w:r w:rsidRPr="001A1EC9">
        <w:rPr>
          <w:rFonts w:ascii="Times New Roman" w:hAnsi="Times New Roman" w:cs="Times New Roman"/>
        </w:rPr>
        <w:t>Review operational workflows, from check-in procedures to housekeeping schedules, to identify bottlenecks and streamline processes for efficiency.</w:t>
      </w:r>
    </w:p>
    <w:p w14:paraId="6B444054" w14:textId="77777777" w:rsidR="002602FF" w:rsidRPr="001A1EC9" w:rsidRDefault="002602FF" w:rsidP="001A1EC9">
      <w:pPr>
        <w:numPr>
          <w:ilvl w:val="0"/>
          <w:numId w:val="177"/>
        </w:numPr>
        <w:spacing w:line="360" w:lineRule="auto"/>
        <w:jc w:val="both"/>
        <w:rPr>
          <w:rFonts w:ascii="Times New Roman" w:hAnsi="Times New Roman" w:cs="Times New Roman"/>
        </w:rPr>
      </w:pPr>
      <w:r w:rsidRPr="001A1EC9">
        <w:rPr>
          <w:rFonts w:ascii="Times New Roman" w:hAnsi="Times New Roman" w:cs="Times New Roman"/>
        </w:rPr>
        <w:t>Implement technology solutions such as property management systems (PMS) to automate tasks, improve communication between departments, and reduce manual errors.</w:t>
      </w:r>
    </w:p>
    <w:p w14:paraId="3464B779"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Performance Metrics and Monitoring:</w:t>
      </w:r>
    </w:p>
    <w:p w14:paraId="16DF7899" w14:textId="77777777" w:rsidR="002602FF" w:rsidRPr="001A1EC9" w:rsidRDefault="002602FF" w:rsidP="001A1EC9">
      <w:pPr>
        <w:numPr>
          <w:ilvl w:val="0"/>
          <w:numId w:val="178"/>
        </w:numPr>
        <w:spacing w:line="360" w:lineRule="auto"/>
        <w:jc w:val="both"/>
        <w:rPr>
          <w:rFonts w:ascii="Times New Roman" w:hAnsi="Times New Roman" w:cs="Times New Roman"/>
        </w:rPr>
      </w:pPr>
      <w:r w:rsidRPr="001A1EC9">
        <w:rPr>
          <w:rFonts w:ascii="Times New Roman" w:hAnsi="Times New Roman" w:cs="Times New Roman"/>
        </w:rPr>
        <w:t>Define key performance indicators (KPIs) related to operational efficiency, guest satisfaction, and financial performance (occupancy rates, revenue per available room).</w:t>
      </w:r>
    </w:p>
    <w:p w14:paraId="16223EAE" w14:textId="77777777" w:rsidR="002602FF" w:rsidRPr="001A1EC9" w:rsidRDefault="002602FF" w:rsidP="001A1EC9">
      <w:pPr>
        <w:numPr>
          <w:ilvl w:val="0"/>
          <w:numId w:val="178"/>
        </w:numPr>
        <w:spacing w:line="360" w:lineRule="auto"/>
        <w:jc w:val="both"/>
        <w:rPr>
          <w:rFonts w:ascii="Times New Roman" w:hAnsi="Times New Roman" w:cs="Times New Roman"/>
        </w:rPr>
      </w:pPr>
      <w:r w:rsidRPr="001A1EC9">
        <w:rPr>
          <w:rFonts w:ascii="Times New Roman" w:hAnsi="Times New Roman" w:cs="Times New Roman"/>
        </w:rPr>
        <w:t>Monitor KPIs regularly to track performance trends, measure success against benchmarks, and make data-driven decisions to optimize operational outcomes.</w:t>
      </w:r>
    </w:p>
    <w:p w14:paraId="3ACB5C6C"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4. Compliance and Regulatory Testing</w:t>
      </w:r>
    </w:p>
    <w:p w14:paraId="26A57274"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Regulatory Compliance Audits:</w:t>
      </w:r>
    </w:p>
    <w:p w14:paraId="3424901A" w14:textId="77777777" w:rsidR="002602FF" w:rsidRPr="001A1EC9" w:rsidRDefault="002602FF" w:rsidP="001A1EC9">
      <w:pPr>
        <w:numPr>
          <w:ilvl w:val="0"/>
          <w:numId w:val="179"/>
        </w:numPr>
        <w:spacing w:line="360" w:lineRule="auto"/>
        <w:jc w:val="both"/>
        <w:rPr>
          <w:rFonts w:ascii="Times New Roman" w:hAnsi="Times New Roman" w:cs="Times New Roman"/>
        </w:rPr>
      </w:pPr>
      <w:r w:rsidRPr="001A1EC9">
        <w:rPr>
          <w:rFonts w:ascii="Times New Roman" w:hAnsi="Times New Roman" w:cs="Times New Roman"/>
        </w:rPr>
        <w:t>Conduct regular audits to ensure compliance with local health and safety regulations, licensing requirements, and industry standards for hospitality operations.</w:t>
      </w:r>
    </w:p>
    <w:p w14:paraId="79B9059E" w14:textId="77777777" w:rsidR="002602FF" w:rsidRPr="001A1EC9" w:rsidRDefault="002602FF" w:rsidP="001A1EC9">
      <w:pPr>
        <w:numPr>
          <w:ilvl w:val="0"/>
          <w:numId w:val="179"/>
        </w:numPr>
        <w:spacing w:line="360" w:lineRule="auto"/>
        <w:jc w:val="both"/>
        <w:rPr>
          <w:rFonts w:ascii="Times New Roman" w:hAnsi="Times New Roman" w:cs="Times New Roman"/>
        </w:rPr>
      </w:pPr>
      <w:r w:rsidRPr="001A1EC9">
        <w:rPr>
          <w:rFonts w:ascii="Times New Roman" w:hAnsi="Times New Roman" w:cs="Times New Roman"/>
        </w:rPr>
        <w:t>Maintain documentation and records of regulatory inspections, certifications, and permits to demonstrate adherence to legal and operational standards.</w:t>
      </w:r>
    </w:p>
    <w:p w14:paraId="4A1965E0"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5. Continuous Improvement Initiatives</w:t>
      </w:r>
    </w:p>
    <w:p w14:paraId="4B66165F"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Quality Management Systems (QMS):</w:t>
      </w:r>
    </w:p>
    <w:p w14:paraId="267505BE" w14:textId="77777777" w:rsidR="002602FF" w:rsidRPr="001A1EC9" w:rsidRDefault="002602FF" w:rsidP="001A1EC9">
      <w:pPr>
        <w:numPr>
          <w:ilvl w:val="0"/>
          <w:numId w:val="180"/>
        </w:numPr>
        <w:spacing w:line="360" w:lineRule="auto"/>
        <w:jc w:val="both"/>
        <w:rPr>
          <w:rFonts w:ascii="Times New Roman" w:hAnsi="Times New Roman" w:cs="Times New Roman"/>
        </w:rPr>
      </w:pPr>
      <w:r w:rsidRPr="001A1EC9">
        <w:rPr>
          <w:rFonts w:ascii="Times New Roman" w:hAnsi="Times New Roman" w:cs="Times New Roman"/>
        </w:rPr>
        <w:t>Implement a QMS framework to formalize quality assurance processes, document procedures, and facilitate continuous improvement initiatives.</w:t>
      </w:r>
    </w:p>
    <w:p w14:paraId="726A0B95" w14:textId="77777777" w:rsidR="002602FF" w:rsidRPr="001A1EC9" w:rsidRDefault="002602FF" w:rsidP="001A1EC9">
      <w:pPr>
        <w:numPr>
          <w:ilvl w:val="0"/>
          <w:numId w:val="180"/>
        </w:numPr>
        <w:spacing w:line="360" w:lineRule="auto"/>
        <w:jc w:val="both"/>
        <w:rPr>
          <w:rFonts w:ascii="Times New Roman" w:hAnsi="Times New Roman" w:cs="Times New Roman"/>
        </w:rPr>
      </w:pPr>
      <w:r w:rsidRPr="001A1EC9">
        <w:rPr>
          <w:rFonts w:ascii="Times New Roman" w:hAnsi="Times New Roman" w:cs="Times New Roman"/>
        </w:rPr>
        <w:t>Encourage a culture of continuous learning and improvement among staff through feedback loops, performance reviews, and recognition of excellence.</w:t>
      </w:r>
    </w:p>
    <w:p w14:paraId="694B50DB"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Feedback Integration:</w:t>
      </w:r>
    </w:p>
    <w:p w14:paraId="0969D9F9" w14:textId="77777777" w:rsidR="002602FF" w:rsidRPr="001A1EC9" w:rsidRDefault="002602FF" w:rsidP="001A1EC9">
      <w:pPr>
        <w:numPr>
          <w:ilvl w:val="0"/>
          <w:numId w:val="181"/>
        </w:numPr>
        <w:spacing w:line="360" w:lineRule="auto"/>
        <w:jc w:val="both"/>
        <w:rPr>
          <w:rFonts w:ascii="Times New Roman" w:hAnsi="Times New Roman" w:cs="Times New Roman"/>
        </w:rPr>
      </w:pPr>
      <w:r w:rsidRPr="001A1EC9">
        <w:rPr>
          <w:rFonts w:ascii="Times New Roman" w:hAnsi="Times New Roman" w:cs="Times New Roman"/>
        </w:rPr>
        <w:t>Establish mechanisms for collecting and integrating feedback from guests, staff, and stakeholders into quality improvement initiatives.</w:t>
      </w:r>
    </w:p>
    <w:p w14:paraId="3CDBD4F6" w14:textId="77777777" w:rsidR="002602FF" w:rsidRPr="001A1EC9" w:rsidRDefault="002602FF" w:rsidP="001A1EC9">
      <w:pPr>
        <w:numPr>
          <w:ilvl w:val="0"/>
          <w:numId w:val="181"/>
        </w:numPr>
        <w:spacing w:line="360" w:lineRule="auto"/>
        <w:jc w:val="both"/>
        <w:rPr>
          <w:rFonts w:ascii="Times New Roman" w:hAnsi="Times New Roman" w:cs="Times New Roman"/>
        </w:rPr>
      </w:pPr>
      <w:r w:rsidRPr="001A1EC9">
        <w:rPr>
          <w:rFonts w:ascii="Times New Roman" w:hAnsi="Times New Roman" w:cs="Times New Roman"/>
        </w:rPr>
        <w:lastRenderedPageBreak/>
        <w:t>Use feedback data to drive innovation, enhance service offerings, and maintain competitive advantage in the hospitality market.</w:t>
      </w:r>
    </w:p>
    <w:p w14:paraId="5885C159"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rPr>
        <w:t>By implementing robust testing and quality assurance practices, IslandRest Hostel can ensure consistent delivery of high-quality services, mitigate operational risks, and enhance guest satisfaction. These efforts not only safeguard the hostel's reputation but also contribute to long-term success, customer loyalty, and sustainable growth in the competitive hospitality industry.</w:t>
      </w:r>
    </w:p>
    <w:p w14:paraId="0E9B8400" w14:textId="77777777" w:rsidR="002602FF" w:rsidRPr="001A1EC9" w:rsidRDefault="002602FF" w:rsidP="001A1EC9">
      <w:pPr>
        <w:spacing w:line="360" w:lineRule="auto"/>
        <w:jc w:val="both"/>
        <w:rPr>
          <w:rFonts w:ascii="Times New Roman" w:hAnsi="Times New Roman" w:cs="Times New Roman"/>
        </w:rPr>
      </w:pPr>
    </w:p>
    <w:p w14:paraId="52947CD1" w14:textId="77777777" w:rsidR="002602FF" w:rsidRPr="001A1EC9" w:rsidRDefault="002602FF" w:rsidP="001A1EC9">
      <w:pPr>
        <w:spacing w:line="360" w:lineRule="auto"/>
        <w:jc w:val="both"/>
        <w:rPr>
          <w:rFonts w:ascii="Times New Roman" w:hAnsi="Times New Roman" w:cs="Times New Roman"/>
        </w:rPr>
      </w:pPr>
    </w:p>
    <w:p w14:paraId="0403BD02" w14:textId="77777777" w:rsidR="002602FF" w:rsidRPr="001A1EC9" w:rsidRDefault="002602FF" w:rsidP="001A1EC9">
      <w:pPr>
        <w:spacing w:line="360" w:lineRule="auto"/>
        <w:jc w:val="both"/>
        <w:rPr>
          <w:rFonts w:ascii="Times New Roman" w:hAnsi="Times New Roman" w:cs="Times New Roman"/>
        </w:rPr>
      </w:pPr>
    </w:p>
    <w:p w14:paraId="472C79BF" w14:textId="77777777" w:rsidR="002602FF" w:rsidRPr="001A1EC9" w:rsidRDefault="002602FF" w:rsidP="001A1EC9">
      <w:pPr>
        <w:spacing w:line="360" w:lineRule="auto"/>
        <w:jc w:val="both"/>
        <w:rPr>
          <w:rFonts w:ascii="Times New Roman" w:hAnsi="Times New Roman" w:cs="Times New Roman"/>
        </w:rPr>
      </w:pPr>
    </w:p>
    <w:p w14:paraId="1FCC93B3" w14:textId="77777777" w:rsidR="002602FF" w:rsidRPr="001A1EC9" w:rsidRDefault="002602FF" w:rsidP="001A1EC9">
      <w:pPr>
        <w:spacing w:line="360" w:lineRule="auto"/>
        <w:jc w:val="both"/>
        <w:rPr>
          <w:rFonts w:ascii="Times New Roman" w:hAnsi="Times New Roman" w:cs="Times New Roman"/>
        </w:rPr>
      </w:pPr>
    </w:p>
    <w:p w14:paraId="081DEAA5" w14:textId="77777777" w:rsidR="002602FF" w:rsidRPr="001A1EC9" w:rsidRDefault="002602FF" w:rsidP="001A1EC9">
      <w:pPr>
        <w:spacing w:line="360" w:lineRule="auto"/>
        <w:jc w:val="both"/>
        <w:rPr>
          <w:rFonts w:ascii="Times New Roman" w:hAnsi="Times New Roman" w:cs="Times New Roman"/>
        </w:rPr>
      </w:pPr>
    </w:p>
    <w:p w14:paraId="116FCA0E" w14:textId="77777777" w:rsidR="002602FF" w:rsidRPr="001A1EC9" w:rsidRDefault="002602FF" w:rsidP="001A1EC9">
      <w:pPr>
        <w:spacing w:line="360" w:lineRule="auto"/>
        <w:jc w:val="both"/>
        <w:rPr>
          <w:rFonts w:ascii="Times New Roman" w:hAnsi="Times New Roman" w:cs="Times New Roman"/>
        </w:rPr>
      </w:pPr>
    </w:p>
    <w:p w14:paraId="1136560A" w14:textId="77777777" w:rsidR="002602FF" w:rsidRDefault="002602FF" w:rsidP="001A1EC9">
      <w:pPr>
        <w:spacing w:line="360" w:lineRule="auto"/>
        <w:jc w:val="both"/>
        <w:rPr>
          <w:rFonts w:ascii="Times New Roman" w:hAnsi="Times New Roman" w:cs="Times New Roman"/>
        </w:rPr>
      </w:pPr>
    </w:p>
    <w:p w14:paraId="1F1F985E" w14:textId="77777777" w:rsidR="0035242A" w:rsidRDefault="0035242A" w:rsidP="001A1EC9">
      <w:pPr>
        <w:spacing w:line="360" w:lineRule="auto"/>
        <w:jc w:val="both"/>
        <w:rPr>
          <w:rFonts w:ascii="Times New Roman" w:hAnsi="Times New Roman" w:cs="Times New Roman"/>
        </w:rPr>
      </w:pPr>
    </w:p>
    <w:p w14:paraId="19EFBAF6" w14:textId="77777777" w:rsidR="0035242A" w:rsidRDefault="0035242A" w:rsidP="001A1EC9">
      <w:pPr>
        <w:spacing w:line="360" w:lineRule="auto"/>
        <w:jc w:val="both"/>
        <w:rPr>
          <w:rFonts w:ascii="Times New Roman" w:hAnsi="Times New Roman" w:cs="Times New Roman"/>
        </w:rPr>
      </w:pPr>
    </w:p>
    <w:p w14:paraId="79F0C96B" w14:textId="77777777" w:rsidR="0035242A" w:rsidRDefault="0035242A" w:rsidP="001A1EC9">
      <w:pPr>
        <w:spacing w:line="360" w:lineRule="auto"/>
        <w:jc w:val="both"/>
        <w:rPr>
          <w:rFonts w:ascii="Times New Roman" w:hAnsi="Times New Roman" w:cs="Times New Roman"/>
        </w:rPr>
      </w:pPr>
    </w:p>
    <w:p w14:paraId="3C4DED45" w14:textId="77777777" w:rsidR="0035242A" w:rsidRDefault="0035242A" w:rsidP="001A1EC9">
      <w:pPr>
        <w:spacing w:line="360" w:lineRule="auto"/>
        <w:jc w:val="both"/>
        <w:rPr>
          <w:rFonts w:ascii="Times New Roman" w:hAnsi="Times New Roman" w:cs="Times New Roman"/>
        </w:rPr>
      </w:pPr>
    </w:p>
    <w:p w14:paraId="1693CA16" w14:textId="77777777" w:rsidR="0035242A" w:rsidRDefault="0035242A" w:rsidP="001A1EC9">
      <w:pPr>
        <w:spacing w:line="360" w:lineRule="auto"/>
        <w:jc w:val="both"/>
        <w:rPr>
          <w:rFonts w:ascii="Times New Roman" w:hAnsi="Times New Roman" w:cs="Times New Roman"/>
        </w:rPr>
      </w:pPr>
    </w:p>
    <w:p w14:paraId="5F274568" w14:textId="77777777" w:rsidR="0035242A" w:rsidRDefault="0035242A" w:rsidP="001A1EC9">
      <w:pPr>
        <w:spacing w:line="360" w:lineRule="auto"/>
        <w:jc w:val="both"/>
        <w:rPr>
          <w:rFonts w:ascii="Times New Roman" w:hAnsi="Times New Roman" w:cs="Times New Roman"/>
        </w:rPr>
      </w:pPr>
    </w:p>
    <w:p w14:paraId="5DDE2CBB" w14:textId="77777777" w:rsidR="0035242A" w:rsidRDefault="0035242A" w:rsidP="001A1EC9">
      <w:pPr>
        <w:spacing w:line="360" w:lineRule="auto"/>
        <w:jc w:val="both"/>
        <w:rPr>
          <w:rFonts w:ascii="Times New Roman" w:hAnsi="Times New Roman" w:cs="Times New Roman"/>
        </w:rPr>
      </w:pPr>
    </w:p>
    <w:p w14:paraId="1ABED8E7" w14:textId="77777777" w:rsidR="0035242A" w:rsidRDefault="0035242A" w:rsidP="001A1EC9">
      <w:pPr>
        <w:spacing w:line="360" w:lineRule="auto"/>
        <w:jc w:val="both"/>
        <w:rPr>
          <w:rFonts w:ascii="Times New Roman" w:hAnsi="Times New Roman" w:cs="Times New Roman"/>
        </w:rPr>
      </w:pPr>
    </w:p>
    <w:p w14:paraId="0E01009C" w14:textId="77777777" w:rsidR="0035242A" w:rsidRDefault="0035242A" w:rsidP="001A1EC9">
      <w:pPr>
        <w:spacing w:line="360" w:lineRule="auto"/>
        <w:jc w:val="both"/>
        <w:rPr>
          <w:rFonts w:ascii="Times New Roman" w:hAnsi="Times New Roman" w:cs="Times New Roman"/>
        </w:rPr>
      </w:pPr>
    </w:p>
    <w:p w14:paraId="0DF48739" w14:textId="77777777" w:rsidR="0035242A" w:rsidRDefault="0035242A" w:rsidP="001A1EC9">
      <w:pPr>
        <w:spacing w:line="360" w:lineRule="auto"/>
        <w:jc w:val="both"/>
        <w:rPr>
          <w:rFonts w:ascii="Times New Roman" w:hAnsi="Times New Roman" w:cs="Times New Roman"/>
        </w:rPr>
      </w:pPr>
    </w:p>
    <w:p w14:paraId="4D5AF0BF" w14:textId="77777777" w:rsidR="0035242A" w:rsidRPr="001A1EC9" w:rsidRDefault="0035242A" w:rsidP="001A1EC9">
      <w:pPr>
        <w:spacing w:line="360" w:lineRule="auto"/>
        <w:jc w:val="both"/>
        <w:rPr>
          <w:rFonts w:ascii="Times New Roman" w:hAnsi="Times New Roman" w:cs="Times New Roman"/>
        </w:rPr>
      </w:pPr>
    </w:p>
    <w:p w14:paraId="56380DBD" w14:textId="1ED86704" w:rsidR="002602FF" w:rsidRPr="00C46AE2" w:rsidRDefault="00C46AE2" w:rsidP="00C46AE2">
      <w:pPr>
        <w:spacing w:line="360" w:lineRule="auto"/>
        <w:jc w:val="center"/>
        <w:rPr>
          <w:rFonts w:ascii="Times New Roman" w:hAnsi="Times New Roman" w:cs="Times New Roman"/>
          <w:b/>
          <w:bCs/>
          <w:sz w:val="36"/>
          <w:szCs w:val="36"/>
        </w:rPr>
      </w:pPr>
      <w:r w:rsidRPr="00C46AE2">
        <w:rPr>
          <w:rFonts w:ascii="Times New Roman" w:hAnsi="Times New Roman" w:cs="Times New Roman"/>
          <w:b/>
          <w:bCs/>
          <w:sz w:val="36"/>
          <w:szCs w:val="36"/>
        </w:rPr>
        <w:lastRenderedPageBreak/>
        <w:t>LAUNCHING AND MARKETING</w:t>
      </w:r>
    </w:p>
    <w:p w14:paraId="6AF773FA"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rPr>
        <w:t>Launching and marketing IslandRest Hostel involves strategic planning and execution to effectively introduce the hostel to its target audience, create awareness, and drive initial bookings. Here’s an elaboration on the launch and marketing strategies:</w:t>
      </w:r>
    </w:p>
    <w:p w14:paraId="32293EA0"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1. Pre-Launch Preparation</w:t>
      </w:r>
    </w:p>
    <w:p w14:paraId="73543CE4"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Market Research and Analysis:</w:t>
      </w:r>
    </w:p>
    <w:p w14:paraId="01B0DC96" w14:textId="77777777" w:rsidR="002602FF" w:rsidRPr="001A1EC9" w:rsidRDefault="002602FF" w:rsidP="001A1EC9">
      <w:pPr>
        <w:numPr>
          <w:ilvl w:val="0"/>
          <w:numId w:val="182"/>
        </w:numPr>
        <w:spacing w:line="360" w:lineRule="auto"/>
        <w:jc w:val="both"/>
        <w:rPr>
          <w:rFonts w:ascii="Times New Roman" w:hAnsi="Times New Roman" w:cs="Times New Roman"/>
        </w:rPr>
      </w:pPr>
      <w:r w:rsidRPr="001A1EC9">
        <w:rPr>
          <w:rFonts w:ascii="Times New Roman" w:hAnsi="Times New Roman" w:cs="Times New Roman"/>
        </w:rPr>
        <w:t>Conduct thorough market research to identify target demographics, customer preferences, and competitor analysis in the Lagos hospitality market.</w:t>
      </w:r>
    </w:p>
    <w:p w14:paraId="790B0D60" w14:textId="77777777" w:rsidR="002602FF" w:rsidRPr="001A1EC9" w:rsidRDefault="002602FF" w:rsidP="001A1EC9">
      <w:pPr>
        <w:numPr>
          <w:ilvl w:val="0"/>
          <w:numId w:val="182"/>
        </w:numPr>
        <w:spacing w:line="360" w:lineRule="auto"/>
        <w:jc w:val="both"/>
        <w:rPr>
          <w:rFonts w:ascii="Times New Roman" w:hAnsi="Times New Roman" w:cs="Times New Roman"/>
        </w:rPr>
      </w:pPr>
      <w:r w:rsidRPr="001A1EC9">
        <w:rPr>
          <w:rFonts w:ascii="Times New Roman" w:hAnsi="Times New Roman" w:cs="Times New Roman"/>
        </w:rPr>
        <w:t>Use insights from market research to refine the hostel's unique selling propositions (USPs) and tailor marketing strategies to meet customer needs.</w:t>
      </w:r>
    </w:p>
    <w:p w14:paraId="380D267F"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Brand Development:</w:t>
      </w:r>
    </w:p>
    <w:p w14:paraId="6B8AA209" w14:textId="77777777" w:rsidR="002602FF" w:rsidRPr="001A1EC9" w:rsidRDefault="002602FF" w:rsidP="001A1EC9">
      <w:pPr>
        <w:numPr>
          <w:ilvl w:val="0"/>
          <w:numId w:val="183"/>
        </w:numPr>
        <w:spacing w:line="360" w:lineRule="auto"/>
        <w:jc w:val="both"/>
        <w:rPr>
          <w:rFonts w:ascii="Times New Roman" w:hAnsi="Times New Roman" w:cs="Times New Roman"/>
        </w:rPr>
      </w:pPr>
      <w:r w:rsidRPr="001A1EC9">
        <w:rPr>
          <w:rFonts w:ascii="Times New Roman" w:hAnsi="Times New Roman" w:cs="Times New Roman"/>
        </w:rPr>
        <w:t>Define the hostel’s brand identity, including mission, vision, core values, and brand personality that resonate with the target audience.</w:t>
      </w:r>
    </w:p>
    <w:p w14:paraId="4077338C" w14:textId="77777777" w:rsidR="002602FF" w:rsidRPr="001A1EC9" w:rsidRDefault="002602FF" w:rsidP="001A1EC9">
      <w:pPr>
        <w:numPr>
          <w:ilvl w:val="0"/>
          <w:numId w:val="183"/>
        </w:numPr>
        <w:spacing w:line="360" w:lineRule="auto"/>
        <w:jc w:val="both"/>
        <w:rPr>
          <w:rFonts w:ascii="Times New Roman" w:hAnsi="Times New Roman" w:cs="Times New Roman"/>
        </w:rPr>
      </w:pPr>
      <w:r w:rsidRPr="001A1EC9">
        <w:rPr>
          <w:rFonts w:ascii="Times New Roman" w:hAnsi="Times New Roman" w:cs="Times New Roman"/>
        </w:rPr>
        <w:t>Develop a compelling brand story that highlights the hostel’s unique features, sustainability initiatives, and commitment to guest satisfaction.</w:t>
      </w:r>
    </w:p>
    <w:p w14:paraId="38015A80"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c. Pricing Strategy:</w:t>
      </w:r>
    </w:p>
    <w:p w14:paraId="26F9B5C5" w14:textId="77777777" w:rsidR="002602FF" w:rsidRPr="001A1EC9" w:rsidRDefault="002602FF" w:rsidP="001A1EC9">
      <w:pPr>
        <w:numPr>
          <w:ilvl w:val="0"/>
          <w:numId w:val="184"/>
        </w:numPr>
        <w:spacing w:line="360" w:lineRule="auto"/>
        <w:jc w:val="both"/>
        <w:rPr>
          <w:rFonts w:ascii="Times New Roman" w:hAnsi="Times New Roman" w:cs="Times New Roman"/>
        </w:rPr>
      </w:pPr>
      <w:r w:rsidRPr="001A1EC9">
        <w:rPr>
          <w:rFonts w:ascii="Times New Roman" w:hAnsi="Times New Roman" w:cs="Times New Roman"/>
        </w:rPr>
        <w:t>Determine competitive pricing strategies based on market demand, competitor pricing analysis, and perceived value of services offered by IslandRest Hostel.</w:t>
      </w:r>
    </w:p>
    <w:p w14:paraId="54BF152A" w14:textId="77777777" w:rsidR="002602FF" w:rsidRPr="001A1EC9" w:rsidRDefault="002602FF" w:rsidP="001A1EC9">
      <w:pPr>
        <w:numPr>
          <w:ilvl w:val="0"/>
          <w:numId w:val="184"/>
        </w:numPr>
        <w:spacing w:line="360" w:lineRule="auto"/>
        <w:jc w:val="both"/>
        <w:rPr>
          <w:rFonts w:ascii="Times New Roman" w:hAnsi="Times New Roman" w:cs="Times New Roman"/>
        </w:rPr>
      </w:pPr>
      <w:r w:rsidRPr="001A1EC9">
        <w:rPr>
          <w:rFonts w:ascii="Times New Roman" w:hAnsi="Times New Roman" w:cs="Times New Roman"/>
        </w:rPr>
        <w:t>Offer promotional pricing or discounts during the launch phase to incentivize early bookings and attract price-sensitive customers.</w:t>
      </w:r>
    </w:p>
    <w:p w14:paraId="419BDADA"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2. Marketing Strategies</w:t>
      </w:r>
    </w:p>
    <w:p w14:paraId="1327BAEF"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Digital Marketing Campaigns:</w:t>
      </w:r>
    </w:p>
    <w:p w14:paraId="763B1F37" w14:textId="77777777" w:rsidR="002602FF" w:rsidRPr="001A1EC9" w:rsidRDefault="002602FF" w:rsidP="001A1EC9">
      <w:pPr>
        <w:numPr>
          <w:ilvl w:val="0"/>
          <w:numId w:val="185"/>
        </w:numPr>
        <w:spacing w:line="360" w:lineRule="auto"/>
        <w:jc w:val="both"/>
        <w:rPr>
          <w:rFonts w:ascii="Times New Roman" w:hAnsi="Times New Roman" w:cs="Times New Roman"/>
        </w:rPr>
      </w:pPr>
      <w:r w:rsidRPr="001A1EC9">
        <w:rPr>
          <w:rFonts w:ascii="Times New Roman" w:hAnsi="Times New Roman" w:cs="Times New Roman"/>
        </w:rPr>
        <w:t>Create a comprehensive digital marketing plan that includes search engine optimization (SEO), pay-per-click (PPC) advertising, and social media marketing.</w:t>
      </w:r>
    </w:p>
    <w:p w14:paraId="55296A41" w14:textId="77777777" w:rsidR="002602FF" w:rsidRPr="001A1EC9" w:rsidRDefault="002602FF" w:rsidP="001A1EC9">
      <w:pPr>
        <w:numPr>
          <w:ilvl w:val="0"/>
          <w:numId w:val="185"/>
        </w:numPr>
        <w:spacing w:line="360" w:lineRule="auto"/>
        <w:jc w:val="both"/>
        <w:rPr>
          <w:rFonts w:ascii="Times New Roman" w:hAnsi="Times New Roman" w:cs="Times New Roman"/>
        </w:rPr>
      </w:pPr>
      <w:r w:rsidRPr="001A1EC9">
        <w:rPr>
          <w:rFonts w:ascii="Times New Roman" w:hAnsi="Times New Roman" w:cs="Times New Roman"/>
        </w:rPr>
        <w:t>Leverage platforms like Facebook, Instagram, and Twitter to engage with potential guests, share compelling content, and drive traffic to the hostel’s website or booking platform.</w:t>
      </w:r>
    </w:p>
    <w:p w14:paraId="30DE2165"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Content Marketing:</w:t>
      </w:r>
    </w:p>
    <w:p w14:paraId="54B3FB1A" w14:textId="77777777" w:rsidR="002602FF" w:rsidRPr="001A1EC9" w:rsidRDefault="002602FF" w:rsidP="001A1EC9">
      <w:pPr>
        <w:numPr>
          <w:ilvl w:val="0"/>
          <w:numId w:val="186"/>
        </w:numPr>
        <w:spacing w:line="360" w:lineRule="auto"/>
        <w:jc w:val="both"/>
        <w:rPr>
          <w:rFonts w:ascii="Times New Roman" w:hAnsi="Times New Roman" w:cs="Times New Roman"/>
        </w:rPr>
      </w:pPr>
      <w:r w:rsidRPr="001A1EC9">
        <w:rPr>
          <w:rFonts w:ascii="Times New Roman" w:hAnsi="Times New Roman" w:cs="Times New Roman"/>
        </w:rPr>
        <w:lastRenderedPageBreak/>
        <w:t>Develop engaging content such as blog posts, articles, and videos that highlight the hostel’s amenities, local attractions, and sustainable practices.</w:t>
      </w:r>
    </w:p>
    <w:p w14:paraId="17B5055D" w14:textId="77777777" w:rsidR="002602FF" w:rsidRPr="001A1EC9" w:rsidRDefault="002602FF" w:rsidP="001A1EC9">
      <w:pPr>
        <w:numPr>
          <w:ilvl w:val="0"/>
          <w:numId w:val="186"/>
        </w:numPr>
        <w:spacing w:line="360" w:lineRule="auto"/>
        <w:jc w:val="both"/>
        <w:rPr>
          <w:rFonts w:ascii="Times New Roman" w:hAnsi="Times New Roman" w:cs="Times New Roman"/>
        </w:rPr>
      </w:pPr>
      <w:r w:rsidRPr="001A1EC9">
        <w:rPr>
          <w:rFonts w:ascii="Times New Roman" w:hAnsi="Times New Roman" w:cs="Times New Roman"/>
        </w:rPr>
        <w:t>Utilize storytelling to connect emotionally with the audience and showcase the unique guest experiences offered at IslandRest Hostel.</w:t>
      </w:r>
    </w:p>
    <w:p w14:paraId="169B905D"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c. Influencer and Partnership Marketing:</w:t>
      </w:r>
    </w:p>
    <w:p w14:paraId="68FDEF83" w14:textId="77777777" w:rsidR="002602FF" w:rsidRPr="001A1EC9" w:rsidRDefault="002602FF" w:rsidP="001A1EC9">
      <w:pPr>
        <w:numPr>
          <w:ilvl w:val="0"/>
          <w:numId w:val="187"/>
        </w:numPr>
        <w:spacing w:line="360" w:lineRule="auto"/>
        <w:jc w:val="both"/>
        <w:rPr>
          <w:rFonts w:ascii="Times New Roman" w:hAnsi="Times New Roman" w:cs="Times New Roman"/>
        </w:rPr>
      </w:pPr>
      <w:r w:rsidRPr="001A1EC9">
        <w:rPr>
          <w:rFonts w:ascii="Times New Roman" w:hAnsi="Times New Roman" w:cs="Times New Roman"/>
        </w:rPr>
        <w:t>Collaborate with local influencers, travel bloggers, and social media personalities to promote IslandRest Hostel through sponsored content and endorsements.</w:t>
      </w:r>
    </w:p>
    <w:p w14:paraId="70DA697A" w14:textId="1780DF57" w:rsidR="002602FF" w:rsidRPr="001A1EC9" w:rsidRDefault="002602FF" w:rsidP="001A1EC9">
      <w:pPr>
        <w:numPr>
          <w:ilvl w:val="0"/>
          <w:numId w:val="187"/>
        </w:numPr>
        <w:spacing w:line="360" w:lineRule="auto"/>
        <w:jc w:val="both"/>
        <w:rPr>
          <w:rFonts w:ascii="Times New Roman" w:hAnsi="Times New Roman" w:cs="Times New Roman"/>
        </w:rPr>
      </w:pPr>
      <w:r w:rsidRPr="001A1EC9">
        <w:rPr>
          <w:rFonts w:ascii="Times New Roman" w:hAnsi="Times New Roman" w:cs="Times New Roman"/>
        </w:rPr>
        <w:t xml:space="preserve">Establish partnerships with tourism agencies, corporate organizations, and event planners to attract group bookings, business </w:t>
      </w:r>
      <w:r w:rsidR="008D01BE" w:rsidRPr="001A1EC9">
        <w:rPr>
          <w:rFonts w:ascii="Times New Roman" w:hAnsi="Times New Roman" w:cs="Times New Roman"/>
        </w:rPr>
        <w:t>travellers</w:t>
      </w:r>
      <w:r w:rsidRPr="001A1EC9">
        <w:rPr>
          <w:rFonts w:ascii="Times New Roman" w:hAnsi="Times New Roman" w:cs="Times New Roman"/>
        </w:rPr>
        <w:t>, and event attendees.</w:t>
      </w:r>
    </w:p>
    <w:p w14:paraId="060D54F3"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3. Launch Event and PR Initiatives</w:t>
      </w:r>
    </w:p>
    <w:p w14:paraId="4880A9D8"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Launch Event Planning:</w:t>
      </w:r>
    </w:p>
    <w:p w14:paraId="0B00ACD2" w14:textId="77777777" w:rsidR="002602FF" w:rsidRPr="001A1EC9" w:rsidRDefault="002602FF" w:rsidP="001A1EC9">
      <w:pPr>
        <w:numPr>
          <w:ilvl w:val="0"/>
          <w:numId w:val="188"/>
        </w:numPr>
        <w:spacing w:line="360" w:lineRule="auto"/>
        <w:jc w:val="both"/>
        <w:rPr>
          <w:rFonts w:ascii="Times New Roman" w:hAnsi="Times New Roman" w:cs="Times New Roman"/>
        </w:rPr>
      </w:pPr>
      <w:r w:rsidRPr="001A1EC9">
        <w:rPr>
          <w:rFonts w:ascii="Times New Roman" w:hAnsi="Times New Roman" w:cs="Times New Roman"/>
        </w:rPr>
        <w:t>Organize a launch event or open house to introduce IslandRest Hostel to the community, media, and potential guests.</w:t>
      </w:r>
    </w:p>
    <w:p w14:paraId="33F2B69A" w14:textId="77777777" w:rsidR="002602FF" w:rsidRPr="001A1EC9" w:rsidRDefault="002602FF" w:rsidP="001A1EC9">
      <w:pPr>
        <w:numPr>
          <w:ilvl w:val="0"/>
          <w:numId w:val="188"/>
        </w:numPr>
        <w:spacing w:line="360" w:lineRule="auto"/>
        <w:jc w:val="both"/>
        <w:rPr>
          <w:rFonts w:ascii="Times New Roman" w:hAnsi="Times New Roman" w:cs="Times New Roman"/>
        </w:rPr>
      </w:pPr>
      <w:r w:rsidRPr="001A1EC9">
        <w:rPr>
          <w:rFonts w:ascii="Times New Roman" w:hAnsi="Times New Roman" w:cs="Times New Roman"/>
        </w:rPr>
        <w:t>Showcase the hostel’s facilities, offer guided tours, and provide exclusive promotions or giveaways to attendees to generate excitement and word-of-mouth publicity.</w:t>
      </w:r>
    </w:p>
    <w:p w14:paraId="01540246"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Public Relations (PR) Campaigns:</w:t>
      </w:r>
    </w:p>
    <w:p w14:paraId="0EE7E01E" w14:textId="77777777" w:rsidR="002602FF" w:rsidRPr="001A1EC9" w:rsidRDefault="002602FF" w:rsidP="001A1EC9">
      <w:pPr>
        <w:numPr>
          <w:ilvl w:val="0"/>
          <w:numId w:val="189"/>
        </w:numPr>
        <w:spacing w:line="360" w:lineRule="auto"/>
        <w:jc w:val="both"/>
        <w:rPr>
          <w:rFonts w:ascii="Times New Roman" w:hAnsi="Times New Roman" w:cs="Times New Roman"/>
        </w:rPr>
      </w:pPr>
      <w:r w:rsidRPr="001A1EC9">
        <w:rPr>
          <w:rFonts w:ascii="Times New Roman" w:hAnsi="Times New Roman" w:cs="Times New Roman"/>
        </w:rPr>
        <w:t>Develop press releases, media kits, and pitch stories to local and national media outlets to secure coverage and editorial mentions about the hostel.</w:t>
      </w:r>
    </w:p>
    <w:p w14:paraId="708DAA93" w14:textId="77777777" w:rsidR="002602FF" w:rsidRPr="001A1EC9" w:rsidRDefault="002602FF" w:rsidP="001A1EC9">
      <w:pPr>
        <w:numPr>
          <w:ilvl w:val="0"/>
          <w:numId w:val="189"/>
        </w:numPr>
        <w:spacing w:line="360" w:lineRule="auto"/>
        <w:jc w:val="both"/>
        <w:rPr>
          <w:rFonts w:ascii="Times New Roman" w:hAnsi="Times New Roman" w:cs="Times New Roman"/>
        </w:rPr>
      </w:pPr>
      <w:r w:rsidRPr="001A1EC9">
        <w:rPr>
          <w:rFonts w:ascii="Times New Roman" w:hAnsi="Times New Roman" w:cs="Times New Roman"/>
        </w:rPr>
        <w:t>Highlight the hostel’s unique selling points, sustainability initiatives, and contributions to the local economy in PR materials to enhance brand credibility and visibility.</w:t>
      </w:r>
    </w:p>
    <w:p w14:paraId="05D5C048"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4. Direct Sales and Booking Channels</w:t>
      </w:r>
    </w:p>
    <w:p w14:paraId="743E3131"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Online Booking Platforms:</w:t>
      </w:r>
    </w:p>
    <w:p w14:paraId="10F216FF" w14:textId="77777777" w:rsidR="002602FF" w:rsidRPr="001A1EC9" w:rsidRDefault="002602FF" w:rsidP="001A1EC9">
      <w:pPr>
        <w:numPr>
          <w:ilvl w:val="0"/>
          <w:numId w:val="190"/>
        </w:numPr>
        <w:spacing w:line="360" w:lineRule="auto"/>
        <w:jc w:val="both"/>
        <w:rPr>
          <w:rFonts w:ascii="Times New Roman" w:hAnsi="Times New Roman" w:cs="Times New Roman"/>
        </w:rPr>
      </w:pPr>
      <w:r w:rsidRPr="001A1EC9">
        <w:rPr>
          <w:rFonts w:ascii="Times New Roman" w:hAnsi="Times New Roman" w:cs="Times New Roman"/>
        </w:rPr>
        <w:t>Optimize the hostel’s presence on online travel agencies (OTAs) and booking platforms, ensuring accurate listings, attractive visuals, and positive guest reviews.</w:t>
      </w:r>
    </w:p>
    <w:p w14:paraId="3268E138" w14:textId="77777777" w:rsidR="002602FF" w:rsidRPr="001A1EC9" w:rsidRDefault="002602FF" w:rsidP="001A1EC9">
      <w:pPr>
        <w:numPr>
          <w:ilvl w:val="0"/>
          <w:numId w:val="190"/>
        </w:numPr>
        <w:spacing w:line="360" w:lineRule="auto"/>
        <w:jc w:val="both"/>
        <w:rPr>
          <w:rFonts w:ascii="Times New Roman" w:hAnsi="Times New Roman" w:cs="Times New Roman"/>
        </w:rPr>
      </w:pPr>
      <w:r w:rsidRPr="001A1EC9">
        <w:rPr>
          <w:rFonts w:ascii="Times New Roman" w:hAnsi="Times New Roman" w:cs="Times New Roman"/>
        </w:rPr>
        <w:t>Implement a user-friendly booking system on the hostel’s website with secure payment options and seamless navigation for potential guests.</w:t>
      </w:r>
    </w:p>
    <w:p w14:paraId="7C94FE1A"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Direct Marketing and Email Campaigns:</w:t>
      </w:r>
    </w:p>
    <w:p w14:paraId="7AE526B3" w14:textId="77777777" w:rsidR="002602FF" w:rsidRPr="001A1EC9" w:rsidRDefault="002602FF" w:rsidP="001A1EC9">
      <w:pPr>
        <w:numPr>
          <w:ilvl w:val="0"/>
          <w:numId w:val="191"/>
        </w:numPr>
        <w:spacing w:line="360" w:lineRule="auto"/>
        <w:jc w:val="both"/>
        <w:rPr>
          <w:rFonts w:ascii="Times New Roman" w:hAnsi="Times New Roman" w:cs="Times New Roman"/>
        </w:rPr>
      </w:pPr>
      <w:r w:rsidRPr="001A1EC9">
        <w:rPr>
          <w:rFonts w:ascii="Times New Roman" w:hAnsi="Times New Roman" w:cs="Times New Roman"/>
        </w:rPr>
        <w:lastRenderedPageBreak/>
        <w:t>Build and maintain a database of email subscribers to engage with past guests, prospective customers, and stakeholders through targeted email campaigns.</w:t>
      </w:r>
    </w:p>
    <w:p w14:paraId="440A9996" w14:textId="77777777" w:rsidR="002602FF" w:rsidRPr="001A1EC9" w:rsidRDefault="002602FF" w:rsidP="001A1EC9">
      <w:pPr>
        <w:numPr>
          <w:ilvl w:val="0"/>
          <w:numId w:val="191"/>
        </w:numPr>
        <w:spacing w:line="360" w:lineRule="auto"/>
        <w:jc w:val="both"/>
        <w:rPr>
          <w:rFonts w:ascii="Times New Roman" w:hAnsi="Times New Roman" w:cs="Times New Roman"/>
        </w:rPr>
      </w:pPr>
      <w:r w:rsidRPr="001A1EC9">
        <w:rPr>
          <w:rFonts w:ascii="Times New Roman" w:hAnsi="Times New Roman" w:cs="Times New Roman"/>
        </w:rPr>
        <w:t>Send personalized offers, newsletters, and updates about promotions, events, and seasonal packages to encourage repeat bookings and direct reservations.</w:t>
      </w:r>
    </w:p>
    <w:p w14:paraId="65B2F35F"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5. Monitoring and Optimization</w:t>
      </w:r>
    </w:p>
    <w:p w14:paraId="1D2F6239"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Performance Metrics:</w:t>
      </w:r>
    </w:p>
    <w:p w14:paraId="3DD7EEF6" w14:textId="77777777" w:rsidR="002602FF" w:rsidRPr="001A1EC9" w:rsidRDefault="002602FF" w:rsidP="001A1EC9">
      <w:pPr>
        <w:numPr>
          <w:ilvl w:val="0"/>
          <w:numId w:val="192"/>
        </w:numPr>
        <w:spacing w:line="360" w:lineRule="auto"/>
        <w:jc w:val="both"/>
        <w:rPr>
          <w:rFonts w:ascii="Times New Roman" w:hAnsi="Times New Roman" w:cs="Times New Roman"/>
        </w:rPr>
      </w:pPr>
      <w:r w:rsidRPr="001A1EC9">
        <w:rPr>
          <w:rFonts w:ascii="Times New Roman" w:hAnsi="Times New Roman" w:cs="Times New Roman"/>
        </w:rPr>
        <w:t>Monitor key performance indicators (KPIs) such as website traffic, conversion rates, occupancy rates, and revenue per available room (RevPAR) to assess the effectiveness of marketing efforts.</w:t>
      </w:r>
    </w:p>
    <w:p w14:paraId="1FF72D6F" w14:textId="77777777" w:rsidR="002602FF" w:rsidRPr="001A1EC9" w:rsidRDefault="002602FF" w:rsidP="001A1EC9">
      <w:pPr>
        <w:numPr>
          <w:ilvl w:val="0"/>
          <w:numId w:val="192"/>
        </w:numPr>
        <w:spacing w:line="360" w:lineRule="auto"/>
        <w:jc w:val="both"/>
        <w:rPr>
          <w:rFonts w:ascii="Times New Roman" w:hAnsi="Times New Roman" w:cs="Times New Roman"/>
        </w:rPr>
      </w:pPr>
      <w:r w:rsidRPr="001A1EC9">
        <w:rPr>
          <w:rFonts w:ascii="Times New Roman" w:hAnsi="Times New Roman" w:cs="Times New Roman"/>
        </w:rPr>
        <w:t>Use analytics tools and guest feedback to evaluate campaign performance, identify areas for improvement, and optimize marketing strategies in real-time.</w:t>
      </w:r>
    </w:p>
    <w:p w14:paraId="6896BB89"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Continuous Engagement:</w:t>
      </w:r>
    </w:p>
    <w:p w14:paraId="79A56A28" w14:textId="77777777" w:rsidR="002602FF" w:rsidRPr="001A1EC9" w:rsidRDefault="002602FF" w:rsidP="001A1EC9">
      <w:pPr>
        <w:numPr>
          <w:ilvl w:val="0"/>
          <w:numId w:val="193"/>
        </w:numPr>
        <w:spacing w:line="360" w:lineRule="auto"/>
        <w:jc w:val="both"/>
        <w:rPr>
          <w:rFonts w:ascii="Times New Roman" w:hAnsi="Times New Roman" w:cs="Times New Roman"/>
        </w:rPr>
      </w:pPr>
      <w:r w:rsidRPr="001A1EC9">
        <w:rPr>
          <w:rFonts w:ascii="Times New Roman" w:hAnsi="Times New Roman" w:cs="Times New Roman"/>
        </w:rPr>
        <w:t>Maintain ongoing communication with guests through social media engagement, customer reviews, and responsive customer service to build loyalty and encourage positive word-of-mouth referrals.</w:t>
      </w:r>
    </w:p>
    <w:p w14:paraId="59E6763E" w14:textId="77777777" w:rsidR="002602FF" w:rsidRPr="001A1EC9" w:rsidRDefault="002602FF" w:rsidP="001A1EC9">
      <w:pPr>
        <w:numPr>
          <w:ilvl w:val="0"/>
          <w:numId w:val="193"/>
        </w:numPr>
        <w:spacing w:line="360" w:lineRule="auto"/>
        <w:jc w:val="both"/>
        <w:rPr>
          <w:rFonts w:ascii="Times New Roman" w:hAnsi="Times New Roman" w:cs="Times New Roman"/>
        </w:rPr>
      </w:pPr>
      <w:r w:rsidRPr="001A1EC9">
        <w:rPr>
          <w:rFonts w:ascii="Times New Roman" w:hAnsi="Times New Roman" w:cs="Times New Roman"/>
        </w:rPr>
        <w:t>Adapt marketing strategies based on market trends, guest preferences, and feedback to sustain long-term growth and competitive advantage in the hospitality industry.</w:t>
      </w:r>
    </w:p>
    <w:p w14:paraId="79531025"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rPr>
        <w:t>By implementing a well-planned launch and marketing strategy, IslandRest Hostel can effectively position itself in the market, attract a diverse customer base, and establish a strong brand presence known for sustainability, quality service, and memorable guest experiences.</w:t>
      </w:r>
    </w:p>
    <w:p w14:paraId="5E9995C1" w14:textId="77777777" w:rsidR="002602FF" w:rsidRPr="001A1EC9" w:rsidRDefault="002602FF" w:rsidP="001A1EC9">
      <w:pPr>
        <w:spacing w:line="360" w:lineRule="auto"/>
        <w:jc w:val="both"/>
        <w:rPr>
          <w:rFonts w:ascii="Times New Roman" w:hAnsi="Times New Roman" w:cs="Times New Roman"/>
        </w:rPr>
      </w:pPr>
    </w:p>
    <w:p w14:paraId="2FF039F3" w14:textId="77777777" w:rsidR="006E1710" w:rsidRPr="001A1EC9" w:rsidRDefault="006E1710" w:rsidP="001A1EC9">
      <w:pPr>
        <w:spacing w:line="360" w:lineRule="auto"/>
        <w:jc w:val="both"/>
        <w:rPr>
          <w:rFonts w:ascii="Times New Roman" w:hAnsi="Times New Roman" w:cs="Times New Roman"/>
        </w:rPr>
      </w:pPr>
    </w:p>
    <w:p w14:paraId="4D84EAD1" w14:textId="77777777" w:rsidR="006E1710" w:rsidRPr="001A1EC9" w:rsidRDefault="006E1710" w:rsidP="001A1EC9">
      <w:pPr>
        <w:spacing w:line="360" w:lineRule="auto"/>
        <w:jc w:val="both"/>
        <w:rPr>
          <w:rFonts w:ascii="Times New Roman" w:hAnsi="Times New Roman" w:cs="Times New Roman"/>
        </w:rPr>
      </w:pPr>
    </w:p>
    <w:p w14:paraId="1C484ECB" w14:textId="77777777" w:rsidR="006E1710" w:rsidRPr="001A1EC9" w:rsidRDefault="006E1710" w:rsidP="001A1EC9">
      <w:pPr>
        <w:spacing w:line="360" w:lineRule="auto"/>
        <w:jc w:val="both"/>
        <w:rPr>
          <w:rFonts w:ascii="Times New Roman" w:hAnsi="Times New Roman" w:cs="Times New Roman"/>
        </w:rPr>
      </w:pPr>
    </w:p>
    <w:p w14:paraId="291C58BA" w14:textId="77777777" w:rsidR="006E1710" w:rsidRPr="001A1EC9" w:rsidRDefault="006E1710" w:rsidP="001A1EC9">
      <w:pPr>
        <w:spacing w:line="360" w:lineRule="auto"/>
        <w:jc w:val="both"/>
        <w:rPr>
          <w:rFonts w:ascii="Times New Roman" w:hAnsi="Times New Roman" w:cs="Times New Roman"/>
        </w:rPr>
      </w:pPr>
    </w:p>
    <w:p w14:paraId="5B895503" w14:textId="77777777" w:rsidR="006E1710" w:rsidRPr="001A1EC9" w:rsidRDefault="006E1710" w:rsidP="001A1EC9">
      <w:pPr>
        <w:spacing w:line="360" w:lineRule="auto"/>
        <w:jc w:val="both"/>
        <w:rPr>
          <w:rFonts w:ascii="Times New Roman" w:hAnsi="Times New Roman" w:cs="Times New Roman"/>
        </w:rPr>
      </w:pPr>
    </w:p>
    <w:p w14:paraId="17C4BF69" w14:textId="77777777" w:rsidR="006E1710" w:rsidRPr="001A1EC9" w:rsidRDefault="006E1710" w:rsidP="001A1EC9">
      <w:pPr>
        <w:spacing w:line="360" w:lineRule="auto"/>
        <w:jc w:val="both"/>
        <w:rPr>
          <w:rFonts w:ascii="Times New Roman" w:hAnsi="Times New Roman" w:cs="Times New Roman"/>
        </w:rPr>
      </w:pPr>
    </w:p>
    <w:p w14:paraId="014F0346" w14:textId="77777777" w:rsidR="006E1710" w:rsidRPr="001A1EC9" w:rsidRDefault="006E1710" w:rsidP="001A1EC9">
      <w:pPr>
        <w:spacing w:line="360" w:lineRule="auto"/>
        <w:jc w:val="both"/>
        <w:rPr>
          <w:rFonts w:ascii="Times New Roman" w:hAnsi="Times New Roman" w:cs="Times New Roman"/>
        </w:rPr>
      </w:pPr>
    </w:p>
    <w:p w14:paraId="1B5AF88F" w14:textId="3F1CF055" w:rsidR="00220363" w:rsidRPr="00220363" w:rsidRDefault="00220363" w:rsidP="00220363">
      <w:pPr>
        <w:spacing w:line="360" w:lineRule="auto"/>
        <w:jc w:val="center"/>
        <w:rPr>
          <w:rFonts w:ascii="Times New Roman" w:hAnsi="Times New Roman" w:cs="Times New Roman"/>
          <w:b/>
          <w:bCs/>
          <w:sz w:val="36"/>
          <w:szCs w:val="36"/>
        </w:rPr>
      </w:pPr>
      <w:r w:rsidRPr="00220363">
        <w:rPr>
          <w:rFonts w:ascii="Times New Roman" w:hAnsi="Times New Roman" w:cs="Times New Roman"/>
          <w:b/>
          <w:bCs/>
          <w:sz w:val="36"/>
          <w:szCs w:val="36"/>
        </w:rPr>
        <w:lastRenderedPageBreak/>
        <w:t>STAKEHOLDER ANALYSIS</w:t>
      </w:r>
    </w:p>
    <w:p w14:paraId="70542BE5" w14:textId="220E5837" w:rsidR="006E1710" w:rsidRPr="001A1EC9" w:rsidRDefault="006E1710" w:rsidP="001A1EC9">
      <w:pPr>
        <w:spacing w:line="360" w:lineRule="auto"/>
        <w:jc w:val="both"/>
        <w:rPr>
          <w:rFonts w:ascii="Times New Roman" w:hAnsi="Times New Roman" w:cs="Times New Roman"/>
        </w:rPr>
      </w:pPr>
      <w:r w:rsidRPr="001A1EC9">
        <w:rPr>
          <w:rFonts w:ascii="Times New Roman" w:hAnsi="Times New Roman" w:cs="Times New Roman"/>
        </w:rPr>
        <w:t>Stakeholder analysis is a crucial process in understanding the various individuals, groups, or organizations that have an interest in or are affected by the operations and outcomes of IslandRest Hostel. Here’s an elaboration on stakeholder analysis for the hostel:</w:t>
      </w:r>
    </w:p>
    <w:p w14:paraId="6824DD96" w14:textId="77777777" w:rsidR="006E1710" w:rsidRPr="001A1EC9" w:rsidRDefault="006E1710" w:rsidP="001A1EC9">
      <w:pPr>
        <w:spacing w:line="360" w:lineRule="auto"/>
        <w:jc w:val="both"/>
        <w:rPr>
          <w:rFonts w:ascii="Times New Roman" w:hAnsi="Times New Roman" w:cs="Times New Roman"/>
          <w:b/>
          <w:bCs/>
        </w:rPr>
      </w:pPr>
      <w:r w:rsidRPr="001A1EC9">
        <w:rPr>
          <w:rFonts w:ascii="Times New Roman" w:hAnsi="Times New Roman" w:cs="Times New Roman"/>
          <w:b/>
          <w:bCs/>
        </w:rPr>
        <w:t>1. Key Stakeholders</w:t>
      </w:r>
    </w:p>
    <w:p w14:paraId="6955A4D2" w14:textId="77777777" w:rsidR="006E1710" w:rsidRPr="001A1EC9" w:rsidRDefault="006E1710" w:rsidP="001A1EC9">
      <w:pPr>
        <w:spacing w:line="360" w:lineRule="auto"/>
        <w:jc w:val="both"/>
        <w:rPr>
          <w:rFonts w:ascii="Times New Roman" w:hAnsi="Times New Roman" w:cs="Times New Roman"/>
        </w:rPr>
      </w:pPr>
      <w:r w:rsidRPr="001A1EC9">
        <w:rPr>
          <w:rFonts w:ascii="Times New Roman" w:hAnsi="Times New Roman" w:cs="Times New Roman"/>
          <w:b/>
          <w:bCs/>
        </w:rPr>
        <w:t>a. Customers:</w:t>
      </w:r>
    </w:p>
    <w:p w14:paraId="15A10A9F" w14:textId="77777777" w:rsidR="006E1710" w:rsidRPr="001A1EC9" w:rsidRDefault="006E1710" w:rsidP="001A1EC9">
      <w:pPr>
        <w:numPr>
          <w:ilvl w:val="0"/>
          <w:numId w:val="194"/>
        </w:numPr>
        <w:spacing w:line="360" w:lineRule="auto"/>
        <w:jc w:val="both"/>
        <w:rPr>
          <w:rFonts w:ascii="Times New Roman" w:hAnsi="Times New Roman" w:cs="Times New Roman"/>
        </w:rPr>
      </w:pPr>
      <w:r w:rsidRPr="001A1EC9">
        <w:rPr>
          <w:rFonts w:ascii="Times New Roman" w:hAnsi="Times New Roman" w:cs="Times New Roman"/>
          <w:b/>
          <w:bCs/>
        </w:rPr>
        <w:t>Interest:</w:t>
      </w:r>
      <w:r w:rsidRPr="001A1EC9">
        <w:rPr>
          <w:rFonts w:ascii="Times New Roman" w:hAnsi="Times New Roman" w:cs="Times New Roman"/>
        </w:rPr>
        <w:t xml:space="preserve"> Seek affordable and convenient accommodation options on Lagos Island.</w:t>
      </w:r>
    </w:p>
    <w:p w14:paraId="5E2132AD" w14:textId="77777777" w:rsidR="006E1710" w:rsidRPr="001A1EC9" w:rsidRDefault="006E1710" w:rsidP="001A1EC9">
      <w:pPr>
        <w:numPr>
          <w:ilvl w:val="0"/>
          <w:numId w:val="194"/>
        </w:numPr>
        <w:spacing w:line="360" w:lineRule="auto"/>
        <w:jc w:val="both"/>
        <w:rPr>
          <w:rFonts w:ascii="Times New Roman" w:hAnsi="Times New Roman" w:cs="Times New Roman"/>
        </w:rPr>
      </w:pPr>
      <w:r w:rsidRPr="001A1EC9">
        <w:rPr>
          <w:rFonts w:ascii="Times New Roman" w:hAnsi="Times New Roman" w:cs="Times New Roman"/>
          <w:b/>
          <w:bCs/>
        </w:rPr>
        <w:t>Impact:</w:t>
      </w:r>
      <w:r w:rsidRPr="001A1EC9">
        <w:rPr>
          <w:rFonts w:ascii="Times New Roman" w:hAnsi="Times New Roman" w:cs="Times New Roman"/>
        </w:rPr>
        <w:t xml:space="preserve"> Direct users of the hostel services; their satisfaction impacts occupancy rates and revenue.</w:t>
      </w:r>
    </w:p>
    <w:p w14:paraId="3AA20A8A" w14:textId="77777777" w:rsidR="006E1710" w:rsidRPr="001A1EC9" w:rsidRDefault="006E1710" w:rsidP="001A1EC9">
      <w:pPr>
        <w:numPr>
          <w:ilvl w:val="0"/>
          <w:numId w:val="194"/>
        </w:numPr>
        <w:spacing w:line="360" w:lineRule="auto"/>
        <w:jc w:val="both"/>
        <w:rPr>
          <w:rFonts w:ascii="Times New Roman" w:hAnsi="Times New Roman" w:cs="Times New Roman"/>
        </w:rPr>
      </w:pPr>
      <w:r w:rsidRPr="001A1EC9">
        <w:rPr>
          <w:rFonts w:ascii="Times New Roman" w:hAnsi="Times New Roman" w:cs="Times New Roman"/>
          <w:b/>
          <w:bCs/>
        </w:rPr>
        <w:t>Engagement Strategy:</w:t>
      </w:r>
      <w:r w:rsidRPr="001A1EC9">
        <w:rPr>
          <w:rFonts w:ascii="Times New Roman" w:hAnsi="Times New Roman" w:cs="Times New Roman"/>
        </w:rPr>
        <w:t xml:space="preserve"> Gather feedback through surveys, monitor reviews, and prioritize guest experience improvements.</w:t>
      </w:r>
    </w:p>
    <w:p w14:paraId="757B14FD" w14:textId="77777777" w:rsidR="006E1710" w:rsidRPr="001A1EC9" w:rsidRDefault="006E1710" w:rsidP="001A1EC9">
      <w:pPr>
        <w:spacing w:line="360" w:lineRule="auto"/>
        <w:jc w:val="both"/>
        <w:rPr>
          <w:rFonts w:ascii="Times New Roman" w:hAnsi="Times New Roman" w:cs="Times New Roman"/>
        </w:rPr>
      </w:pPr>
      <w:r w:rsidRPr="001A1EC9">
        <w:rPr>
          <w:rFonts w:ascii="Times New Roman" w:hAnsi="Times New Roman" w:cs="Times New Roman"/>
          <w:b/>
          <w:bCs/>
        </w:rPr>
        <w:t>b. Employees:</w:t>
      </w:r>
    </w:p>
    <w:p w14:paraId="0DE12B58" w14:textId="77777777" w:rsidR="006E1710" w:rsidRPr="001A1EC9" w:rsidRDefault="006E1710" w:rsidP="001A1EC9">
      <w:pPr>
        <w:numPr>
          <w:ilvl w:val="0"/>
          <w:numId w:val="195"/>
        </w:numPr>
        <w:spacing w:line="360" w:lineRule="auto"/>
        <w:jc w:val="both"/>
        <w:rPr>
          <w:rFonts w:ascii="Times New Roman" w:hAnsi="Times New Roman" w:cs="Times New Roman"/>
        </w:rPr>
      </w:pPr>
      <w:r w:rsidRPr="001A1EC9">
        <w:rPr>
          <w:rFonts w:ascii="Times New Roman" w:hAnsi="Times New Roman" w:cs="Times New Roman"/>
          <w:b/>
          <w:bCs/>
        </w:rPr>
        <w:t>Interest:</w:t>
      </w:r>
      <w:r w:rsidRPr="001A1EC9">
        <w:rPr>
          <w:rFonts w:ascii="Times New Roman" w:hAnsi="Times New Roman" w:cs="Times New Roman"/>
        </w:rPr>
        <w:t xml:space="preserve"> Job security, fair wages, and a safe working environment.</w:t>
      </w:r>
    </w:p>
    <w:p w14:paraId="12488525" w14:textId="77777777" w:rsidR="006E1710" w:rsidRPr="001A1EC9" w:rsidRDefault="006E1710" w:rsidP="001A1EC9">
      <w:pPr>
        <w:numPr>
          <w:ilvl w:val="0"/>
          <w:numId w:val="195"/>
        </w:numPr>
        <w:spacing w:line="360" w:lineRule="auto"/>
        <w:jc w:val="both"/>
        <w:rPr>
          <w:rFonts w:ascii="Times New Roman" w:hAnsi="Times New Roman" w:cs="Times New Roman"/>
        </w:rPr>
      </w:pPr>
      <w:r w:rsidRPr="001A1EC9">
        <w:rPr>
          <w:rFonts w:ascii="Times New Roman" w:hAnsi="Times New Roman" w:cs="Times New Roman"/>
          <w:b/>
          <w:bCs/>
        </w:rPr>
        <w:t>Impact:</w:t>
      </w:r>
      <w:r w:rsidRPr="001A1EC9">
        <w:rPr>
          <w:rFonts w:ascii="Times New Roman" w:hAnsi="Times New Roman" w:cs="Times New Roman"/>
        </w:rPr>
        <w:t xml:space="preserve"> Frontline staff directly interact with guests, influencing customer satisfaction and operational efficiency.</w:t>
      </w:r>
    </w:p>
    <w:p w14:paraId="03289C6F" w14:textId="77777777" w:rsidR="006E1710" w:rsidRPr="001A1EC9" w:rsidRDefault="006E1710" w:rsidP="001A1EC9">
      <w:pPr>
        <w:numPr>
          <w:ilvl w:val="0"/>
          <w:numId w:val="195"/>
        </w:numPr>
        <w:spacing w:line="360" w:lineRule="auto"/>
        <w:jc w:val="both"/>
        <w:rPr>
          <w:rFonts w:ascii="Times New Roman" w:hAnsi="Times New Roman" w:cs="Times New Roman"/>
        </w:rPr>
      </w:pPr>
      <w:r w:rsidRPr="001A1EC9">
        <w:rPr>
          <w:rFonts w:ascii="Times New Roman" w:hAnsi="Times New Roman" w:cs="Times New Roman"/>
          <w:b/>
          <w:bCs/>
        </w:rPr>
        <w:t>Engagement Strategy:</w:t>
      </w:r>
      <w:r w:rsidRPr="001A1EC9">
        <w:rPr>
          <w:rFonts w:ascii="Times New Roman" w:hAnsi="Times New Roman" w:cs="Times New Roman"/>
        </w:rPr>
        <w:t xml:space="preserve"> Provide training opportunities, ensure transparent communication, and implement employee wellness programs.</w:t>
      </w:r>
    </w:p>
    <w:p w14:paraId="48060672" w14:textId="77777777" w:rsidR="006E1710" w:rsidRPr="001A1EC9" w:rsidRDefault="006E1710" w:rsidP="001A1EC9">
      <w:pPr>
        <w:spacing w:line="360" w:lineRule="auto"/>
        <w:jc w:val="both"/>
        <w:rPr>
          <w:rFonts w:ascii="Times New Roman" w:hAnsi="Times New Roman" w:cs="Times New Roman"/>
        </w:rPr>
      </w:pPr>
      <w:r w:rsidRPr="001A1EC9">
        <w:rPr>
          <w:rFonts w:ascii="Times New Roman" w:hAnsi="Times New Roman" w:cs="Times New Roman"/>
          <w:b/>
          <w:bCs/>
        </w:rPr>
        <w:t>c. Local Community:</w:t>
      </w:r>
    </w:p>
    <w:p w14:paraId="2A321F21" w14:textId="77777777" w:rsidR="006E1710" w:rsidRPr="001A1EC9" w:rsidRDefault="006E1710" w:rsidP="001A1EC9">
      <w:pPr>
        <w:numPr>
          <w:ilvl w:val="0"/>
          <w:numId w:val="196"/>
        </w:numPr>
        <w:spacing w:line="360" w:lineRule="auto"/>
        <w:jc w:val="both"/>
        <w:rPr>
          <w:rFonts w:ascii="Times New Roman" w:hAnsi="Times New Roman" w:cs="Times New Roman"/>
        </w:rPr>
      </w:pPr>
      <w:r w:rsidRPr="001A1EC9">
        <w:rPr>
          <w:rFonts w:ascii="Times New Roman" w:hAnsi="Times New Roman" w:cs="Times New Roman"/>
          <w:b/>
          <w:bCs/>
        </w:rPr>
        <w:t>Interest:</w:t>
      </w:r>
      <w:r w:rsidRPr="001A1EC9">
        <w:rPr>
          <w:rFonts w:ascii="Times New Roman" w:hAnsi="Times New Roman" w:cs="Times New Roman"/>
        </w:rPr>
        <w:t xml:space="preserve"> Economic impact, community integration, and environmental sustainability.</w:t>
      </w:r>
    </w:p>
    <w:p w14:paraId="5FE10C0E" w14:textId="5EC7580D" w:rsidR="006E1710" w:rsidRPr="001A1EC9" w:rsidRDefault="006E1710" w:rsidP="001A1EC9">
      <w:pPr>
        <w:numPr>
          <w:ilvl w:val="0"/>
          <w:numId w:val="196"/>
        </w:numPr>
        <w:spacing w:line="360" w:lineRule="auto"/>
        <w:jc w:val="both"/>
        <w:rPr>
          <w:rFonts w:ascii="Times New Roman" w:hAnsi="Times New Roman" w:cs="Times New Roman"/>
        </w:rPr>
      </w:pPr>
      <w:r w:rsidRPr="001A1EC9">
        <w:rPr>
          <w:rFonts w:ascii="Times New Roman" w:hAnsi="Times New Roman" w:cs="Times New Roman"/>
          <w:b/>
          <w:bCs/>
        </w:rPr>
        <w:t>Impact:</w:t>
      </w:r>
      <w:r w:rsidRPr="001A1EC9">
        <w:rPr>
          <w:rFonts w:ascii="Times New Roman" w:hAnsi="Times New Roman" w:cs="Times New Roman"/>
        </w:rPr>
        <w:t xml:space="preserve"> Hostel operations affect local businesses, employment opportunities, and </w:t>
      </w:r>
      <w:r w:rsidR="00902073" w:rsidRPr="001A1EC9">
        <w:rPr>
          <w:rFonts w:ascii="Times New Roman" w:hAnsi="Times New Roman" w:cs="Times New Roman"/>
        </w:rPr>
        <w:t>neighbourhood</w:t>
      </w:r>
      <w:r w:rsidRPr="001A1EC9">
        <w:rPr>
          <w:rFonts w:ascii="Times New Roman" w:hAnsi="Times New Roman" w:cs="Times New Roman"/>
        </w:rPr>
        <w:t xml:space="preserve"> dynamics.</w:t>
      </w:r>
    </w:p>
    <w:p w14:paraId="57985179" w14:textId="77777777" w:rsidR="006E1710" w:rsidRPr="001A1EC9" w:rsidRDefault="006E1710" w:rsidP="001A1EC9">
      <w:pPr>
        <w:numPr>
          <w:ilvl w:val="0"/>
          <w:numId w:val="196"/>
        </w:numPr>
        <w:spacing w:line="360" w:lineRule="auto"/>
        <w:jc w:val="both"/>
        <w:rPr>
          <w:rFonts w:ascii="Times New Roman" w:hAnsi="Times New Roman" w:cs="Times New Roman"/>
        </w:rPr>
      </w:pPr>
      <w:r w:rsidRPr="001A1EC9">
        <w:rPr>
          <w:rFonts w:ascii="Times New Roman" w:hAnsi="Times New Roman" w:cs="Times New Roman"/>
          <w:b/>
          <w:bCs/>
        </w:rPr>
        <w:t>Engagement Strategy:</w:t>
      </w:r>
      <w:r w:rsidRPr="001A1EC9">
        <w:rPr>
          <w:rFonts w:ascii="Times New Roman" w:hAnsi="Times New Roman" w:cs="Times New Roman"/>
        </w:rPr>
        <w:t xml:space="preserve"> Collaborate with local businesses, support community initiatives, and promote responsible tourism practices.</w:t>
      </w:r>
    </w:p>
    <w:p w14:paraId="097A6760" w14:textId="77777777" w:rsidR="006E1710" w:rsidRPr="001A1EC9" w:rsidRDefault="006E1710" w:rsidP="001A1EC9">
      <w:pPr>
        <w:spacing w:line="360" w:lineRule="auto"/>
        <w:jc w:val="both"/>
        <w:rPr>
          <w:rFonts w:ascii="Times New Roman" w:hAnsi="Times New Roman" w:cs="Times New Roman"/>
        </w:rPr>
      </w:pPr>
      <w:r w:rsidRPr="001A1EC9">
        <w:rPr>
          <w:rFonts w:ascii="Times New Roman" w:hAnsi="Times New Roman" w:cs="Times New Roman"/>
          <w:b/>
          <w:bCs/>
        </w:rPr>
        <w:t>d. Government and Regulatory Bodies:</w:t>
      </w:r>
    </w:p>
    <w:p w14:paraId="37DC8E3D" w14:textId="77777777" w:rsidR="006E1710" w:rsidRPr="001A1EC9" w:rsidRDefault="006E1710" w:rsidP="001A1EC9">
      <w:pPr>
        <w:numPr>
          <w:ilvl w:val="0"/>
          <w:numId w:val="197"/>
        </w:numPr>
        <w:spacing w:line="360" w:lineRule="auto"/>
        <w:jc w:val="both"/>
        <w:rPr>
          <w:rFonts w:ascii="Times New Roman" w:hAnsi="Times New Roman" w:cs="Times New Roman"/>
        </w:rPr>
      </w:pPr>
      <w:r w:rsidRPr="001A1EC9">
        <w:rPr>
          <w:rFonts w:ascii="Times New Roman" w:hAnsi="Times New Roman" w:cs="Times New Roman"/>
          <w:b/>
          <w:bCs/>
        </w:rPr>
        <w:t>Interest:</w:t>
      </w:r>
      <w:r w:rsidRPr="001A1EC9">
        <w:rPr>
          <w:rFonts w:ascii="Times New Roman" w:hAnsi="Times New Roman" w:cs="Times New Roman"/>
        </w:rPr>
        <w:t xml:space="preserve"> Compliance with local regulations, tax contributions, and public safety.</w:t>
      </w:r>
    </w:p>
    <w:p w14:paraId="23499520" w14:textId="77777777" w:rsidR="006E1710" w:rsidRPr="001A1EC9" w:rsidRDefault="006E1710" w:rsidP="001A1EC9">
      <w:pPr>
        <w:numPr>
          <w:ilvl w:val="0"/>
          <w:numId w:val="197"/>
        </w:numPr>
        <w:spacing w:line="360" w:lineRule="auto"/>
        <w:jc w:val="both"/>
        <w:rPr>
          <w:rFonts w:ascii="Times New Roman" w:hAnsi="Times New Roman" w:cs="Times New Roman"/>
        </w:rPr>
      </w:pPr>
      <w:r w:rsidRPr="001A1EC9">
        <w:rPr>
          <w:rFonts w:ascii="Times New Roman" w:hAnsi="Times New Roman" w:cs="Times New Roman"/>
          <w:b/>
          <w:bCs/>
        </w:rPr>
        <w:t>Impact:</w:t>
      </w:r>
      <w:r w:rsidRPr="001A1EC9">
        <w:rPr>
          <w:rFonts w:ascii="Times New Roman" w:hAnsi="Times New Roman" w:cs="Times New Roman"/>
        </w:rPr>
        <w:t xml:space="preserve"> Require adherence to zoning laws, building codes, and health regulations.</w:t>
      </w:r>
    </w:p>
    <w:p w14:paraId="58EAB3BB" w14:textId="77777777" w:rsidR="006E1710" w:rsidRPr="001A1EC9" w:rsidRDefault="006E1710" w:rsidP="001A1EC9">
      <w:pPr>
        <w:numPr>
          <w:ilvl w:val="0"/>
          <w:numId w:val="197"/>
        </w:numPr>
        <w:spacing w:line="360" w:lineRule="auto"/>
        <w:jc w:val="both"/>
        <w:rPr>
          <w:rFonts w:ascii="Times New Roman" w:hAnsi="Times New Roman" w:cs="Times New Roman"/>
        </w:rPr>
      </w:pPr>
      <w:r w:rsidRPr="001A1EC9">
        <w:rPr>
          <w:rFonts w:ascii="Times New Roman" w:hAnsi="Times New Roman" w:cs="Times New Roman"/>
          <w:b/>
          <w:bCs/>
        </w:rPr>
        <w:lastRenderedPageBreak/>
        <w:t>Engagement Strategy:</w:t>
      </w:r>
      <w:r w:rsidRPr="001A1EC9">
        <w:rPr>
          <w:rFonts w:ascii="Times New Roman" w:hAnsi="Times New Roman" w:cs="Times New Roman"/>
        </w:rPr>
        <w:t xml:space="preserve"> Maintain open communication, ensure regulatory compliance, and participate in community development projects.</w:t>
      </w:r>
    </w:p>
    <w:p w14:paraId="3EFDF53C" w14:textId="77777777" w:rsidR="006E1710" w:rsidRPr="001A1EC9" w:rsidRDefault="006E1710" w:rsidP="001A1EC9">
      <w:pPr>
        <w:spacing w:line="360" w:lineRule="auto"/>
        <w:jc w:val="both"/>
        <w:rPr>
          <w:rFonts w:ascii="Times New Roman" w:hAnsi="Times New Roman" w:cs="Times New Roman"/>
        </w:rPr>
      </w:pPr>
      <w:r w:rsidRPr="001A1EC9">
        <w:rPr>
          <w:rFonts w:ascii="Times New Roman" w:hAnsi="Times New Roman" w:cs="Times New Roman"/>
          <w:b/>
          <w:bCs/>
        </w:rPr>
        <w:t>e. Investors and Partners:</w:t>
      </w:r>
    </w:p>
    <w:p w14:paraId="2FB5D2A5" w14:textId="77777777" w:rsidR="006E1710" w:rsidRPr="001A1EC9" w:rsidRDefault="006E1710" w:rsidP="001A1EC9">
      <w:pPr>
        <w:numPr>
          <w:ilvl w:val="0"/>
          <w:numId w:val="198"/>
        </w:numPr>
        <w:spacing w:line="360" w:lineRule="auto"/>
        <w:jc w:val="both"/>
        <w:rPr>
          <w:rFonts w:ascii="Times New Roman" w:hAnsi="Times New Roman" w:cs="Times New Roman"/>
        </w:rPr>
      </w:pPr>
      <w:r w:rsidRPr="001A1EC9">
        <w:rPr>
          <w:rFonts w:ascii="Times New Roman" w:hAnsi="Times New Roman" w:cs="Times New Roman"/>
          <w:b/>
          <w:bCs/>
        </w:rPr>
        <w:t>Interest:</w:t>
      </w:r>
      <w:r w:rsidRPr="001A1EC9">
        <w:rPr>
          <w:rFonts w:ascii="Times New Roman" w:hAnsi="Times New Roman" w:cs="Times New Roman"/>
        </w:rPr>
        <w:t xml:space="preserve"> Return on investment, business growth, and strategic alignment.</w:t>
      </w:r>
    </w:p>
    <w:p w14:paraId="6D5EC13B" w14:textId="77777777" w:rsidR="006E1710" w:rsidRPr="001A1EC9" w:rsidRDefault="006E1710" w:rsidP="001A1EC9">
      <w:pPr>
        <w:numPr>
          <w:ilvl w:val="0"/>
          <w:numId w:val="198"/>
        </w:numPr>
        <w:spacing w:line="360" w:lineRule="auto"/>
        <w:jc w:val="both"/>
        <w:rPr>
          <w:rFonts w:ascii="Times New Roman" w:hAnsi="Times New Roman" w:cs="Times New Roman"/>
        </w:rPr>
      </w:pPr>
      <w:r w:rsidRPr="001A1EC9">
        <w:rPr>
          <w:rFonts w:ascii="Times New Roman" w:hAnsi="Times New Roman" w:cs="Times New Roman"/>
          <w:b/>
          <w:bCs/>
        </w:rPr>
        <w:t>Impact:</w:t>
      </w:r>
      <w:r w:rsidRPr="001A1EC9">
        <w:rPr>
          <w:rFonts w:ascii="Times New Roman" w:hAnsi="Times New Roman" w:cs="Times New Roman"/>
        </w:rPr>
        <w:t xml:space="preserve"> Provide financial resources, expertise, and networking opportunities.</w:t>
      </w:r>
    </w:p>
    <w:p w14:paraId="6727E499" w14:textId="77777777" w:rsidR="006E1710" w:rsidRPr="001A1EC9" w:rsidRDefault="006E1710" w:rsidP="001A1EC9">
      <w:pPr>
        <w:numPr>
          <w:ilvl w:val="0"/>
          <w:numId w:val="198"/>
        </w:numPr>
        <w:spacing w:line="360" w:lineRule="auto"/>
        <w:jc w:val="both"/>
        <w:rPr>
          <w:rFonts w:ascii="Times New Roman" w:hAnsi="Times New Roman" w:cs="Times New Roman"/>
        </w:rPr>
      </w:pPr>
      <w:r w:rsidRPr="001A1EC9">
        <w:rPr>
          <w:rFonts w:ascii="Times New Roman" w:hAnsi="Times New Roman" w:cs="Times New Roman"/>
          <w:b/>
          <w:bCs/>
        </w:rPr>
        <w:t>Engagement Strategy:</w:t>
      </w:r>
      <w:r w:rsidRPr="001A1EC9">
        <w:rPr>
          <w:rFonts w:ascii="Times New Roman" w:hAnsi="Times New Roman" w:cs="Times New Roman"/>
        </w:rPr>
        <w:t xml:space="preserve"> Regular updates on financial performance, strategic planning sessions, and mutual goal alignment.</w:t>
      </w:r>
    </w:p>
    <w:p w14:paraId="0079BEA4" w14:textId="77777777" w:rsidR="006E1710" w:rsidRPr="001A1EC9" w:rsidRDefault="006E1710" w:rsidP="001A1EC9">
      <w:pPr>
        <w:spacing w:line="360" w:lineRule="auto"/>
        <w:jc w:val="both"/>
        <w:rPr>
          <w:rFonts w:ascii="Times New Roman" w:hAnsi="Times New Roman" w:cs="Times New Roman"/>
        </w:rPr>
      </w:pPr>
      <w:r w:rsidRPr="001A1EC9">
        <w:rPr>
          <w:rFonts w:ascii="Times New Roman" w:hAnsi="Times New Roman" w:cs="Times New Roman"/>
          <w:b/>
          <w:bCs/>
        </w:rPr>
        <w:t>f. Suppliers and Service Providers:</w:t>
      </w:r>
    </w:p>
    <w:p w14:paraId="5993531F" w14:textId="77777777" w:rsidR="006E1710" w:rsidRPr="001A1EC9" w:rsidRDefault="006E1710" w:rsidP="001A1EC9">
      <w:pPr>
        <w:numPr>
          <w:ilvl w:val="0"/>
          <w:numId w:val="199"/>
        </w:numPr>
        <w:spacing w:line="360" w:lineRule="auto"/>
        <w:jc w:val="both"/>
        <w:rPr>
          <w:rFonts w:ascii="Times New Roman" w:hAnsi="Times New Roman" w:cs="Times New Roman"/>
        </w:rPr>
      </w:pPr>
      <w:r w:rsidRPr="001A1EC9">
        <w:rPr>
          <w:rFonts w:ascii="Times New Roman" w:hAnsi="Times New Roman" w:cs="Times New Roman"/>
          <w:b/>
          <w:bCs/>
        </w:rPr>
        <w:t>Interest:</w:t>
      </w:r>
      <w:r w:rsidRPr="001A1EC9">
        <w:rPr>
          <w:rFonts w:ascii="Times New Roman" w:hAnsi="Times New Roman" w:cs="Times New Roman"/>
        </w:rPr>
        <w:t xml:space="preserve"> Reliable business relationships, timely payments, and sustainable practices.</w:t>
      </w:r>
    </w:p>
    <w:p w14:paraId="03E8B94A" w14:textId="77777777" w:rsidR="006E1710" w:rsidRPr="001A1EC9" w:rsidRDefault="006E1710" w:rsidP="001A1EC9">
      <w:pPr>
        <w:numPr>
          <w:ilvl w:val="0"/>
          <w:numId w:val="199"/>
        </w:numPr>
        <w:spacing w:line="360" w:lineRule="auto"/>
        <w:jc w:val="both"/>
        <w:rPr>
          <w:rFonts w:ascii="Times New Roman" w:hAnsi="Times New Roman" w:cs="Times New Roman"/>
        </w:rPr>
      </w:pPr>
      <w:r w:rsidRPr="001A1EC9">
        <w:rPr>
          <w:rFonts w:ascii="Times New Roman" w:hAnsi="Times New Roman" w:cs="Times New Roman"/>
          <w:b/>
          <w:bCs/>
        </w:rPr>
        <w:t>Impact:</w:t>
      </w:r>
      <w:r w:rsidRPr="001A1EC9">
        <w:rPr>
          <w:rFonts w:ascii="Times New Roman" w:hAnsi="Times New Roman" w:cs="Times New Roman"/>
        </w:rPr>
        <w:t xml:space="preserve"> Supply chain efficiency affects service delivery and operational costs.</w:t>
      </w:r>
    </w:p>
    <w:p w14:paraId="1218EF7A" w14:textId="77777777" w:rsidR="006E1710" w:rsidRPr="001A1EC9" w:rsidRDefault="006E1710" w:rsidP="001A1EC9">
      <w:pPr>
        <w:numPr>
          <w:ilvl w:val="0"/>
          <w:numId w:val="199"/>
        </w:numPr>
        <w:spacing w:line="360" w:lineRule="auto"/>
        <w:jc w:val="both"/>
        <w:rPr>
          <w:rFonts w:ascii="Times New Roman" w:hAnsi="Times New Roman" w:cs="Times New Roman"/>
        </w:rPr>
      </w:pPr>
      <w:r w:rsidRPr="001A1EC9">
        <w:rPr>
          <w:rFonts w:ascii="Times New Roman" w:hAnsi="Times New Roman" w:cs="Times New Roman"/>
          <w:b/>
          <w:bCs/>
        </w:rPr>
        <w:t>Engagement Strategy:</w:t>
      </w:r>
      <w:r w:rsidRPr="001A1EC9">
        <w:rPr>
          <w:rFonts w:ascii="Times New Roman" w:hAnsi="Times New Roman" w:cs="Times New Roman"/>
        </w:rPr>
        <w:t xml:space="preserve"> Negotiate fair contracts, ensure ethical sourcing practices, and maintain supplier relationships.</w:t>
      </w:r>
    </w:p>
    <w:p w14:paraId="61A7D982" w14:textId="77777777" w:rsidR="006E1710" w:rsidRPr="001A1EC9" w:rsidRDefault="006E1710" w:rsidP="001A1EC9">
      <w:pPr>
        <w:spacing w:line="360" w:lineRule="auto"/>
        <w:jc w:val="both"/>
        <w:rPr>
          <w:rFonts w:ascii="Times New Roman" w:hAnsi="Times New Roman" w:cs="Times New Roman"/>
          <w:b/>
          <w:bCs/>
        </w:rPr>
      </w:pPr>
      <w:r w:rsidRPr="001A1EC9">
        <w:rPr>
          <w:rFonts w:ascii="Times New Roman" w:hAnsi="Times New Roman" w:cs="Times New Roman"/>
          <w:b/>
          <w:bCs/>
        </w:rPr>
        <w:t>2. Stakeholder Analysis Framework</w:t>
      </w:r>
    </w:p>
    <w:p w14:paraId="7F504749" w14:textId="77777777" w:rsidR="006E1710" w:rsidRPr="001A1EC9" w:rsidRDefault="006E1710" w:rsidP="001A1EC9">
      <w:pPr>
        <w:spacing w:line="360" w:lineRule="auto"/>
        <w:jc w:val="both"/>
        <w:rPr>
          <w:rFonts w:ascii="Times New Roman" w:hAnsi="Times New Roman" w:cs="Times New Roman"/>
        </w:rPr>
      </w:pPr>
      <w:r w:rsidRPr="001A1EC9">
        <w:rPr>
          <w:rFonts w:ascii="Times New Roman" w:hAnsi="Times New Roman" w:cs="Times New Roman"/>
          <w:b/>
          <w:bCs/>
        </w:rPr>
        <w:t>a. Power/Interest Grid:</w:t>
      </w:r>
    </w:p>
    <w:p w14:paraId="45CBAD69" w14:textId="77777777" w:rsidR="006E1710" w:rsidRPr="001A1EC9" w:rsidRDefault="006E1710" w:rsidP="001A1EC9">
      <w:pPr>
        <w:numPr>
          <w:ilvl w:val="0"/>
          <w:numId w:val="200"/>
        </w:numPr>
        <w:spacing w:line="360" w:lineRule="auto"/>
        <w:jc w:val="both"/>
        <w:rPr>
          <w:rFonts w:ascii="Times New Roman" w:hAnsi="Times New Roman" w:cs="Times New Roman"/>
        </w:rPr>
      </w:pPr>
      <w:r w:rsidRPr="001A1EC9">
        <w:rPr>
          <w:rFonts w:ascii="Times New Roman" w:hAnsi="Times New Roman" w:cs="Times New Roman"/>
          <w:b/>
          <w:bCs/>
        </w:rPr>
        <w:t>High Power, High Interest:</w:t>
      </w:r>
      <w:r w:rsidRPr="001A1EC9">
        <w:rPr>
          <w:rFonts w:ascii="Times New Roman" w:hAnsi="Times New Roman" w:cs="Times New Roman"/>
        </w:rPr>
        <w:t xml:space="preserve"> Engage closely with customers, employees, and investors who have significant influence and are highly affected by hostel operations.</w:t>
      </w:r>
    </w:p>
    <w:p w14:paraId="31C87295" w14:textId="77777777" w:rsidR="006E1710" w:rsidRPr="001A1EC9" w:rsidRDefault="006E1710" w:rsidP="001A1EC9">
      <w:pPr>
        <w:numPr>
          <w:ilvl w:val="0"/>
          <w:numId w:val="200"/>
        </w:numPr>
        <w:spacing w:line="360" w:lineRule="auto"/>
        <w:jc w:val="both"/>
        <w:rPr>
          <w:rFonts w:ascii="Times New Roman" w:hAnsi="Times New Roman" w:cs="Times New Roman"/>
        </w:rPr>
      </w:pPr>
      <w:r w:rsidRPr="001A1EC9">
        <w:rPr>
          <w:rFonts w:ascii="Times New Roman" w:hAnsi="Times New Roman" w:cs="Times New Roman"/>
          <w:b/>
          <w:bCs/>
        </w:rPr>
        <w:t>High Power, Low Interest:</w:t>
      </w:r>
      <w:r w:rsidRPr="001A1EC9">
        <w:rPr>
          <w:rFonts w:ascii="Times New Roman" w:hAnsi="Times New Roman" w:cs="Times New Roman"/>
        </w:rPr>
        <w:t xml:space="preserve"> Monitor government regulations and regulatory bodies to ensure compliance and manage potential risks.</w:t>
      </w:r>
    </w:p>
    <w:p w14:paraId="71E08502" w14:textId="4A8EBD90" w:rsidR="006E1710" w:rsidRPr="001A1EC9" w:rsidRDefault="006E1710" w:rsidP="001A1EC9">
      <w:pPr>
        <w:numPr>
          <w:ilvl w:val="0"/>
          <w:numId w:val="200"/>
        </w:numPr>
        <w:spacing w:line="360" w:lineRule="auto"/>
        <w:jc w:val="both"/>
        <w:rPr>
          <w:rFonts w:ascii="Times New Roman" w:hAnsi="Times New Roman" w:cs="Times New Roman"/>
        </w:rPr>
      </w:pPr>
      <w:r w:rsidRPr="001A1EC9">
        <w:rPr>
          <w:rFonts w:ascii="Times New Roman" w:hAnsi="Times New Roman" w:cs="Times New Roman"/>
          <w:b/>
          <w:bCs/>
        </w:rPr>
        <w:t>Low Power, High Interest:</w:t>
      </w:r>
      <w:r w:rsidRPr="001A1EC9">
        <w:rPr>
          <w:rFonts w:ascii="Times New Roman" w:hAnsi="Times New Roman" w:cs="Times New Roman"/>
        </w:rPr>
        <w:t xml:space="preserve"> Collaborate with local communities and </w:t>
      </w:r>
      <w:r w:rsidR="00902073" w:rsidRPr="001A1EC9">
        <w:rPr>
          <w:rFonts w:ascii="Times New Roman" w:hAnsi="Times New Roman" w:cs="Times New Roman"/>
        </w:rPr>
        <w:t>neighbourhood</w:t>
      </w:r>
      <w:r w:rsidRPr="001A1EC9">
        <w:rPr>
          <w:rFonts w:ascii="Times New Roman" w:hAnsi="Times New Roman" w:cs="Times New Roman"/>
        </w:rPr>
        <w:t xml:space="preserve"> associations to address concerns and build positive relationships.</w:t>
      </w:r>
    </w:p>
    <w:p w14:paraId="4D5B977C" w14:textId="77777777" w:rsidR="006E1710" w:rsidRPr="001A1EC9" w:rsidRDefault="006E1710" w:rsidP="001A1EC9">
      <w:pPr>
        <w:numPr>
          <w:ilvl w:val="0"/>
          <w:numId w:val="200"/>
        </w:numPr>
        <w:spacing w:line="360" w:lineRule="auto"/>
        <w:jc w:val="both"/>
        <w:rPr>
          <w:rFonts w:ascii="Times New Roman" w:hAnsi="Times New Roman" w:cs="Times New Roman"/>
        </w:rPr>
      </w:pPr>
      <w:r w:rsidRPr="001A1EC9">
        <w:rPr>
          <w:rFonts w:ascii="Times New Roman" w:hAnsi="Times New Roman" w:cs="Times New Roman"/>
          <w:b/>
          <w:bCs/>
        </w:rPr>
        <w:t>Low Power, Low Interest:</w:t>
      </w:r>
      <w:r w:rsidRPr="001A1EC9">
        <w:rPr>
          <w:rFonts w:ascii="Times New Roman" w:hAnsi="Times New Roman" w:cs="Times New Roman"/>
        </w:rPr>
        <w:t xml:space="preserve"> Manage relationships with suppliers and service providers efficiently to support operational needs.</w:t>
      </w:r>
    </w:p>
    <w:p w14:paraId="4DCF5054" w14:textId="77777777" w:rsidR="006E1710" w:rsidRPr="001A1EC9" w:rsidRDefault="006E1710" w:rsidP="001A1EC9">
      <w:pPr>
        <w:spacing w:line="360" w:lineRule="auto"/>
        <w:jc w:val="both"/>
        <w:rPr>
          <w:rFonts w:ascii="Times New Roman" w:hAnsi="Times New Roman" w:cs="Times New Roman"/>
        </w:rPr>
      </w:pPr>
      <w:r w:rsidRPr="001A1EC9">
        <w:rPr>
          <w:rFonts w:ascii="Times New Roman" w:hAnsi="Times New Roman" w:cs="Times New Roman"/>
          <w:b/>
          <w:bCs/>
        </w:rPr>
        <w:t>b. Influence/Impact Matrix:</w:t>
      </w:r>
    </w:p>
    <w:p w14:paraId="25499004" w14:textId="77777777" w:rsidR="006E1710" w:rsidRPr="001A1EC9" w:rsidRDefault="006E1710" w:rsidP="001A1EC9">
      <w:pPr>
        <w:numPr>
          <w:ilvl w:val="0"/>
          <w:numId w:val="201"/>
        </w:numPr>
        <w:spacing w:line="360" w:lineRule="auto"/>
        <w:jc w:val="both"/>
        <w:rPr>
          <w:rFonts w:ascii="Times New Roman" w:hAnsi="Times New Roman" w:cs="Times New Roman"/>
        </w:rPr>
      </w:pPr>
      <w:r w:rsidRPr="001A1EC9">
        <w:rPr>
          <w:rFonts w:ascii="Times New Roman" w:hAnsi="Times New Roman" w:cs="Times New Roman"/>
          <w:b/>
          <w:bCs/>
        </w:rPr>
        <w:t>Key Players:</w:t>
      </w:r>
      <w:r w:rsidRPr="001A1EC9">
        <w:rPr>
          <w:rFonts w:ascii="Times New Roman" w:hAnsi="Times New Roman" w:cs="Times New Roman"/>
        </w:rPr>
        <w:t xml:space="preserve"> Identify stakeholders with high influence and high impact on hostel operations, such as major investors, regulatory bodies, and community leaders.</w:t>
      </w:r>
    </w:p>
    <w:p w14:paraId="1226B9B4" w14:textId="77777777" w:rsidR="006E1710" w:rsidRPr="001A1EC9" w:rsidRDefault="006E1710" w:rsidP="001A1EC9">
      <w:pPr>
        <w:numPr>
          <w:ilvl w:val="0"/>
          <w:numId w:val="201"/>
        </w:numPr>
        <w:spacing w:line="360" w:lineRule="auto"/>
        <w:jc w:val="both"/>
        <w:rPr>
          <w:rFonts w:ascii="Times New Roman" w:hAnsi="Times New Roman" w:cs="Times New Roman"/>
        </w:rPr>
      </w:pPr>
      <w:r w:rsidRPr="001A1EC9">
        <w:rPr>
          <w:rFonts w:ascii="Times New Roman" w:hAnsi="Times New Roman" w:cs="Times New Roman"/>
          <w:b/>
          <w:bCs/>
        </w:rPr>
        <w:t>Supporters:</w:t>
      </w:r>
      <w:r w:rsidRPr="001A1EC9">
        <w:rPr>
          <w:rFonts w:ascii="Times New Roman" w:hAnsi="Times New Roman" w:cs="Times New Roman"/>
        </w:rPr>
        <w:t xml:space="preserve"> Engage stakeholders with high influence but lower impact, such as local businesses and strategic partners.</w:t>
      </w:r>
    </w:p>
    <w:p w14:paraId="72AEF678" w14:textId="77777777" w:rsidR="006E1710" w:rsidRPr="001A1EC9" w:rsidRDefault="006E1710" w:rsidP="001A1EC9">
      <w:pPr>
        <w:numPr>
          <w:ilvl w:val="0"/>
          <w:numId w:val="201"/>
        </w:numPr>
        <w:spacing w:line="360" w:lineRule="auto"/>
        <w:jc w:val="both"/>
        <w:rPr>
          <w:rFonts w:ascii="Times New Roman" w:hAnsi="Times New Roman" w:cs="Times New Roman"/>
        </w:rPr>
      </w:pPr>
      <w:r w:rsidRPr="001A1EC9">
        <w:rPr>
          <w:rFonts w:ascii="Times New Roman" w:hAnsi="Times New Roman" w:cs="Times New Roman"/>
          <w:b/>
          <w:bCs/>
        </w:rPr>
        <w:lastRenderedPageBreak/>
        <w:t>Minimal Effort:</w:t>
      </w:r>
      <w:r w:rsidRPr="001A1EC9">
        <w:rPr>
          <w:rFonts w:ascii="Times New Roman" w:hAnsi="Times New Roman" w:cs="Times New Roman"/>
        </w:rPr>
        <w:t xml:space="preserve"> Monitor stakeholders with lower influence and impact, ensuring minimal resources are allocated to maintain relationships.</w:t>
      </w:r>
    </w:p>
    <w:p w14:paraId="3D324FC2" w14:textId="77777777" w:rsidR="006E1710" w:rsidRPr="001A1EC9" w:rsidRDefault="006E1710" w:rsidP="001A1EC9">
      <w:pPr>
        <w:spacing w:line="360" w:lineRule="auto"/>
        <w:jc w:val="both"/>
        <w:rPr>
          <w:rFonts w:ascii="Times New Roman" w:hAnsi="Times New Roman" w:cs="Times New Roman"/>
          <w:b/>
          <w:bCs/>
        </w:rPr>
      </w:pPr>
      <w:r w:rsidRPr="001A1EC9">
        <w:rPr>
          <w:rFonts w:ascii="Times New Roman" w:hAnsi="Times New Roman" w:cs="Times New Roman"/>
          <w:b/>
          <w:bCs/>
        </w:rPr>
        <w:t>3. Engagement Strategies</w:t>
      </w:r>
    </w:p>
    <w:p w14:paraId="4E2A8A2F" w14:textId="77777777" w:rsidR="006E1710" w:rsidRPr="001A1EC9" w:rsidRDefault="006E1710" w:rsidP="001A1EC9">
      <w:pPr>
        <w:numPr>
          <w:ilvl w:val="0"/>
          <w:numId w:val="202"/>
        </w:numPr>
        <w:spacing w:line="360" w:lineRule="auto"/>
        <w:jc w:val="both"/>
        <w:rPr>
          <w:rFonts w:ascii="Times New Roman" w:hAnsi="Times New Roman" w:cs="Times New Roman"/>
        </w:rPr>
      </w:pPr>
      <w:r w:rsidRPr="001A1EC9">
        <w:rPr>
          <w:rFonts w:ascii="Times New Roman" w:hAnsi="Times New Roman" w:cs="Times New Roman"/>
          <w:b/>
          <w:bCs/>
        </w:rPr>
        <w:t>Communication Channels:</w:t>
      </w:r>
      <w:r w:rsidRPr="001A1EC9">
        <w:rPr>
          <w:rFonts w:ascii="Times New Roman" w:hAnsi="Times New Roman" w:cs="Times New Roman"/>
        </w:rPr>
        <w:t xml:space="preserve"> Utilize diverse communication channels such as meetings, newsletters, social media, and stakeholder forums to keep stakeholders informed and engaged.</w:t>
      </w:r>
    </w:p>
    <w:p w14:paraId="51041C91" w14:textId="77777777" w:rsidR="006E1710" w:rsidRPr="001A1EC9" w:rsidRDefault="006E1710" w:rsidP="001A1EC9">
      <w:pPr>
        <w:numPr>
          <w:ilvl w:val="0"/>
          <w:numId w:val="202"/>
        </w:numPr>
        <w:spacing w:line="360" w:lineRule="auto"/>
        <w:jc w:val="both"/>
        <w:rPr>
          <w:rFonts w:ascii="Times New Roman" w:hAnsi="Times New Roman" w:cs="Times New Roman"/>
        </w:rPr>
      </w:pPr>
      <w:r w:rsidRPr="001A1EC9">
        <w:rPr>
          <w:rFonts w:ascii="Times New Roman" w:hAnsi="Times New Roman" w:cs="Times New Roman"/>
          <w:b/>
          <w:bCs/>
        </w:rPr>
        <w:t>Consultation and Collaboration:</w:t>
      </w:r>
      <w:r w:rsidRPr="001A1EC9">
        <w:rPr>
          <w:rFonts w:ascii="Times New Roman" w:hAnsi="Times New Roman" w:cs="Times New Roman"/>
        </w:rPr>
        <w:t xml:space="preserve"> Involve stakeholders in decision-making processes, seek feedback on key initiatives, and foster collaborative partnerships.</w:t>
      </w:r>
    </w:p>
    <w:p w14:paraId="25C8CB4E" w14:textId="77777777" w:rsidR="006E1710" w:rsidRPr="001A1EC9" w:rsidRDefault="006E1710" w:rsidP="001A1EC9">
      <w:pPr>
        <w:numPr>
          <w:ilvl w:val="0"/>
          <w:numId w:val="202"/>
        </w:numPr>
        <w:spacing w:line="360" w:lineRule="auto"/>
        <w:jc w:val="both"/>
        <w:rPr>
          <w:rFonts w:ascii="Times New Roman" w:hAnsi="Times New Roman" w:cs="Times New Roman"/>
        </w:rPr>
      </w:pPr>
      <w:r w:rsidRPr="001A1EC9">
        <w:rPr>
          <w:rFonts w:ascii="Times New Roman" w:hAnsi="Times New Roman" w:cs="Times New Roman"/>
          <w:b/>
          <w:bCs/>
        </w:rPr>
        <w:t>Conflict Resolution:</w:t>
      </w:r>
      <w:r w:rsidRPr="001A1EC9">
        <w:rPr>
          <w:rFonts w:ascii="Times New Roman" w:hAnsi="Times New Roman" w:cs="Times New Roman"/>
        </w:rPr>
        <w:t xml:space="preserve"> Address conflicts or disagreements promptly through mediation, negotiation, and compromise to maintain positive relationships and achieve mutual goals.</w:t>
      </w:r>
    </w:p>
    <w:p w14:paraId="232C4701" w14:textId="77777777" w:rsidR="006E1710" w:rsidRPr="001A1EC9" w:rsidRDefault="006E1710" w:rsidP="001A1EC9">
      <w:pPr>
        <w:numPr>
          <w:ilvl w:val="0"/>
          <w:numId w:val="202"/>
        </w:numPr>
        <w:spacing w:line="360" w:lineRule="auto"/>
        <w:jc w:val="both"/>
        <w:rPr>
          <w:rFonts w:ascii="Times New Roman" w:hAnsi="Times New Roman" w:cs="Times New Roman"/>
        </w:rPr>
      </w:pPr>
      <w:r w:rsidRPr="001A1EC9">
        <w:rPr>
          <w:rFonts w:ascii="Times New Roman" w:hAnsi="Times New Roman" w:cs="Times New Roman"/>
          <w:b/>
          <w:bCs/>
        </w:rPr>
        <w:t>Continuous Monitoring:</w:t>
      </w:r>
      <w:r w:rsidRPr="001A1EC9">
        <w:rPr>
          <w:rFonts w:ascii="Times New Roman" w:hAnsi="Times New Roman" w:cs="Times New Roman"/>
        </w:rPr>
        <w:t xml:space="preserve"> Regularly review stakeholder needs, expectations, and feedback to adapt strategies, mitigate risks, and enhance stakeholder satisfaction.</w:t>
      </w:r>
    </w:p>
    <w:p w14:paraId="74ACB8C4" w14:textId="77777777" w:rsidR="006E1710" w:rsidRPr="001A1EC9" w:rsidRDefault="006E1710" w:rsidP="001A1EC9">
      <w:pPr>
        <w:spacing w:line="360" w:lineRule="auto"/>
        <w:jc w:val="both"/>
        <w:rPr>
          <w:rFonts w:ascii="Times New Roman" w:hAnsi="Times New Roman" w:cs="Times New Roman"/>
        </w:rPr>
      </w:pPr>
      <w:r w:rsidRPr="001A1EC9">
        <w:rPr>
          <w:rFonts w:ascii="Times New Roman" w:hAnsi="Times New Roman" w:cs="Times New Roman"/>
        </w:rPr>
        <w:t>By conducting a thorough stakeholder analysis and implementing effective engagement strategies, IslandRest Hostel can build strong relationships, mitigate risks, and achieve sustainable growth while meeting the diverse needs and expectations of its stakeholders.</w:t>
      </w:r>
    </w:p>
    <w:p w14:paraId="7ABD7AD1" w14:textId="77777777" w:rsidR="006E1710" w:rsidRPr="001A1EC9" w:rsidRDefault="006E1710" w:rsidP="001A1EC9">
      <w:pPr>
        <w:spacing w:line="360" w:lineRule="auto"/>
        <w:jc w:val="both"/>
        <w:rPr>
          <w:rFonts w:ascii="Times New Roman" w:hAnsi="Times New Roman" w:cs="Times New Roman"/>
        </w:rPr>
      </w:pPr>
    </w:p>
    <w:sectPr w:rsidR="006E1710" w:rsidRPr="001A1EC9" w:rsidSect="00C06E9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7B25E0"/>
    <w:multiLevelType w:val="multilevel"/>
    <w:tmpl w:val="75B8A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FD1C35"/>
    <w:multiLevelType w:val="multilevel"/>
    <w:tmpl w:val="96A4A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664A04"/>
    <w:multiLevelType w:val="multilevel"/>
    <w:tmpl w:val="741AA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5A4419"/>
    <w:multiLevelType w:val="multilevel"/>
    <w:tmpl w:val="66985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C2483A"/>
    <w:multiLevelType w:val="multilevel"/>
    <w:tmpl w:val="4CFCA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3FA4EB0"/>
    <w:multiLevelType w:val="multilevel"/>
    <w:tmpl w:val="06C06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47822BD"/>
    <w:multiLevelType w:val="multilevel"/>
    <w:tmpl w:val="D6FAC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6C03534"/>
    <w:multiLevelType w:val="multilevel"/>
    <w:tmpl w:val="70EC95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705723B"/>
    <w:multiLevelType w:val="multilevel"/>
    <w:tmpl w:val="3F1C9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7113AC8"/>
    <w:multiLevelType w:val="multilevel"/>
    <w:tmpl w:val="B316E7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7212E6C"/>
    <w:multiLevelType w:val="multilevel"/>
    <w:tmpl w:val="3FD2B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8B0368"/>
    <w:multiLevelType w:val="multilevel"/>
    <w:tmpl w:val="AE940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7B142C6"/>
    <w:multiLevelType w:val="multilevel"/>
    <w:tmpl w:val="E5B86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90D71E4"/>
    <w:multiLevelType w:val="multilevel"/>
    <w:tmpl w:val="265E6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93C02D3"/>
    <w:multiLevelType w:val="multilevel"/>
    <w:tmpl w:val="2806F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A7729B2"/>
    <w:multiLevelType w:val="multilevel"/>
    <w:tmpl w:val="835AA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B695D9E"/>
    <w:multiLevelType w:val="multilevel"/>
    <w:tmpl w:val="60CE3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BD92F84"/>
    <w:multiLevelType w:val="multilevel"/>
    <w:tmpl w:val="1B76F7A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0D5A777E"/>
    <w:multiLevelType w:val="multilevel"/>
    <w:tmpl w:val="DAC69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0D732984"/>
    <w:multiLevelType w:val="multilevel"/>
    <w:tmpl w:val="B7ACF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0DE66A6F"/>
    <w:multiLevelType w:val="multilevel"/>
    <w:tmpl w:val="E460C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0E5A48A5"/>
    <w:multiLevelType w:val="multilevel"/>
    <w:tmpl w:val="460EFC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0F0B52B7"/>
    <w:multiLevelType w:val="multilevel"/>
    <w:tmpl w:val="E2464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0F1F54A0"/>
    <w:multiLevelType w:val="multilevel"/>
    <w:tmpl w:val="905EF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0FE56CC5"/>
    <w:multiLevelType w:val="multilevel"/>
    <w:tmpl w:val="07269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0AE2555"/>
    <w:multiLevelType w:val="multilevel"/>
    <w:tmpl w:val="EA3EC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1187EF7"/>
    <w:multiLevelType w:val="multilevel"/>
    <w:tmpl w:val="2396A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1AA5C74"/>
    <w:multiLevelType w:val="multilevel"/>
    <w:tmpl w:val="1F4AA2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122661E6"/>
    <w:multiLevelType w:val="multilevel"/>
    <w:tmpl w:val="DFD8E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27A12FF"/>
    <w:multiLevelType w:val="multilevel"/>
    <w:tmpl w:val="C39CB4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2A91334"/>
    <w:multiLevelType w:val="multilevel"/>
    <w:tmpl w:val="A7DEA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32D6B4B"/>
    <w:multiLevelType w:val="multilevel"/>
    <w:tmpl w:val="DF30D7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134F6D1A"/>
    <w:multiLevelType w:val="multilevel"/>
    <w:tmpl w:val="798A36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41108D5"/>
    <w:multiLevelType w:val="multilevel"/>
    <w:tmpl w:val="FF726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4581D77"/>
    <w:multiLevelType w:val="multilevel"/>
    <w:tmpl w:val="4816E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4BF0FCC"/>
    <w:multiLevelType w:val="multilevel"/>
    <w:tmpl w:val="6AC0C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730528D"/>
    <w:multiLevelType w:val="multilevel"/>
    <w:tmpl w:val="7978502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173D35E6"/>
    <w:multiLevelType w:val="multilevel"/>
    <w:tmpl w:val="E50EF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17927149"/>
    <w:multiLevelType w:val="multilevel"/>
    <w:tmpl w:val="A1C693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17CF2447"/>
    <w:multiLevelType w:val="multilevel"/>
    <w:tmpl w:val="BFAA7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19017278"/>
    <w:multiLevelType w:val="multilevel"/>
    <w:tmpl w:val="8828F17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1916207C"/>
    <w:multiLevelType w:val="multilevel"/>
    <w:tmpl w:val="D9A87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19C01885"/>
    <w:multiLevelType w:val="multilevel"/>
    <w:tmpl w:val="94A4E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1B03024C"/>
    <w:multiLevelType w:val="multilevel"/>
    <w:tmpl w:val="7F822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1B5A7BC8"/>
    <w:multiLevelType w:val="multilevel"/>
    <w:tmpl w:val="1BFAB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1BDC766B"/>
    <w:multiLevelType w:val="multilevel"/>
    <w:tmpl w:val="7D464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1C301385"/>
    <w:multiLevelType w:val="multilevel"/>
    <w:tmpl w:val="2EC0E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1C536596"/>
    <w:multiLevelType w:val="multilevel"/>
    <w:tmpl w:val="0DA03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1C6C0689"/>
    <w:multiLevelType w:val="multilevel"/>
    <w:tmpl w:val="E6D4C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1CD3719F"/>
    <w:multiLevelType w:val="multilevel"/>
    <w:tmpl w:val="8774F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1DAB5694"/>
    <w:multiLevelType w:val="multilevel"/>
    <w:tmpl w:val="8186609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1F5942E4"/>
    <w:multiLevelType w:val="multilevel"/>
    <w:tmpl w:val="E5520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1F801D94"/>
    <w:multiLevelType w:val="multilevel"/>
    <w:tmpl w:val="E2963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1FCD3499"/>
    <w:multiLevelType w:val="multilevel"/>
    <w:tmpl w:val="FDB220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1FFE0806"/>
    <w:multiLevelType w:val="multilevel"/>
    <w:tmpl w:val="DC94B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1061330"/>
    <w:multiLevelType w:val="multilevel"/>
    <w:tmpl w:val="A776D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147692A"/>
    <w:multiLevelType w:val="multilevel"/>
    <w:tmpl w:val="99A83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26B2289"/>
    <w:multiLevelType w:val="multilevel"/>
    <w:tmpl w:val="3E0EF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22E55AD5"/>
    <w:multiLevelType w:val="multilevel"/>
    <w:tmpl w:val="D304C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23AA6C4B"/>
    <w:multiLevelType w:val="multilevel"/>
    <w:tmpl w:val="6C9C3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23CF6D65"/>
    <w:multiLevelType w:val="multilevel"/>
    <w:tmpl w:val="F1FA88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24BD3018"/>
    <w:multiLevelType w:val="multilevel"/>
    <w:tmpl w:val="99362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24CB27E3"/>
    <w:multiLevelType w:val="multilevel"/>
    <w:tmpl w:val="AE601A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25CA7114"/>
    <w:multiLevelType w:val="multilevel"/>
    <w:tmpl w:val="C3E00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266523C7"/>
    <w:multiLevelType w:val="multilevel"/>
    <w:tmpl w:val="89481A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266E7360"/>
    <w:multiLevelType w:val="multilevel"/>
    <w:tmpl w:val="18C48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278C721C"/>
    <w:multiLevelType w:val="multilevel"/>
    <w:tmpl w:val="B6488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280C7BAE"/>
    <w:multiLevelType w:val="multilevel"/>
    <w:tmpl w:val="3D320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2A566411"/>
    <w:multiLevelType w:val="multilevel"/>
    <w:tmpl w:val="79901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2BBE44C2"/>
    <w:multiLevelType w:val="multilevel"/>
    <w:tmpl w:val="F022FC7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2BFB7844"/>
    <w:multiLevelType w:val="multilevel"/>
    <w:tmpl w:val="41A00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2CB67442"/>
    <w:multiLevelType w:val="multilevel"/>
    <w:tmpl w:val="C8006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2F0179AC"/>
    <w:multiLevelType w:val="multilevel"/>
    <w:tmpl w:val="3CC241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2F586D78"/>
    <w:multiLevelType w:val="multilevel"/>
    <w:tmpl w:val="E3ACB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06148CD"/>
    <w:multiLevelType w:val="multilevel"/>
    <w:tmpl w:val="61383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0877643"/>
    <w:multiLevelType w:val="multilevel"/>
    <w:tmpl w:val="5628A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0894631"/>
    <w:multiLevelType w:val="multilevel"/>
    <w:tmpl w:val="203CE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30E03567"/>
    <w:multiLevelType w:val="multilevel"/>
    <w:tmpl w:val="C7FA4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315411C3"/>
    <w:multiLevelType w:val="multilevel"/>
    <w:tmpl w:val="3D3C7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16650CD"/>
    <w:multiLevelType w:val="multilevel"/>
    <w:tmpl w:val="41F0F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31D863EF"/>
    <w:multiLevelType w:val="multilevel"/>
    <w:tmpl w:val="36F48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32396E7C"/>
    <w:multiLevelType w:val="multilevel"/>
    <w:tmpl w:val="C62E64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324008E9"/>
    <w:multiLevelType w:val="multilevel"/>
    <w:tmpl w:val="25C2D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337850B6"/>
    <w:multiLevelType w:val="multilevel"/>
    <w:tmpl w:val="5C7A4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341258E1"/>
    <w:multiLevelType w:val="multilevel"/>
    <w:tmpl w:val="F360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3435169B"/>
    <w:multiLevelType w:val="multilevel"/>
    <w:tmpl w:val="CCF09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3492128A"/>
    <w:multiLevelType w:val="multilevel"/>
    <w:tmpl w:val="D5968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34A569B1"/>
    <w:multiLevelType w:val="multilevel"/>
    <w:tmpl w:val="09961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34BC59FA"/>
    <w:multiLevelType w:val="multilevel"/>
    <w:tmpl w:val="1CC04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380017FA"/>
    <w:multiLevelType w:val="multilevel"/>
    <w:tmpl w:val="1FF42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38071747"/>
    <w:multiLevelType w:val="multilevel"/>
    <w:tmpl w:val="5E240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38887C19"/>
    <w:multiLevelType w:val="multilevel"/>
    <w:tmpl w:val="56AC5E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3A58071E"/>
    <w:multiLevelType w:val="multilevel"/>
    <w:tmpl w:val="5B66F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3A6F6DBE"/>
    <w:multiLevelType w:val="multilevel"/>
    <w:tmpl w:val="CB061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3ADB1F04"/>
    <w:multiLevelType w:val="multilevel"/>
    <w:tmpl w:val="1ECCC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3C2B0612"/>
    <w:multiLevelType w:val="multilevel"/>
    <w:tmpl w:val="FD822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3C4A21B8"/>
    <w:multiLevelType w:val="multilevel"/>
    <w:tmpl w:val="A37A2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3C4E2A66"/>
    <w:multiLevelType w:val="multilevel"/>
    <w:tmpl w:val="949A4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3D5B7A57"/>
    <w:multiLevelType w:val="multilevel"/>
    <w:tmpl w:val="3710A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3E921F3C"/>
    <w:multiLevelType w:val="multilevel"/>
    <w:tmpl w:val="CE5A0B6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0" w15:restartNumberingAfterBreak="0">
    <w:nsid w:val="3EFF0A2C"/>
    <w:multiLevelType w:val="multilevel"/>
    <w:tmpl w:val="D5941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3F555A54"/>
    <w:multiLevelType w:val="multilevel"/>
    <w:tmpl w:val="36B89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3FF54FA8"/>
    <w:multiLevelType w:val="multilevel"/>
    <w:tmpl w:val="708890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406654AC"/>
    <w:multiLevelType w:val="multilevel"/>
    <w:tmpl w:val="463CB8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16156A2"/>
    <w:multiLevelType w:val="multilevel"/>
    <w:tmpl w:val="83F02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1743254"/>
    <w:multiLevelType w:val="multilevel"/>
    <w:tmpl w:val="EC924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41C85BF5"/>
    <w:multiLevelType w:val="multilevel"/>
    <w:tmpl w:val="01346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425A3021"/>
    <w:multiLevelType w:val="multilevel"/>
    <w:tmpl w:val="28F80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428D4D1E"/>
    <w:multiLevelType w:val="multilevel"/>
    <w:tmpl w:val="8E1C4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431F4A3C"/>
    <w:multiLevelType w:val="multilevel"/>
    <w:tmpl w:val="4B489E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43B7760A"/>
    <w:multiLevelType w:val="multilevel"/>
    <w:tmpl w:val="6AA0D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4499756D"/>
    <w:multiLevelType w:val="multilevel"/>
    <w:tmpl w:val="4DA66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46502144"/>
    <w:multiLevelType w:val="multilevel"/>
    <w:tmpl w:val="E3D64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46684A20"/>
    <w:multiLevelType w:val="multilevel"/>
    <w:tmpl w:val="FEBAD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46EF7CC6"/>
    <w:multiLevelType w:val="multilevel"/>
    <w:tmpl w:val="0A302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474A1F75"/>
    <w:multiLevelType w:val="multilevel"/>
    <w:tmpl w:val="E9D09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48093693"/>
    <w:multiLevelType w:val="multilevel"/>
    <w:tmpl w:val="D59EC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480E170E"/>
    <w:multiLevelType w:val="multilevel"/>
    <w:tmpl w:val="484C0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48C72FD1"/>
    <w:multiLevelType w:val="multilevel"/>
    <w:tmpl w:val="5AB8C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49934F4F"/>
    <w:multiLevelType w:val="multilevel"/>
    <w:tmpl w:val="BFBC1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49E75743"/>
    <w:multiLevelType w:val="multilevel"/>
    <w:tmpl w:val="FD262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4A1539B3"/>
    <w:multiLevelType w:val="multilevel"/>
    <w:tmpl w:val="749619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4B4A1D0C"/>
    <w:multiLevelType w:val="multilevel"/>
    <w:tmpl w:val="0BCCF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4C105066"/>
    <w:multiLevelType w:val="multilevel"/>
    <w:tmpl w:val="4DA65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4CA052A4"/>
    <w:multiLevelType w:val="multilevel"/>
    <w:tmpl w:val="4BF2E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4D0624C2"/>
    <w:multiLevelType w:val="multilevel"/>
    <w:tmpl w:val="DC7C1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4D3071DC"/>
    <w:multiLevelType w:val="multilevel"/>
    <w:tmpl w:val="9DE840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4D4B6899"/>
    <w:multiLevelType w:val="multilevel"/>
    <w:tmpl w:val="1AC43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4D65585F"/>
    <w:multiLevelType w:val="multilevel"/>
    <w:tmpl w:val="0964C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4E3D3712"/>
    <w:multiLevelType w:val="multilevel"/>
    <w:tmpl w:val="B6AC6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4FCB5CC1"/>
    <w:multiLevelType w:val="multilevel"/>
    <w:tmpl w:val="2F5C2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4FCF0DA4"/>
    <w:multiLevelType w:val="multilevel"/>
    <w:tmpl w:val="DA0A69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52072D8E"/>
    <w:multiLevelType w:val="multilevel"/>
    <w:tmpl w:val="A6800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52FF3592"/>
    <w:multiLevelType w:val="multilevel"/>
    <w:tmpl w:val="A9546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53484043"/>
    <w:multiLevelType w:val="multilevel"/>
    <w:tmpl w:val="0944B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562E6405"/>
    <w:multiLevelType w:val="multilevel"/>
    <w:tmpl w:val="B434C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565C3DE1"/>
    <w:multiLevelType w:val="multilevel"/>
    <w:tmpl w:val="4B989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58103731"/>
    <w:multiLevelType w:val="multilevel"/>
    <w:tmpl w:val="29307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58573D18"/>
    <w:multiLevelType w:val="multilevel"/>
    <w:tmpl w:val="2528D7A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9" w15:restartNumberingAfterBreak="0">
    <w:nsid w:val="587B3DA1"/>
    <w:multiLevelType w:val="multilevel"/>
    <w:tmpl w:val="1A348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58C00959"/>
    <w:multiLevelType w:val="multilevel"/>
    <w:tmpl w:val="A7E0D1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58D93A18"/>
    <w:multiLevelType w:val="multilevel"/>
    <w:tmpl w:val="B1801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593D346B"/>
    <w:multiLevelType w:val="multilevel"/>
    <w:tmpl w:val="79F08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594A27E7"/>
    <w:multiLevelType w:val="multilevel"/>
    <w:tmpl w:val="131C9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596D6C95"/>
    <w:multiLevelType w:val="multilevel"/>
    <w:tmpl w:val="BCBCEC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5B2F68BF"/>
    <w:multiLevelType w:val="multilevel"/>
    <w:tmpl w:val="80E0A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5B936D92"/>
    <w:multiLevelType w:val="multilevel"/>
    <w:tmpl w:val="6C5C8C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5C1016E6"/>
    <w:multiLevelType w:val="multilevel"/>
    <w:tmpl w:val="6BC4D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5C980B42"/>
    <w:multiLevelType w:val="multilevel"/>
    <w:tmpl w:val="33F492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5CB01A07"/>
    <w:multiLevelType w:val="multilevel"/>
    <w:tmpl w:val="7D468D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0" w15:restartNumberingAfterBreak="0">
    <w:nsid w:val="5D0F64A8"/>
    <w:multiLevelType w:val="multilevel"/>
    <w:tmpl w:val="ACA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5E0060DF"/>
    <w:multiLevelType w:val="multilevel"/>
    <w:tmpl w:val="50486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5E4E1293"/>
    <w:multiLevelType w:val="multilevel"/>
    <w:tmpl w:val="8E086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5EAE0237"/>
    <w:multiLevelType w:val="multilevel"/>
    <w:tmpl w:val="72EE8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5EFE0EB1"/>
    <w:multiLevelType w:val="multilevel"/>
    <w:tmpl w:val="BE10F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5F4E7CAF"/>
    <w:multiLevelType w:val="multilevel"/>
    <w:tmpl w:val="11FC64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5FCF6297"/>
    <w:multiLevelType w:val="multilevel"/>
    <w:tmpl w:val="F54870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01376A6"/>
    <w:multiLevelType w:val="multilevel"/>
    <w:tmpl w:val="0C52F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14C6784"/>
    <w:multiLevelType w:val="multilevel"/>
    <w:tmpl w:val="1F7A0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616A6E81"/>
    <w:multiLevelType w:val="multilevel"/>
    <w:tmpl w:val="19EA7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2FC1BC9"/>
    <w:multiLevelType w:val="multilevel"/>
    <w:tmpl w:val="53D0DE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1" w15:restartNumberingAfterBreak="0">
    <w:nsid w:val="63620511"/>
    <w:multiLevelType w:val="multilevel"/>
    <w:tmpl w:val="242AC3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639230C8"/>
    <w:multiLevelType w:val="multilevel"/>
    <w:tmpl w:val="2EA60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645B315D"/>
    <w:multiLevelType w:val="multilevel"/>
    <w:tmpl w:val="D2408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656C37BB"/>
    <w:multiLevelType w:val="multilevel"/>
    <w:tmpl w:val="9A3A4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65CE68CA"/>
    <w:multiLevelType w:val="multilevel"/>
    <w:tmpl w:val="D4AEA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664A6AF3"/>
    <w:multiLevelType w:val="multilevel"/>
    <w:tmpl w:val="582AC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7" w15:restartNumberingAfterBreak="0">
    <w:nsid w:val="67265861"/>
    <w:multiLevelType w:val="multilevel"/>
    <w:tmpl w:val="B49A1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8" w15:restartNumberingAfterBreak="0">
    <w:nsid w:val="67EB7C27"/>
    <w:multiLevelType w:val="multilevel"/>
    <w:tmpl w:val="50203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69C034D3"/>
    <w:multiLevelType w:val="multilevel"/>
    <w:tmpl w:val="A49A3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6B130DB8"/>
    <w:multiLevelType w:val="multilevel"/>
    <w:tmpl w:val="DA3269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6BD05FBC"/>
    <w:multiLevelType w:val="multilevel"/>
    <w:tmpl w:val="0CB4B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6C555031"/>
    <w:multiLevelType w:val="multilevel"/>
    <w:tmpl w:val="56648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6C622CE9"/>
    <w:multiLevelType w:val="multilevel"/>
    <w:tmpl w:val="52BEC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6D5A68E2"/>
    <w:multiLevelType w:val="multilevel"/>
    <w:tmpl w:val="E5A0B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6E6B3CE4"/>
    <w:multiLevelType w:val="multilevel"/>
    <w:tmpl w:val="8C7A9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6E707B67"/>
    <w:multiLevelType w:val="multilevel"/>
    <w:tmpl w:val="E626F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6F71166F"/>
    <w:multiLevelType w:val="multilevel"/>
    <w:tmpl w:val="B79662E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8" w15:restartNumberingAfterBreak="0">
    <w:nsid w:val="6FFA1A30"/>
    <w:multiLevelType w:val="multilevel"/>
    <w:tmpl w:val="A014B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70221D9E"/>
    <w:multiLevelType w:val="multilevel"/>
    <w:tmpl w:val="FF6C99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0E0108B"/>
    <w:multiLevelType w:val="multilevel"/>
    <w:tmpl w:val="CBBA2DA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1" w15:restartNumberingAfterBreak="0">
    <w:nsid w:val="71F81127"/>
    <w:multiLevelType w:val="multilevel"/>
    <w:tmpl w:val="6A781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 w15:restartNumberingAfterBreak="0">
    <w:nsid w:val="71F925F0"/>
    <w:multiLevelType w:val="multilevel"/>
    <w:tmpl w:val="3A5C57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3" w15:restartNumberingAfterBreak="0">
    <w:nsid w:val="729E74A8"/>
    <w:multiLevelType w:val="multilevel"/>
    <w:tmpl w:val="4BD80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39F7924"/>
    <w:multiLevelType w:val="multilevel"/>
    <w:tmpl w:val="5798F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5" w15:restartNumberingAfterBreak="0">
    <w:nsid w:val="75312EB5"/>
    <w:multiLevelType w:val="multilevel"/>
    <w:tmpl w:val="48E4A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6" w15:restartNumberingAfterBreak="0">
    <w:nsid w:val="755227DF"/>
    <w:multiLevelType w:val="multilevel"/>
    <w:tmpl w:val="AAC01E1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7" w15:restartNumberingAfterBreak="0">
    <w:nsid w:val="7625406D"/>
    <w:multiLevelType w:val="multilevel"/>
    <w:tmpl w:val="CA385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 w15:restartNumberingAfterBreak="0">
    <w:nsid w:val="76543934"/>
    <w:multiLevelType w:val="multilevel"/>
    <w:tmpl w:val="916C6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9" w15:restartNumberingAfterBreak="0">
    <w:nsid w:val="765910AF"/>
    <w:multiLevelType w:val="multilevel"/>
    <w:tmpl w:val="935EE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0" w15:restartNumberingAfterBreak="0">
    <w:nsid w:val="765A1E1A"/>
    <w:multiLevelType w:val="multilevel"/>
    <w:tmpl w:val="05D07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1" w15:restartNumberingAfterBreak="0">
    <w:nsid w:val="76F55824"/>
    <w:multiLevelType w:val="multilevel"/>
    <w:tmpl w:val="308004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2" w15:restartNumberingAfterBreak="0">
    <w:nsid w:val="776F2D8E"/>
    <w:multiLevelType w:val="multilevel"/>
    <w:tmpl w:val="DC44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3" w15:restartNumberingAfterBreak="0">
    <w:nsid w:val="78687E42"/>
    <w:multiLevelType w:val="multilevel"/>
    <w:tmpl w:val="0A68B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4" w15:restartNumberingAfterBreak="0">
    <w:nsid w:val="796C723A"/>
    <w:multiLevelType w:val="multilevel"/>
    <w:tmpl w:val="E70A0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5" w15:restartNumberingAfterBreak="0">
    <w:nsid w:val="7A7476C3"/>
    <w:multiLevelType w:val="multilevel"/>
    <w:tmpl w:val="BE08BB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6" w15:restartNumberingAfterBreak="0">
    <w:nsid w:val="7A891B36"/>
    <w:multiLevelType w:val="multilevel"/>
    <w:tmpl w:val="165C4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7" w15:restartNumberingAfterBreak="0">
    <w:nsid w:val="7B151883"/>
    <w:multiLevelType w:val="multilevel"/>
    <w:tmpl w:val="0B54E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8" w15:restartNumberingAfterBreak="0">
    <w:nsid w:val="7B3D1E5B"/>
    <w:multiLevelType w:val="multilevel"/>
    <w:tmpl w:val="9BF0D9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9" w15:restartNumberingAfterBreak="0">
    <w:nsid w:val="7F1F237D"/>
    <w:multiLevelType w:val="multilevel"/>
    <w:tmpl w:val="79DA2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0" w15:restartNumberingAfterBreak="0">
    <w:nsid w:val="7F565D39"/>
    <w:multiLevelType w:val="multilevel"/>
    <w:tmpl w:val="18328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1" w15:restartNumberingAfterBreak="0">
    <w:nsid w:val="7F9D7D4D"/>
    <w:multiLevelType w:val="multilevel"/>
    <w:tmpl w:val="A5ECF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6158762">
    <w:abstractNumId w:val="76"/>
  </w:num>
  <w:num w:numId="2" w16cid:durableId="1224605930">
    <w:abstractNumId w:val="68"/>
  </w:num>
  <w:num w:numId="3" w16cid:durableId="1473254360">
    <w:abstractNumId w:val="132"/>
  </w:num>
  <w:num w:numId="4" w16cid:durableId="501705777">
    <w:abstractNumId w:val="176"/>
  </w:num>
  <w:num w:numId="5" w16cid:durableId="436564167">
    <w:abstractNumId w:val="146"/>
  </w:num>
  <w:num w:numId="6" w16cid:durableId="748038271">
    <w:abstractNumId w:val="152"/>
  </w:num>
  <w:num w:numId="7" w16cid:durableId="2111778026">
    <w:abstractNumId w:val="115"/>
  </w:num>
  <w:num w:numId="8" w16cid:durableId="544878858">
    <w:abstractNumId w:val="129"/>
  </w:num>
  <w:num w:numId="9" w16cid:durableId="626201305">
    <w:abstractNumId w:val="200"/>
  </w:num>
  <w:num w:numId="10" w16cid:durableId="347102708">
    <w:abstractNumId w:val="107"/>
  </w:num>
  <w:num w:numId="11" w16cid:durableId="595601296">
    <w:abstractNumId w:val="64"/>
  </w:num>
  <w:num w:numId="12" w16cid:durableId="1713923782">
    <w:abstractNumId w:val="10"/>
  </w:num>
  <w:num w:numId="13" w16cid:durableId="144443678">
    <w:abstractNumId w:val="192"/>
  </w:num>
  <w:num w:numId="14" w16cid:durableId="830681637">
    <w:abstractNumId w:val="109"/>
  </w:num>
  <w:num w:numId="15" w16cid:durableId="827676230">
    <w:abstractNumId w:val="196"/>
  </w:num>
  <w:num w:numId="16" w16cid:durableId="1877934199">
    <w:abstractNumId w:val="21"/>
  </w:num>
  <w:num w:numId="17" w16cid:durableId="2029333796">
    <w:abstractNumId w:val="13"/>
  </w:num>
  <w:num w:numId="18" w16cid:durableId="377974341">
    <w:abstractNumId w:val="175"/>
  </w:num>
  <w:num w:numId="19" w16cid:durableId="299071904">
    <w:abstractNumId w:val="74"/>
  </w:num>
  <w:num w:numId="20" w16cid:durableId="1881236577">
    <w:abstractNumId w:val="119"/>
  </w:num>
  <w:num w:numId="21" w16cid:durableId="1062751888">
    <w:abstractNumId w:val="37"/>
  </w:num>
  <w:num w:numId="22" w16cid:durableId="1331250341">
    <w:abstractNumId w:val="106"/>
  </w:num>
  <w:num w:numId="23" w16cid:durableId="1347832722">
    <w:abstractNumId w:val="83"/>
  </w:num>
  <w:num w:numId="24" w16cid:durableId="1849907673">
    <w:abstractNumId w:val="153"/>
  </w:num>
  <w:num w:numId="25" w16cid:durableId="882062096">
    <w:abstractNumId w:val="82"/>
  </w:num>
  <w:num w:numId="26" w16cid:durableId="1261373332">
    <w:abstractNumId w:val="77"/>
  </w:num>
  <w:num w:numId="27" w16cid:durableId="1523982187">
    <w:abstractNumId w:val="93"/>
  </w:num>
  <w:num w:numId="28" w16cid:durableId="1721780950">
    <w:abstractNumId w:val="190"/>
  </w:num>
  <w:num w:numId="29" w16cid:durableId="242230368">
    <w:abstractNumId w:val="104"/>
  </w:num>
  <w:num w:numId="30" w16cid:durableId="210113360">
    <w:abstractNumId w:val="86"/>
  </w:num>
  <w:num w:numId="31" w16cid:durableId="1472669206">
    <w:abstractNumId w:val="9"/>
  </w:num>
  <w:num w:numId="32" w16cid:durableId="2028292717">
    <w:abstractNumId w:val="158"/>
  </w:num>
  <w:num w:numId="33" w16cid:durableId="1499691544">
    <w:abstractNumId w:val="173"/>
  </w:num>
  <w:num w:numId="34" w16cid:durableId="671496988">
    <w:abstractNumId w:val="117"/>
  </w:num>
  <w:num w:numId="35" w16cid:durableId="62341745">
    <w:abstractNumId w:val="162"/>
  </w:num>
  <w:num w:numId="36" w16cid:durableId="372968043">
    <w:abstractNumId w:val="102"/>
  </w:num>
  <w:num w:numId="37" w16cid:durableId="1338733001">
    <w:abstractNumId w:val="149"/>
  </w:num>
  <w:num w:numId="38" w16cid:durableId="1899901643">
    <w:abstractNumId w:val="186"/>
  </w:num>
  <w:num w:numId="39" w16cid:durableId="2016373100">
    <w:abstractNumId w:val="138"/>
  </w:num>
  <w:num w:numId="40" w16cid:durableId="1718627957">
    <w:abstractNumId w:val="69"/>
  </w:num>
  <w:num w:numId="41" w16cid:durableId="1190148088">
    <w:abstractNumId w:val="31"/>
  </w:num>
  <w:num w:numId="42" w16cid:durableId="1690064985">
    <w:abstractNumId w:val="166"/>
  </w:num>
  <w:num w:numId="43" w16cid:durableId="363404437">
    <w:abstractNumId w:val="48"/>
  </w:num>
  <w:num w:numId="44" w16cid:durableId="1330711588">
    <w:abstractNumId w:val="60"/>
  </w:num>
  <w:num w:numId="45" w16cid:durableId="548419450">
    <w:abstractNumId w:val="167"/>
  </w:num>
  <w:num w:numId="46" w16cid:durableId="449133281">
    <w:abstractNumId w:val="198"/>
  </w:num>
  <w:num w:numId="47" w16cid:durableId="139158296">
    <w:abstractNumId w:val="7"/>
  </w:num>
  <w:num w:numId="48" w16cid:durableId="1161045334">
    <w:abstractNumId w:val="160"/>
  </w:num>
  <w:num w:numId="49" w16cid:durableId="1384402246">
    <w:abstractNumId w:val="53"/>
  </w:num>
  <w:num w:numId="50" w16cid:durableId="1060590211">
    <w:abstractNumId w:val="91"/>
  </w:num>
  <w:num w:numId="51" w16cid:durableId="345833857">
    <w:abstractNumId w:val="17"/>
  </w:num>
  <w:num w:numId="52" w16cid:durableId="210769978">
    <w:abstractNumId w:val="182"/>
  </w:num>
  <w:num w:numId="53" w16cid:durableId="936133526">
    <w:abstractNumId w:val="27"/>
  </w:num>
  <w:num w:numId="54" w16cid:durableId="1438528598">
    <w:abstractNumId w:val="32"/>
  </w:num>
  <w:num w:numId="55" w16cid:durableId="105077061">
    <w:abstractNumId w:val="195"/>
  </w:num>
  <w:num w:numId="56" w16cid:durableId="1766220728">
    <w:abstractNumId w:val="12"/>
  </w:num>
  <w:num w:numId="57" w16cid:durableId="2065252094">
    <w:abstractNumId w:val="126"/>
  </w:num>
  <w:num w:numId="58" w16cid:durableId="90511928">
    <w:abstractNumId w:val="151"/>
  </w:num>
  <w:num w:numId="59" w16cid:durableId="53700326">
    <w:abstractNumId w:val="40"/>
  </w:num>
  <w:num w:numId="60" w16cid:durableId="1215116213">
    <w:abstractNumId w:val="112"/>
  </w:num>
  <w:num w:numId="61" w16cid:durableId="987245194">
    <w:abstractNumId w:val="161"/>
  </w:num>
  <w:num w:numId="62" w16cid:durableId="1117063951">
    <w:abstractNumId w:val="61"/>
  </w:num>
  <w:num w:numId="63" w16cid:durableId="1962220349">
    <w:abstractNumId w:val="201"/>
  </w:num>
  <w:num w:numId="64" w16cid:durableId="1710953420">
    <w:abstractNumId w:val="57"/>
  </w:num>
  <w:num w:numId="65" w16cid:durableId="1380397285">
    <w:abstractNumId w:val="99"/>
  </w:num>
  <w:num w:numId="66" w16cid:durableId="1133402619">
    <w:abstractNumId w:val="183"/>
  </w:num>
  <w:num w:numId="67" w16cid:durableId="82648003">
    <w:abstractNumId w:val="98"/>
  </w:num>
  <w:num w:numId="68" w16cid:durableId="1972128630">
    <w:abstractNumId w:val="131"/>
  </w:num>
  <w:num w:numId="69" w16cid:durableId="1296981534">
    <w:abstractNumId w:val="105"/>
  </w:num>
  <w:num w:numId="70" w16cid:durableId="214006758">
    <w:abstractNumId w:val="169"/>
  </w:num>
  <w:num w:numId="71" w16cid:durableId="499008809">
    <w:abstractNumId w:val="180"/>
  </w:num>
  <w:num w:numId="72" w16cid:durableId="2058435612">
    <w:abstractNumId w:val="16"/>
  </w:num>
  <w:num w:numId="73" w16cid:durableId="487790442">
    <w:abstractNumId w:val="120"/>
  </w:num>
  <w:num w:numId="74" w16cid:durableId="1798790437">
    <w:abstractNumId w:val="163"/>
  </w:num>
  <w:num w:numId="75" w16cid:durableId="1846169109">
    <w:abstractNumId w:val="42"/>
  </w:num>
  <w:num w:numId="76" w16cid:durableId="2103646373">
    <w:abstractNumId w:val="75"/>
  </w:num>
  <w:num w:numId="77" w16cid:durableId="2070954339">
    <w:abstractNumId w:val="50"/>
  </w:num>
  <w:num w:numId="78" w16cid:durableId="1323701184">
    <w:abstractNumId w:val="73"/>
  </w:num>
  <w:num w:numId="79" w16cid:durableId="1141920538">
    <w:abstractNumId w:val="136"/>
  </w:num>
  <w:num w:numId="80" w16cid:durableId="1854496539">
    <w:abstractNumId w:val="127"/>
  </w:num>
  <w:num w:numId="81" w16cid:durableId="160195721">
    <w:abstractNumId w:val="122"/>
  </w:num>
  <w:num w:numId="82" w16cid:durableId="460197300">
    <w:abstractNumId w:val="85"/>
  </w:num>
  <w:num w:numId="83" w16cid:durableId="1564098146">
    <w:abstractNumId w:val="177"/>
  </w:num>
  <w:num w:numId="84" w16cid:durableId="380791497">
    <w:abstractNumId w:val="178"/>
  </w:num>
  <w:num w:numId="85" w16cid:durableId="31350354">
    <w:abstractNumId w:val="155"/>
  </w:num>
  <w:num w:numId="86" w16cid:durableId="925580478">
    <w:abstractNumId w:val="97"/>
  </w:num>
  <w:num w:numId="87" w16cid:durableId="1708678867">
    <w:abstractNumId w:val="20"/>
  </w:num>
  <w:num w:numId="88" w16cid:durableId="803742818">
    <w:abstractNumId w:val="3"/>
  </w:num>
  <w:num w:numId="89" w16cid:durableId="772088719">
    <w:abstractNumId w:val="159"/>
  </w:num>
  <w:num w:numId="90" w16cid:durableId="1647978576">
    <w:abstractNumId w:val="142"/>
  </w:num>
  <w:num w:numId="91" w16cid:durableId="249894783">
    <w:abstractNumId w:val="111"/>
  </w:num>
  <w:num w:numId="92" w16cid:durableId="198511050">
    <w:abstractNumId w:val="39"/>
  </w:num>
  <w:num w:numId="93" w16cid:durableId="2023119911">
    <w:abstractNumId w:val="72"/>
  </w:num>
  <w:num w:numId="94" w16cid:durableId="117647420">
    <w:abstractNumId w:val="29"/>
  </w:num>
  <w:num w:numId="95" w16cid:durableId="135414685">
    <w:abstractNumId w:val="78"/>
  </w:num>
  <w:num w:numId="96" w16cid:durableId="1156989452">
    <w:abstractNumId w:val="65"/>
  </w:num>
  <w:num w:numId="97" w16cid:durableId="618881175">
    <w:abstractNumId w:val="1"/>
  </w:num>
  <w:num w:numId="98" w16cid:durableId="1150170394">
    <w:abstractNumId w:val="199"/>
  </w:num>
  <w:num w:numId="99" w16cid:durableId="1250190238">
    <w:abstractNumId w:val="191"/>
  </w:num>
  <w:num w:numId="100" w16cid:durableId="1681422304">
    <w:abstractNumId w:val="185"/>
  </w:num>
  <w:num w:numId="101" w16cid:durableId="1146698861">
    <w:abstractNumId w:val="66"/>
  </w:num>
  <w:num w:numId="102" w16cid:durableId="890724655">
    <w:abstractNumId w:val="172"/>
  </w:num>
  <w:num w:numId="103" w16cid:durableId="1420830455">
    <w:abstractNumId w:val="6"/>
  </w:num>
  <w:num w:numId="104" w16cid:durableId="99569424">
    <w:abstractNumId w:val="30"/>
  </w:num>
  <w:num w:numId="105" w16cid:durableId="2084601716">
    <w:abstractNumId w:val="137"/>
  </w:num>
  <w:num w:numId="106" w16cid:durableId="767772023">
    <w:abstractNumId w:val="168"/>
  </w:num>
  <w:num w:numId="107" w16cid:durableId="984352468">
    <w:abstractNumId w:val="43"/>
  </w:num>
  <w:num w:numId="108" w16cid:durableId="1583178546">
    <w:abstractNumId w:val="36"/>
  </w:num>
  <w:num w:numId="109" w16cid:durableId="827017247">
    <w:abstractNumId w:val="81"/>
  </w:num>
  <w:num w:numId="110" w16cid:durableId="478036290">
    <w:abstractNumId w:val="23"/>
  </w:num>
  <w:num w:numId="111" w16cid:durableId="1408501599">
    <w:abstractNumId w:val="71"/>
  </w:num>
  <w:num w:numId="112" w16cid:durableId="1562328615">
    <w:abstractNumId w:val="4"/>
  </w:num>
  <w:num w:numId="113" w16cid:durableId="1552306679">
    <w:abstractNumId w:val="25"/>
  </w:num>
  <w:num w:numId="114" w16cid:durableId="1260142848">
    <w:abstractNumId w:val="79"/>
  </w:num>
  <w:num w:numId="115" w16cid:durableId="829712217">
    <w:abstractNumId w:val="156"/>
  </w:num>
  <w:num w:numId="116" w16cid:durableId="1093159936">
    <w:abstractNumId w:val="26"/>
  </w:num>
  <w:num w:numId="117" w16cid:durableId="658651553">
    <w:abstractNumId w:val="184"/>
  </w:num>
  <w:num w:numId="118" w16cid:durableId="341275754">
    <w:abstractNumId w:val="34"/>
  </w:num>
  <w:num w:numId="119" w16cid:durableId="768549570">
    <w:abstractNumId w:val="143"/>
  </w:num>
  <w:num w:numId="120" w16cid:durableId="412315626">
    <w:abstractNumId w:val="63"/>
  </w:num>
  <w:num w:numId="121" w16cid:durableId="805006148">
    <w:abstractNumId w:val="19"/>
  </w:num>
  <w:num w:numId="122" w16cid:durableId="98724486">
    <w:abstractNumId w:val="135"/>
  </w:num>
  <w:num w:numId="123" w16cid:durableId="1377773857">
    <w:abstractNumId w:val="189"/>
  </w:num>
  <w:num w:numId="124" w16cid:durableId="474881379">
    <w:abstractNumId w:val="49"/>
  </w:num>
  <w:num w:numId="125" w16cid:durableId="1722636743">
    <w:abstractNumId w:val="52"/>
  </w:num>
  <w:num w:numId="126" w16cid:durableId="197594881">
    <w:abstractNumId w:val="197"/>
  </w:num>
  <w:num w:numId="127" w16cid:durableId="422920400">
    <w:abstractNumId w:val="118"/>
  </w:num>
  <w:num w:numId="128" w16cid:durableId="1186558025">
    <w:abstractNumId w:val="55"/>
  </w:num>
  <w:num w:numId="129" w16cid:durableId="440077360">
    <w:abstractNumId w:val="70"/>
  </w:num>
  <w:num w:numId="130" w16cid:durableId="308022059">
    <w:abstractNumId w:val="101"/>
  </w:num>
  <w:num w:numId="131" w16cid:durableId="2136171194">
    <w:abstractNumId w:val="22"/>
  </w:num>
  <w:num w:numId="132" w16cid:durableId="1343779448">
    <w:abstractNumId w:val="121"/>
  </w:num>
  <w:num w:numId="133" w16cid:durableId="216162540">
    <w:abstractNumId w:val="94"/>
  </w:num>
  <w:num w:numId="134" w16cid:durableId="158816349">
    <w:abstractNumId w:val="33"/>
  </w:num>
  <w:num w:numId="135" w16cid:durableId="1479109370">
    <w:abstractNumId w:val="59"/>
  </w:num>
  <w:num w:numId="136" w16cid:durableId="2058552942">
    <w:abstractNumId w:val="134"/>
  </w:num>
  <w:num w:numId="137" w16cid:durableId="152600213">
    <w:abstractNumId w:val="139"/>
  </w:num>
  <w:num w:numId="138" w16cid:durableId="208416785">
    <w:abstractNumId w:val="170"/>
  </w:num>
  <w:num w:numId="139" w16cid:durableId="893733944">
    <w:abstractNumId w:val="95"/>
  </w:num>
  <w:num w:numId="140" w16cid:durableId="1515652304">
    <w:abstractNumId w:val="0"/>
  </w:num>
  <w:num w:numId="141" w16cid:durableId="1420831978">
    <w:abstractNumId w:val="141"/>
  </w:num>
  <w:num w:numId="142" w16cid:durableId="20864202">
    <w:abstractNumId w:val="90"/>
  </w:num>
  <w:num w:numId="143" w16cid:durableId="1187056547">
    <w:abstractNumId w:val="8"/>
  </w:num>
  <w:num w:numId="144" w16cid:durableId="1876771545">
    <w:abstractNumId w:val="51"/>
  </w:num>
  <w:num w:numId="145" w16cid:durableId="1305429322">
    <w:abstractNumId w:val="87"/>
  </w:num>
  <w:num w:numId="146" w16cid:durableId="2041928954">
    <w:abstractNumId w:val="187"/>
  </w:num>
  <w:num w:numId="147" w16cid:durableId="1446542651">
    <w:abstractNumId w:val="89"/>
  </w:num>
  <w:num w:numId="148" w16cid:durableId="1331057855">
    <w:abstractNumId w:val="14"/>
  </w:num>
  <w:num w:numId="149" w16cid:durableId="171918246">
    <w:abstractNumId w:val="144"/>
  </w:num>
  <w:num w:numId="150" w16cid:durableId="285238126">
    <w:abstractNumId w:val="174"/>
  </w:num>
  <w:num w:numId="151" w16cid:durableId="155263228">
    <w:abstractNumId w:val="84"/>
  </w:num>
  <w:num w:numId="152" w16cid:durableId="267129664">
    <w:abstractNumId w:val="41"/>
  </w:num>
  <w:num w:numId="153" w16cid:durableId="76094220">
    <w:abstractNumId w:val="96"/>
  </w:num>
  <w:num w:numId="154" w16cid:durableId="1807962941">
    <w:abstractNumId w:val="133"/>
  </w:num>
  <w:num w:numId="155" w16cid:durableId="916211182">
    <w:abstractNumId w:val="18"/>
  </w:num>
  <w:num w:numId="156" w16cid:durableId="1280257638">
    <w:abstractNumId w:val="194"/>
  </w:num>
  <w:num w:numId="157" w16cid:durableId="1893540217">
    <w:abstractNumId w:val="88"/>
  </w:num>
  <w:num w:numId="158" w16cid:durableId="2127237304">
    <w:abstractNumId w:val="165"/>
  </w:num>
  <w:num w:numId="159" w16cid:durableId="584804552">
    <w:abstractNumId w:val="45"/>
  </w:num>
  <w:num w:numId="160" w16cid:durableId="82798717">
    <w:abstractNumId w:val="46"/>
  </w:num>
  <w:num w:numId="161" w16cid:durableId="2131899480">
    <w:abstractNumId w:val="103"/>
  </w:num>
  <w:num w:numId="162" w16cid:durableId="1464234244">
    <w:abstractNumId w:val="108"/>
  </w:num>
  <w:num w:numId="163" w16cid:durableId="1512377633">
    <w:abstractNumId w:val="147"/>
  </w:num>
  <w:num w:numId="164" w16cid:durableId="1151409593">
    <w:abstractNumId w:val="157"/>
  </w:num>
  <w:num w:numId="165" w16cid:durableId="670959536">
    <w:abstractNumId w:val="171"/>
  </w:num>
  <w:num w:numId="166" w16cid:durableId="457994877">
    <w:abstractNumId w:val="28"/>
  </w:num>
  <w:num w:numId="167" w16cid:durableId="1650479241">
    <w:abstractNumId w:val="11"/>
  </w:num>
  <w:num w:numId="168" w16cid:durableId="2004162550">
    <w:abstractNumId w:val="124"/>
  </w:num>
  <w:num w:numId="169" w16cid:durableId="1119179862">
    <w:abstractNumId w:val="164"/>
  </w:num>
  <w:num w:numId="170" w16cid:durableId="1161386782">
    <w:abstractNumId w:val="58"/>
  </w:num>
  <w:num w:numId="171" w16cid:durableId="766851418">
    <w:abstractNumId w:val="123"/>
  </w:num>
  <w:num w:numId="172" w16cid:durableId="1300721754">
    <w:abstractNumId w:val="5"/>
  </w:num>
  <w:num w:numId="173" w16cid:durableId="969474544">
    <w:abstractNumId w:val="56"/>
  </w:num>
  <w:num w:numId="174" w16cid:durableId="314264695">
    <w:abstractNumId w:val="193"/>
  </w:num>
  <w:num w:numId="175" w16cid:durableId="1344864834">
    <w:abstractNumId w:val="110"/>
  </w:num>
  <w:num w:numId="176" w16cid:durableId="1038436884">
    <w:abstractNumId w:val="128"/>
  </w:num>
  <w:num w:numId="177" w16cid:durableId="816385868">
    <w:abstractNumId w:val="80"/>
  </w:num>
  <w:num w:numId="178" w16cid:durableId="1099640917">
    <w:abstractNumId w:val="2"/>
  </w:num>
  <w:num w:numId="179" w16cid:durableId="1201557163">
    <w:abstractNumId w:val="148"/>
  </w:num>
  <w:num w:numId="180" w16cid:durableId="869073040">
    <w:abstractNumId w:val="113"/>
  </w:num>
  <w:num w:numId="181" w16cid:durableId="105781687">
    <w:abstractNumId w:val="130"/>
  </w:num>
  <w:num w:numId="182" w16cid:durableId="1620187466">
    <w:abstractNumId w:val="24"/>
  </w:num>
  <w:num w:numId="183" w16cid:durableId="761410137">
    <w:abstractNumId w:val="150"/>
  </w:num>
  <w:num w:numId="184" w16cid:durableId="1871717818">
    <w:abstractNumId w:val="100"/>
  </w:num>
  <w:num w:numId="185" w16cid:durableId="500317717">
    <w:abstractNumId w:val="35"/>
  </w:num>
  <w:num w:numId="186" w16cid:durableId="241914995">
    <w:abstractNumId w:val="181"/>
  </w:num>
  <w:num w:numId="187" w16cid:durableId="1765373453">
    <w:abstractNumId w:val="15"/>
  </w:num>
  <w:num w:numId="188" w16cid:durableId="700399421">
    <w:abstractNumId w:val="67"/>
  </w:num>
  <w:num w:numId="189" w16cid:durableId="1929848961">
    <w:abstractNumId w:val="125"/>
  </w:num>
  <w:num w:numId="190" w16cid:durableId="1959338475">
    <w:abstractNumId w:val="38"/>
  </w:num>
  <w:num w:numId="191" w16cid:durableId="1549026819">
    <w:abstractNumId w:val="154"/>
  </w:num>
  <w:num w:numId="192" w16cid:durableId="556626472">
    <w:abstractNumId w:val="47"/>
  </w:num>
  <w:num w:numId="193" w16cid:durableId="945694668">
    <w:abstractNumId w:val="114"/>
  </w:num>
  <w:num w:numId="194" w16cid:durableId="367221936">
    <w:abstractNumId w:val="92"/>
  </w:num>
  <w:num w:numId="195" w16cid:durableId="1504541458">
    <w:abstractNumId w:val="54"/>
  </w:num>
  <w:num w:numId="196" w16cid:durableId="1917782017">
    <w:abstractNumId w:val="62"/>
  </w:num>
  <w:num w:numId="197" w16cid:durableId="598291434">
    <w:abstractNumId w:val="116"/>
  </w:num>
  <w:num w:numId="198" w16cid:durableId="1328753054">
    <w:abstractNumId w:val="145"/>
  </w:num>
  <w:num w:numId="199" w16cid:durableId="1123233991">
    <w:abstractNumId w:val="140"/>
  </w:num>
  <w:num w:numId="200" w16cid:durableId="1654137894">
    <w:abstractNumId w:val="179"/>
  </w:num>
  <w:num w:numId="201" w16cid:durableId="1916622126">
    <w:abstractNumId w:val="188"/>
  </w:num>
  <w:num w:numId="202" w16cid:durableId="681396379">
    <w:abstractNumId w:val="44"/>
  </w:num>
  <w:numIdMacAtCleanup w:val="20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0066"/>
    <w:rsid w:val="000150D6"/>
    <w:rsid w:val="000376AD"/>
    <w:rsid w:val="00070C20"/>
    <w:rsid w:val="000B1878"/>
    <w:rsid w:val="000B1AE8"/>
    <w:rsid w:val="000E3B61"/>
    <w:rsid w:val="001066B1"/>
    <w:rsid w:val="001413F8"/>
    <w:rsid w:val="00143396"/>
    <w:rsid w:val="0017714B"/>
    <w:rsid w:val="001A1EC9"/>
    <w:rsid w:val="001B227E"/>
    <w:rsid w:val="001B3638"/>
    <w:rsid w:val="002176F0"/>
    <w:rsid w:val="00220363"/>
    <w:rsid w:val="002602FF"/>
    <w:rsid w:val="002A667D"/>
    <w:rsid w:val="002E563B"/>
    <w:rsid w:val="00303C18"/>
    <w:rsid w:val="0035242A"/>
    <w:rsid w:val="003660C0"/>
    <w:rsid w:val="00370066"/>
    <w:rsid w:val="003809C4"/>
    <w:rsid w:val="003A5A94"/>
    <w:rsid w:val="003B383D"/>
    <w:rsid w:val="003F4A91"/>
    <w:rsid w:val="00424110"/>
    <w:rsid w:val="004B2E80"/>
    <w:rsid w:val="004C13F4"/>
    <w:rsid w:val="00546034"/>
    <w:rsid w:val="00586F62"/>
    <w:rsid w:val="005912D9"/>
    <w:rsid w:val="005A05AC"/>
    <w:rsid w:val="005B1D61"/>
    <w:rsid w:val="005C30A0"/>
    <w:rsid w:val="005F4A37"/>
    <w:rsid w:val="006226D0"/>
    <w:rsid w:val="00631E83"/>
    <w:rsid w:val="00662213"/>
    <w:rsid w:val="006807A6"/>
    <w:rsid w:val="006A2FB1"/>
    <w:rsid w:val="006E1710"/>
    <w:rsid w:val="006E2FED"/>
    <w:rsid w:val="00725635"/>
    <w:rsid w:val="00743BDB"/>
    <w:rsid w:val="007506FA"/>
    <w:rsid w:val="007770A7"/>
    <w:rsid w:val="007B76CE"/>
    <w:rsid w:val="007D34A4"/>
    <w:rsid w:val="008179D3"/>
    <w:rsid w:val="00826CFD"/>
    <w:rsid w:val="008375C4"/>
    <w:rsid w:val="0085402F"/>
    <w:rsid w:val="008702D0"/>
    <w:rsid w:val="008804D7"/>
    <w:rsid w:val="008A64DC"/>
    <w:rsid w:val="008D01BE"/>
    <w:rsid w:val="008D0DAF"/>
    <w:rsid w:val="008E2511"/>
    <w:rsid w:val="008F6A5A"/>
    <w:rsid w:val="00902073"/>
    <w:rsid w:val="00994171"/>
    <w:rsid w:val="009B22F4"/>
    <w:rsid w:val="009D55F1"/>
    <w:rsid w:val="00AB2CA0"/>
    <w:rsid w:val="00AE0DE3"/>
    <w:rsid w:val="00AE6735"/>
    <w:rsid w:val="00AF277A"/>
    <w:rsid w:val="00BC6E62"/>
    <w:rsid w:val="00BD14DC"/>
    <w:rsid w:val="00BD3C38"/>
    <w:rsid w:val="00C06E90"/>
    <w:rsid w:val="00C14C3E"/>
    <w:rsid w:val="00C30C5B"/>
    <w:rsid w:val="00C46AE2"/>
    <w:rsid w:val="00C66D64"/>
    <w:rsid w:val="00C87D85"/>
    <w:rsid w:val="00C91E34"/>
    <w:rsid w:val="00C92B62"/>
    <w:rsid w:val="00CB6466"/>
    <w:rsid w:val="00CD1BD2"/>
    <w:rsid w:val="00D32BE8"/>
    <w:rsid w:val="00DB3269"/>
    <w:rsid w:val="00DD3824"/>
    <w:rsid w:val="00DD5C21"/>
    <w:rsid w:val="00DE76ED"/>
    <w:rsid w:val="00DE7FCA"/>
    <w:rsid w:val="00E35DD4"/>
    <w:rsid w:val="00E540B6"/>
    <w:rsid w:val="00EB484B"/>
    <w:rsid w:val="00F31334"/>
    <w:rsid w:val="00F36E15"/>
    <w:rsid w:val="00F404A4"/>
    <w:rsid w:val="00F47C39"/>
    <w:rsid w:val="00FB71A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E779F38"/>
  <w15:chartTrackingRefBased/>
  <w15:docId w15:val="{52F5F76B-DA29-4457-B55C-683E30FC2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36E15"/>
    <w:rPr>
      <w:sz w:val="16"/>
      <w:szCs w:val="16"/>
    </w:rPr>
  </w:style>
  <w:style w:type="paragraph" w:styleId="CommentText">
    <w:name w:val="annotation text"/>
    <w:basedOn w:val="Normal"/>
    <w:link w:val="CommentTextChar"/>
    <w:uiPriority w:val="99"/>
    <w:semiHidden/>
    <w:unhideWhenUsed/>
    <w:rsid w:val="00F36E15"/>
    <w:pPr>
      <w:spacing w:line="240" w:lineRule="auto"/>
    </w:pPr>
    <w:rPr>
      <w:sz w:val="20"/>
      <w:szCs w:val="20"/>
    </w:rPr>
  </w:style>
  <w:style w:type="character" w:customStyle="1" w:styleId="CommentTextChar">
    <w:name w:val="Comment Text Char"/>
    <w:basedOn w:val="DefaultParagraphFont"/>
    <w:link w:val="CommentText"/>
    <w:uiPriority w:val="99"/>
    <w:semiHidden/>
    <w:rsid w:val="00F36E15"/>
    <w:rPr>
      <w:sz w:val="20"/>
      <w:szCs w:val="20"/>
    </w:rPr>
  </w:style>
  <w:style w:type="paragraph" w:styleId="CommentSubject">
    <w:name w:val="annotation subject"/>
    <w:basedOn w:val="CommentText"/>
    <w:next w:val="CommentText"/>
    <w:link w:val="CommentSubjectChar"/>
    <w:uiPriority w:val="99"/>
    <w:semiHidden/>
    <w:unhideWhenUsed/>
    <w:rsid w:val="00F36E15"/>
    <w:rPr>
      <w:b/>
      <w:bCs/>
    </w:rPr>
  </w:style>
  <w:style w:type="character" w:customStyle="1" w:styleId="CommentSubjectChar">
    <w:name w:val="Comment Subject Char"/>
    <w:basedOn w:val="CommentTextChar"/>
    <w:link w:val="CommentSubject"/>
    <w:uiPriority w:val="99"/>
    <w:semiHidden/>
    <w:rsid w:val="00F36E15"/>
    <w:rPr>
      <w:b/>
      <w:bCs/>
      <w:sz w:val="20"/>
      <w:szCs w:val="20"/>
    </w:rPr>
  </w:style>
  <w:style w:type="character" w:styleId="Hyperlink">
    <w:name w:val="Hyperlink"/>
    <w:basedOn w:val="DefaultParagraphFont"/>
    <w:uiPriority w:val="99"/>
    <w:unhideWhenUsed/>
    <w:rsid w:val="00CB6466"/>
    <w:rPr>
      <w:color w:val="0563C1" w:themeColor="hyperlink"/>
      <w:u w:val="single"/>
    </w:rPr>
  </w:style>
  <w:style w:type="character" w:styleId="UnresolvedMention">
    <w:name w:val="Unresolved Mention"/>
    <w:basedOn w:val="DefaultParagraphFont"/>
    <w:uiPriority w:val="99"/>
    <w:semiHidden/>
    <w:unhideWhenUsed/>
    <w:rsid w:val="00CB64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312773">
      <w:bodyDiv w:val="1"/>
      <w:marLeft w:val="0"/>
      <w:marRight w:val="0"/>
      <w:marTop w:val="0"/>
      <w:marBottom w:val="0"/>
      <w:divBdr>
        <w:top w:val="none" w:sz="0" w:space="0" w:color="auto"/>
        <w:left w:val="none" w:sz="0" w:space="0" w:color="auto"/>
        <w:bottom w:val="none" w:sz="0" w:space="0" w:color="auto"/>
        <w:right w:val="none" w:sz="0" w:space="0" w:color="auto"/>
      </w:divBdr>
    </w:div>
    <w:div w:id="93406484">
      <w:bodyDiv w:val="1"/>
      <w:marLeft w:val="0"/>
      <w:marRight w:val="0"/>
      <w:marTop w:val="0"/>
      <w:marBottom w:val="0"/>
      <w:divBdr>
        <w:top w:val="none" w:sz="0" w:space="0" w:color="auto"/>
        <w:left w:val="none" w:sz="0" w:space="0" w:color="auto"/>
        <w:bottom w:val="none" w:sz="0" w:space="0" w:color="auto"/>
        <w:right w:val="none" w:sz="0" w:space="0" w:color="auto"/>
      </w:divBdr>
    </w:div>
    <w:div w:id="119307255">
      <w:bodyDiv w:val="1"/>
      <w:marLeft w:val="0"/>
      <w:marRight w:val="0"/>
      <w:marTop w:val="0"/>
      <w:marBottom w:val="0"/>
      <w:divBdr>
        <w:top w:val="none" w:sz="0" w:space="0" w:color="auto"/>
        <w:left w:val="none" w:sz="0" w:space="0" w:color="auto"/>
        <w:bottom w:val="none" w:sz="0" w:space="0" w:color="auto"/>
        <w:right w:val="none" w:sz="0" w:space="0" w:color="auto"/>
      </w:divBdr>
      <w:divsChild>
        <w:div w:id="191457113">
          <w:marLeft w:val="0"/>
          <w:marRight w:val="0"/>
          <w:marTop w:val="0"/>
          <w:marBottom w:val="0"/>
          <w:divBdr>
            <w:top w:val="none" w:sz="0" w:space="0" w:color="auto"/>
            <w:left w:val="none" w:sz="0" w:space="0" w:color="auto"/>
            <w:bottom w:val="none" w:sz="0" w:space="0" w:color="auto"/>
            <w:right w:val="none" w:sz="0" w:space="0" w:color="auto"/>
          </w:divBdr>
          <w:divsChild>
            <w:div w:id="648748097">
              <w:marLeft w:val="0"/>
              <w:marRight w:val="0"/>
              <w:marTop w:val="0"/>
              <w:marBottom w:val="0"/>
              <w:divBdr>
                <w:top w:val="none" w:sz="0" w:space="0" w:color="auto"/>
                <w:left w:val="none" w:sz="0" w:space="0" w:color="auto"/>
                <w:bottom w:val="none" w:sz="0" w:space="0" w:color="auto"/>
                <w:right w:val="none" w:sz="0" w:space="0" w:color="auto"/>
              </w:divBdr>
              <w:divsChild>
                <w:div w:id="1388265327">
                  <w:marLeft w:val="0"/>
                  <w:marRight w:val="0"/>
                  <w:marTop w:val="0"/>
                  <w:marBottom w:val="0"/>
                  <w:divBdr>
                    <w:top w:val="none" w:sz="0" w:space="0" w:color="auto"/>
                    <w:left w:val="none" w:sz="0" w:space="0" w:color="auto"/>
                    <w:bottom w:val="none" w:sz="0" w:space="0" w:color="auto"/>
                    <w:right w:val="none" w:sz="0" w:space="0" w:color="auto"/>
                  </w:divBdr>
                  <w:divsChild>
                    <w:div w:id="84528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594421">
          <w:marLeft w:val="0"/>
          <w:marRight w:val="0"/>
          <w:marTop w:val="0"/>
          <w:marBottom w:val="0"/>
          <w:divBdr>
            <w:top w:val="none" w:sz="0" w:space="0" w:color="auto"/>
            <w:left w:val="none" w:sz="0" w:space="0" w:color="auto"/>
            <w:bottom w:val="none" w:sz="0" w:space="0" w:color="auto"/>
            <w:right w:val="none" w:sz="0" w:space="0" w:color="auto"/>
          </w:divBdr>
          <w:divsChild>
            <w:div w:id="341321085">
              <w:marLeft w:val="0"/>
              <w:marRight w:val="0"/>
              <w:marTop w:val="0"/>
              <w:marBottom w:val="0"/>
              <w:divBdr>
                <w:top w:val="none" w:sz="0" w:space="0" w:color="auto"/>
                <w:left w:val="none" w:sz="0" w:space="0" w:color="auto"/>
                <w:bottom w:val="none" w:sz="0" w:space="0" w:color="auto"/>
                <w:right w:val="none" w:sz="0" w:space="0" w:color="auto"/>
              </w:divBdr>
              <w:divsChild>
                <w:div w:id="1065226088">
                  <w:marLeft w:val="0"/>
                  <w:marRight w:val="0"/>
                  <w:marTop w:val="0"/>
                  <w:marBottom w:val="0"/>
                  <w:divBdr>
                    <w:top w:val="none" w:sz="0" w:space="0" w:color="auto"/>
                    <w:left w:val="none" w:sz="0" w:space="0" w:color="auto"/>
                    <w:bottom w:val="none" w:sz="0" w:space="0" w:color="auto"/>
                    <w:right w:val="none" w:sz="0" w:space="0" w:color="auto"/>
                  </w:divBdr>
                  <w:divsChild>
                    <w:div w:id="2062903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138711">
      <w:bodyDiv w:val="1"/>
      <w:marLeft w:val="0"/>
      <w:marRight w:val="0"/>
      <w:marTop w:val="0"/>
      <w:marBottom w:val="0"/>
      <w:divBdr>
        <w:top w:val="none" w:sz="0" w:space="0" w:color="auto"/>
        <w:left w:val="none" w:sz="0" w:space="0" w:color="auto"/>
        <w:bottom w:val="none" w:sz="0" w:space="0" w:color="auto"/>
        <w:right w:val="none" w:sz="0" w:space="0" w:color="auto"/>
      </w:divBdr>
      <w:divsChild>
        <w:div w:id="1219240798">
          <w:marLeft w:val="0"/>
          <w:marRight w:val="0"/>
          <w:marTop w:val="0"/>
          <w:marBottom w:val="0"/>
          <w:divBdr>
            <w:top w:val="none" w:sz="0" w:space="0" w:color="auto"/>
            <w:left w:val="none" w:sz="0" w:space="0" w:color="auto"/>
            <w:bottom w:val="none" w:sz="0" w:space="0" w:color="auto"/>
            <w:right w:val="none" w:sz="0" w:space="0" w:color="auto"/>
          </w:divBdr>
          <w:divsChild>
            <w:div w:id="1920675468">
              <w:marLeft w:val="0"/>
              <w:marRight w:val="0"/>
              <w:marTop w:val="0"/>
              <w:marBottom w:val="0"/>
              <w:divBdr>
                <w:top w:val="none" w:sz="0" w:space="0" w:color="auto"/>
                <w:left w:val="none" w:sz="0" w:space="0" w:color="auto"/>
                <w:bottom w:val="none" w:sz="0" w:space="0" w:color="auto"/>
                <w:right w:val="none" w:sz="0" w:space="0" w:color="auto"/>
              </w:divBdr>
              <w:divsChild>
                <w:div w:id="1378553209">
                  <w:marLeft w:val="0"/>
                  <w:marRight w:val="0"/>
                  <w:marTop w:val="0"/>
                  <w:marBottom w:val="0"/>
                  <w:divBdr>
                    <w:top w:val="none" w:sz="0" w:space="0" w:color="auto"/>
                    <w:left w:val="none" w:sz="0" w:space="0" w:color="auto"/>
                    <w:bottom w:val="none" w:sz="0" w:space="0" w:color="auto"/>
                    <w:right w:val="none" w:sz="0" w:space="0" w:color="auto"/>
                  </w:divBdr>
                  <w:divsChild>
                    <w:div w:id="854925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8079">
          <w:marLeft w:val="0"/>
          <w:marRight w:val="0"/>
          <w:marTop w:val="0"/>
          <w:marBottom w:val="0"/>
          <w:divBdr>
            <w:top w:val="none" w:sz="0" w:space="0" w:color="auto"/>
            <w:left w:val="none" w:sz="0" w:space="0" w:color="auto"/>
            <w:bottom w:val="none" w:sz="0" w:space="0" w:color="auto"/>
            <w:right w:val="none" w:sz="0" w:space="0" w:color="auto"/>
          </w:divBdr>
          <w:divsChild>
            <w:div w:id="203566503">
              <w:marLeft w:val="0"/>
              <w:marRight w:val="0"/>
              <w:marTop w:val="0"/>
              <w:marBottom w:val="0"/>
              <w:divBdr>
                <w:top w:val="none" w:sz="0" w:space="0" w:color="auto"/>
                <w:left w:val="none" w:sz="0" w:space="0" w:color="auto"/>
                <w:bottom w:val="none" w:sz="0" w:space="0" w:color="auto"/>
                <w:right w:val="none" w:sz="0" w:space="0" w:color="auto"/>
              </w:divBdr>
              <w:divsChild>
                <w:div w:id="247929521">
                  <w:marLeft w:val="0"/>
                  <w:marRight w:val="0"/>
                  <w:marTop w:val="0"/>
                  <w:marBottom w:val="0"/>
                  <w:divBdr>
                    <w:top w:val="none" w:sz="0" w:space="0" w:color="auto"/>
                    <w:left w:val="none" w:sz="0" w:space="0" w:color="auto"/>
                    <w:bottom w:val="none" w:sz="0" w:space="0" w:color="auto"/>
                    <w:right w:val="none" w:sz="0" w:space="0" w:color="auto"/>
                  </w:divBdr>
                  <w:divsChild>
                    <w:div w:id="129814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317856">
      <w:bodyDiv w:val="1"/>
      <w:marLeft w:val="0"/>
      <w:marRight w:val="0"/>
      <w:marTop w:val="0"/>
      <w:marBottom w:val="0"/>
      <w:divBdr>
        <w:top w:val="none" w:sz="0" w:space="0" w:color="auto"/>
        <w:left w:val="none" w:sz="0" w:space="0" w:color="auto"/>
        <w:bottom w:val="none" w:sz="0" w:space="0" w:color="auto"/>
        <w:right w:val="none" w:sz="0" w:space="0" w:color="auto"/>
      </w:divBdr>
    </w:div>
    <w:div w:id="169761235">
      <w:bodyDiv w:val="1"/>
      <w:marLeft w:val="0"/>
      <w:marRight w:val="0"/>
      <w:marTop w:val="0"/>
      <w:marBottom w:val="0"/>
      <w:divBdr>
        <w:top w:val="none" w:sz="0" w:space="0" w:color="auto"/>
        <w:left w:val="none" w:sz="0" w:space="0" w:color="auto"/>
        <w:bottom w:val="none" w:sz="0" w:space="0" w:color="auto"/>
        <w:right w:val="none" w:sz="0" w:space="0" w:color="auto"/>
      </w:divBdr>
      <w:divsChild>
        <w:div w:id="810253164">
          <w:marLeft w:val="0"/>
          <w:marRight w:val="0"/>
          <w:marTop w:val="0"/>
          <w:marBottom w:val="0"/>
          <w:divBdr>
            <w:top w:val="none" w:sz="0" w:space="0" w:color="auto"/>
            <w:left w:val="none" w:sz="0" w:space="0" w:color="auto"/>
            <w:bottom w:val="none" w:sz="0" w:space="0" w:color="auto"/>
            <w:right w:val="none" w:sz="0" w:space="0" w:color="auto"/>
          </w:divBdr>
          <w:divsChild>
            <w:div w:id="1752772439">
              <w:marLeft w:val="0"/>
              <w:marRight w:val="0"/>
              <w:marTop w:val="0"/>
              <w:marBottom w:val="0"/>
              <w:divBdr>
                <w:top w:val="none" w:sz="0" w:space="0" w:color="auto"/>
                <w:left w:val="none" w:sz="0" w:space="0" w:color="auto"/>
                <w:bottom w:val="none" w:sz="0" w:space="0" w:color="auto"/>
                <w:right w:val="none" w:sz="0" w:space="0" w:color="auto"/>
              </w:divBdr>
              <w:divsChild>
                <w:div w:id="528643480">
                  <w:marLeft w:val="0"/>
                  <w:marRight w:val="0"/>
                  <w:marTop w:val="0"/>
                  <w:marBottom w:val="0"/>
                  <w:divBdr>
                    <w:top w:val="none" w:sz="0" w:space="0" w:color="auto"/>
                    <w:left w:val="none" w:sz="0" w:space="0" w:color="auto"/>
                    <w:bottom w:val="none" w:sz="0" w:space="0" w:color="auto"/>
                    <w:right w:val="none" w:sz="0" w:space="0" w:color="auto"/>
                  </w:divBdr>
                  <w:divsChild>
                    <w:div w:id="1138885112">
                      <w:marLeft w:val="0"/>
                      <w:marRight w:val="0"/>
                      <w:marTop w:val="0"/>
                      <w:marBottom w:val="0"/>
                      <w:divBdr>
                        <w:top w:val="none" w:sz="0" w:space="0" w:color="auto"/>
                        <w:left w:val="none" w:sz="0" w:space="0" w:color="auto"/>
                        <w:bottom w:val="none" w:sz="0" w:space="0" w:color="auto"/>
                        <w:right w:val="none" w:sz="0" w:space="0" w:color="auto"/>
                      </w:divBdr>
                      <w:divsChild>
                        <w:div w:id="1858153563">
                          <w:marLeft w:val="0"/>
                          <w:marRight w:val="0"/>
                          <w:marTop w:val="0"/>
                          <w:marBottom w:val="0"/>
                          <w:divBdr>
                            <w:top w:val="none" w:sz="0" w:space="0" w:color="auto"/>
                            <w:left w:val="none" w:sz="0" w:space="0" w:color="auto"/>
                            <w:bottom w:val="none" w:sz="0" w:space="0" w:color="auto"/>
                            <w:right w:val="none" w:sz="0" w:space="0" w:color="auto"/>
                          </w:divBdr>
                          <w:divsChild>
                            <w:div w:id="1945308551">
                              <w:marLeft w:val="0"/>
                              <w:marRight w:val="0"/>
                              <w:marTop w:val="0"/>
                              <w:marBottom w:val="0"/>
                              <w:divBdr>
                                <w:top w:val="none" w:sz="0" w:space="0" w:color="auto"/>
                                <w:left w:val="none" w:sz="0" w:space="0" w:color="auto"/>
                                <w:bottom w:val="none" w:sz="0" w:space="0" w:color="auto"/>
                                <w:right w:val="none" w:sz="0" w:space="0" w:color="auto"/>
                              </w:divBdr>
                              <w:divsChild>
                                <w:div w:id="665474777">
                                  <w:marLeft w:val="0"/>
                                  <w:marRight w:val="0"/>
                                  <w:marTop w:val="0"/>
                                  <w:marBottom w:val="0"/>
                                  <w:divBdr>
                                    <w:top w:val="none" w:sz="0" w:space="0" w:color="auto"/>
                                    <w:left w:val="none" w:sz="0" w:space="0" w:color="auto"/>
                                    <w:bottom w:val="none" w:sz="0" w:space="0" w:color="auto"/>
                                    <w:right w:val="none" w:sz="0" w:space="0" w:color="auto"/>
                                  </w:divBdr>
                                  <w:divsChild>
                                    <w:div w:id="547033183">
                                      <w:marLeft w:val="0"/>
                                      <w:marRight w:val="0"/>
                                      <w:marTop w:val="0"/>
                                      <w:marBottom w:val="0"/>
                                      <w:divBdr>
                                        <w:top w:val="none" w:sz="0" w:space="0" w:color="auto"/>
                                        <w:left w:val="none" w:sz="0" w:space="0" w:color="auto"/>
                                        <w:bottom w:val="none" w:sz="0" w:space="0" w:color="auto"/>
                                        <w:right w:val="none" w:sz="0" w:space="0" w:color="auto"/>
                                      </w:divBdr>
                                      <w:divsChild>
                                        <w:div w:id="1187450818">
                                          <w:marLeft w:val="0"/>
                                          <w:marRight w:val="0"/>
                                          <w:marTop w:val="0"/>
                                          <w:marBottom w:val="0"/>
                                          <w:divBdr>
                                            <w:top w:val="none" w:sz="0" w:space="0" w:color="auto"/>
                                            <w:left w:val="none" w:sz="0" w:space="0" w:color="auto"/>
                                            <w:bottom w:val="none" w:sz="0" w:space="0" w:color="auto"/>
                                            <w:right w:val="none" w:sz="0" w:space="0" w:color="auto"/>
                                          </w:divBdr>
                                          <w:divsChild>
                                            <w:div w:id="118590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28882152">
      <w:bodyDiv w:val="1"/>
      <w:marLeft w:val="0"/>
      <w:marRight w:val="0"/>
      <w:marTop w:val="0"/>
      <w:marBottom w:val="0"/>
      <w:divBdr>
        <w:top w:val="none" w:sz="0" w:space="0" w:color="auto"/>
        <w:left w:val="none" w:sz="0" w:space="0" w:color="auto"/>
        <w:bottom w:val="none" w:sz="0" w:space="0" w:color="auto"/>
        <w:right w:val="none" w:sz="0" w:space="0" w:color="auto"/>
      </w:divBdr>
    </w:div>
    <w:div w:id="246503607">
      <w:bodyDiv w:val="1"/>
      <w:marLeft w:val="0"/>
      <w:marRight w:val="0"/>
      <w:marTop w:val="0"/>
      <w:marBottom w:val="0"/>
      <w:divBdr>
        <w:top w:val="none" w:sz="0" w:space="0" w:color="auto"/>
        <w:left w:val="none" w:sz="0" w:space="0" w:color="auto"/>
        <w:bottom w:val="none" w:sz="0" w:space="0" w:color="auto"/>
        <w:right w:val="none" w:sz="0" w:space="0" w:color="auto"/>
      </w:divBdr>
    </w:div>
    <w:div w:id="254365447">
      <w:bodyDiv w:val="1"/>
      <w:marLeft w:val="0"/>
      <w:marRight w:val="0"/>
      <w:marTop w:val="0"/>
      <w:marBottom w:val="0"/>
      <w:divBdr>
        <w:top w:val="none" w:sz="0" w:space="0" w:color="auto"/>
        <w:left w:val="none" w:sz="0" w:space="0" w:color="auto"/>
        <w:bottom w:val="none" w:sz="0" w:space="0" w:color="auto"/>
        <w:right w:val="none" w:sz="0" w:space="0" w:color="auto"/>
      </w:divBdr>
      <w:divsChild>
        <w:div w:id="99685012">
          <w:marLeft w:val="0"/>
          <w:marRight w:val="0"/>
          <w:marTop w:val="0"/>
          <w:marBottom w:val="0"/>
          <w:divBdr>
            <w:top w:val="none" w:sz="0" w:space="0" w:color="auto"/>
            <w:left w:val="none" w:sz="0" w:space="0" w:color="auto"/>
            <w:bottom w:val="none" w:sz="0" w:space="0" w:color="auto"/>
            <w:right w:val="none" w:sz="0" w:space="0" w:color="auto"/>
          </w:divBdr>
          <w:divsChild>
            <w:div w:id="1319767958">
              <w:marLeft w:val="0"/>
              <w:marRight w:val="0"/>
              <w:marTop w:val="0"/>
              <w:marBottom w:val="0"/>
              <w:divBdr>
                <w:top w:val="none" w:sz="0" w:space="0" w:color="auto"/>
                <w:left w:val="none" w:sz="0" w:space="0" w:color="auto"/>
                <w:bottom w:val="none" w:sz="0" w:space="0" w:color="auto"/>
                <w:right w:val="none" w:sz="0" w:space="0" w:color="auto"/>
              </w:divBdr>
              <w:divsChild>
                <w:div w:id="501359610">
                  <w:marLeft w:val="0"/>
                  <w:marRight w:val="0"/>
                  <w:marTop w:val="0"/>
                  <w:marBottom w:val="0"/>
                  <w:divBdr>
                    <w:top w:val="none" w:sz="0" w:space="0" w:color="auto"/>
                    <w:left w:val="none" w:sz="0" w:space="0" w:color="auto"/>
                    <w:bottom w:val="none" w:sz="0" w:space="0" w:color="auto"/>
                    <w:right w:val="none" w:sz="0" w:space="0" w:color="auto"/>
                  </w:divBdr>
                  <w:divsChild>
                    <w:div w:id="1067799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314383">
          <w:marLeft w:val="0"/>
          <w:marRight w:val="0"/>
          <w:marTop w:val="0"/>
          <w:marBottom w:val="0"/>
          <w:divBdr>
            <w:top w:val="none" w:sz="0" w:space="0" w:color="auto"/>
            <w:left w:val="none" w:sz="0" w:space="0" w:color="auto"/>
            <w:bottom w:val="none" w:sz="0" w:space="0" w:color="auto"/>
            <w:right w:val="none" w:sz="0" w:space="0" w:color="auto"/>
          </w:divBdr>
          <w:divsChild>
            <w:div w:id="846286001">
              <w:marLeft w:val="0"/>
              <w:marRight w:val="0"/>
              <w:marTop w:val="0"/>
              <w:marBottom w:val="0"/>
              <w:divBdr>
                <w:top w:val="none" w:sz="0" w:space="0" w:color="auto"/>
                <w:left w:val="none" w:sz="0" w:space="0" w:color="auto"/>
                <w:bottom w:val="none" w:sz="0" w:space="0" w:color="auto"/>
                <w:right w:val="none" w:sz="0" w:space="0" w:color="auto"/>
              </w:divBdr>
              <w:divsChild>
                <w:div w:id="610206174">
                  <w:marLeft w:val="0"/>
                  <w:marRight w:val="0"/>
                  <w:marTop w:val="0"/>
                  <w:marBottom w:val="0"/>
                  <w:divBdr>
                    <w:top w:val="none" w:sz="0" w:space="0" w:color="auto"/>
                    <w:left w:val="none" w:sz="0" w:space="0" w:color="auto"/>
                    <w:bottom w:val="none" w:sz="0" w:space="0" w:color="auto"/>
                    <w:right w:val="none" w:sz="0" w:space="0" w:color="auto"/>
                  </w:divBdr>
                  <w:divsChild>
                    <w:div w:id="1451708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060908">
      <w:bodyDiv w:val="1"/>
      <w:marLeft w:val="0"/>
      <w:marRight w:val="0"/>
      <w:marTop w:val="0"/>
      <w:marBottom w:val="0"/>
      <w:divBdr>
        <w:top w:val="none" w:sz="0" w:space="0" w:color="auto"/>
        <w:left w:val="none" w:sz="0" w:space="0" w:color="auto"/>
        <w:bottom w:val="none" w:sz="0" w:space="0" w:color="auto"/>
        <w:right w:val="none" w:sz="0" w:space="0" w:color="auto"/>
      </w:divBdr>
    </w:div>
    <w:div w:id="397633730">
      <w:bodyDiv w:val="1"/>
      <w:marLeft w:val="0"/>
      <w:marRight w:val="0"/>
      <w:marTop w:val="0"/>
      <w:marBottom w:val="0"/>
      <w:divBdr>
        <w:top w:val="none" w:sz="0" w:space="0" w:color="auto"/>
        <w:left w:val="none" w:sz="0" w:space="0" w:color="auto"/>
        <w:bottom w:val="none" w:sz="0" w:space="0" w:color="auto"/>
        <w:right w:val="none" w:sz="0" w:space="0" w:color="auto"/>
      </w:divBdr>
    </w:div>
    <w:div w:id="419105251">
      <w:bodyDiv w:val="1"/>
      <w:marLeft w:val="0"/>
      <w:marRight w:val="0"/>
      <w:marTop w:val="0"/>
      <w:marBottom w:val="0"/>
      <w:divBdr>
        <w:top w:val="none" w:sz="0" w:space="0" w:color="auto"/>
        <w:left w:val="none" w:sz="0" w:space="0" w:color="auto"/>
        <w:bottom w:val="none" w:sz="0" w:space="0" w:color="auto"/>
        <w:right w:val="none" w:sz="0" w:space="0" w:color="auto"/>
      </w:divBdr>
    </w:div>
    <w:div w:id="446584891">
      <w:bodyDiv w:val="1"/>
      <w:marLeft w:val="0"/>
      <w:marRight w:val="0"/>
      <w:marTop w:val="0"/>
      <w:marBottom w:val="0"/>
      <w:divBdr>
        <w:top w:val="none" w:sz="0" w:space="0" w:color="auto"/>
        <w:left w:val="none" w:sz="0" w:space="0" w:color="auto"/>
        <w:bottom w:val="none" w:sz="0" w:space="0" w:color="auto"/>
        <w:right w:val="none" w:sz="0" w:space="0" w:color="auto"/>
      </w:divBdr>
      <w:divsChild>
        <w:div w:id="1830755011">
          <w:marLeft w:val="0"/>
          <w:marRight w:val="0"/>
          <w:marTop w:val="0"/>
          <w:marBottom w:val="0"/>
          <w:divBdr>
            <w:top w:val="none" w:sz="0" w:space="0" w:color="auto"/>
            <w:left w:val="none" w:sz="0" w:space="0" w:color="auto"/>
            <w:bottom w:val="none" w:sz="0" w:space="0" w:color="auto"/>
            <w:right w:val="none" w:sz="0" w:space="0" w:color="auto"/>
          </w:divBdr>
          <w:divsChild>
            <w:div w:id="879434546">
              <w:marLeft w:val="0"/>
              <w:marRight w:val="0"/>
              <w:marTop w:val="0"/>
              <w:marBottom w:val="0"/>
              <w:divBdr>
                <w:top w:val="none" w:sz="0" w:space="0" w:color="auto"/>
                <w:left w:val="none" w:sz="0" w:space="0" w:color="auto"/>
                <w:bottom w:val="none" w:sz="0" w:space="0" w:color="auto"/>
                <w:right w:val="none" w:sz="0" w:space="0" w:color="auto"/>
              </w:divBdr>
              <w:divsChild>
                <w:div w:id="305817392">
                  <w:marLeft w:val="0"/>
                  <w:marRight w:val="0"/>
                  <w:marTop w:val="0"/>
                  <w:marBottom w:val="0"/>
                  <w:divBdr>
                    <w:top w:val="none" w:sz="0" w:space="0" w:color="auto"/>
                    <w:left w:val="none" w:sz="0" w:space="0" w:color="auto"/>
                    <w:bottom w:val="none" w:sz="0" w:space="0" w:color="auto"/>
                    <w:right w:val="none" w:sz="0" w:space="0" w:color="auto"/>
                  </w:divBdr>
                  <w:divsChild>
                    <w:div w:id="2094814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539338">
          <w:marLeft w:val="0"/>
          <w:marRight w:val="0"/>
          <w:marTop w:val="0"/>
          <w:marBottom w:val="0"/>
          <w:divBdr>
            <w:top w:val="none" w:sz="0" w:space="0" w:color="auto"/>
            <w:left w:val="none" w:sz="0" w:space="0" w:color="auto"/>
            <w:bottom w:val="none" w:sz="0" w:space="0" w:color="auto"/>
            <w:right w:val="none" w:sz="0" w:space="0" w:color="auto"/>
          </w:divBdr>
          <w:divsChild>
            <w:div w:id="1911040605">
              <w:marLeft w:val="0"/>
              <w:marRight w:val="0"/>
              <w:marTop w:val="0"/>
              <w:marBottom w:val="0"/>
              <w:divBdr>
                <w:top w:val="none" w:sz="0" w:space="0" w:color="auto"/>
                <w:left w:val="none" w:sz="0" w:space="0" w:color="auto"/>
                <w:bottom w:val="none" w:sz="0" w:space="0" w:color="auto"/>
                <w:right w:val="none" w:sz="0" w:space="0" w:color="auto"/>
              </w:divBdr>
              <w:divsChild>
                <w:div w:id="2100711813">
                  <w:marLeft w:val="0"/>
                  <w:marRight w:val="0"/>
                  <w:marTop w:val="0"/>
                  <w:marBottom w:val="0"/>
                  <w:divBdr>
                    <w:top w:val="none" w:sz="0" w:space="0" w:color="auto"/>
                    <w:left w:val="none" w:sz="0" w:space="0" w:color="auto"/>
                    <w:bottom w:val="none" w:sz="0" w:space="0" w:color="auto"/>
                    <w:right w:val="none" w:sz="0" w:space="0" w:color="auto"/>
                  </w:divBdr>
                  <w:divsChild>
                    <w:div w:id="733742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3425225">
      <w:bodyDiv w:val="1"/>
      <w:marLeft w:val="0"/>
      <w:marRight w:val="0"/>
      <w:marTop w:val="0"/>
      <w:marBottom w:val="0"/>
      <w:divBdr>
        <w:top w:val="none" w:sz="0" w:space="0" w:color="auto"/>
        <w:left w:val="none" w:sz="0" w:space="0" w:color="auto"/>
        <w:bottom w:val="none" w:sz="0" w:space="0" w:color="auto"/>
        <w:right w:val="none" w:sz="0" w:space="0" w:color="auto"/>
      </w:divBdr>
      <w:divsChild>
        <w:div w:id="486823642">
          <w:marLeft w:val="0"/>
          <w:marRight w:val="0"/>
          <w:marTop w:val="0"/>
          <w:marBottom w:val="0"/>
          <w:divBdr>
            <w:top w:val="none" w:sz="0" w:space="0" w:color="auto"/>
            <w:left w:val="none" w:sz="0" w:space="0" w:color="auto"/>
            <w:bottom w:val="none" w:sz="0" w:space="0" w:color="auto"/>
            <w:right w:val="none" w:sz="0" w:space="0" w:color="auto"/>
          </w:divBdr>
          <w:divsChild>
            <w:div w:id="1281844038">
              <w:marLeft w:val="0"/>
              <w:marRight w:val="0"/>
              <w:marTop w:val="0"/>
              <w:marBottom w:val="0"/>
              <w:divBdr>
                <w:top w:val="none" w:sz="0" w:space="0" w:color="auto"/>
                <w:left w:val="none" w:sz="0" w:space="0" w:color="auto"/>
                <w:bottom w:val="none" w:sz="0" w:space="0" w:color="auto"/>
                <w:right w:val="none" w:sz="0" w:space="0" w:color="auto"/>
              </w:divBdr>
              <w:divsChild>
                <w:div w:id="1294366166">
                  <w:marLeft w:val="0"/>
                  <w:marRight w:val="0"/>
                  <w:marTop w:val="0"/>
                  <w:marBottom w:val="0"/>
                  <w:divBdr>
                    <w:top w:val="none" w:sz="0" w:space="0" w:color="auto"/>
                    <w:left w:val="none" w:sz="0" w:space="0" w:color="auto"/>
                    <w:bottom w:val="none" w:sz="0" w:space="0" w:color="auto"/>
                    <w:right w:val="none" w:sz="0" w:space="0" w:color="auto"/>
                  </w:divBdr>
                  <w:divsChild>
                    <w:div w:id="153400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301900">
          <w:marLeft w:val="0"/>
          <w:marRight w:val="0"/>
          <w:marTop w:val="0"/>
          <w:marBottom w:val="0"/>
          <w:divBdr>
            <w:top w:val="none" w:sz="0" w:space="0" w:color="auto"/>
            <w:left w:val="none" w:sz="0" w:space="0" w:color="auto"/>
            <w:bottom w:val="none" w:sz="0" w:space="0" w:color="auto"/>
            <w:right w:val="none" w:sz="0" w:space="0" w:color="auto"/>
          </w:divBdr>
          <w:divsChild>
            <w:div w:id="691879305">
              <w:marLeft w:val="0"/>
              <w:marRight w:val="0"/>
              <w:marTop w:val="0"/>
              <w:marBottom w:val="0"/>
              <w:divBdr>
                <w:top w:val="none" w:sz="0" w:space="0" w:color="auto"/>
                <w:left w:val="none" w:sz="0" w:space="0" w:color="auto"/>
                <w:bottom w:val="none" w:sz="0" w:space="0" w:color="auto"/>
                <w:right w:val="none" w:sz="0" w:space="0" w:color="auto"/>
              </w:divBdr>
              <w:divsChild>
                <w:div w:id="263225060">
                  <w:marLeft w:val="0"/>
                  <w:marRight w:val="0"/>
                  <w:marTop w:val="0"/>
                  <w:marBottom w:val="0"/>
                  <w:divBdr>
                    <w:top w:val="none" w:sz="0" w:space="0" w:color="auto"/>
                    <w:left w:val="none" w:sz="0" w:space="0" w:color="auto"/>
                    <w:bottom w:val="none" w:sz="0" w:space="0" w:color="auto"/>
                    <w:right w:val="none" w:sz="0" w:space="0" w:color="auto"/>
                  </w:divBdr>
                  <w:divsChild>
                    <w:div w:id="8646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4710568">
      <w:bodyDiv w:val="1"/>
      <w:marLeft w:val="0"/>
      <w:marRight w:val="0"/>
      <w:marTop w:val="0"/>
      <w:marBottom w:val="0"/>
      <w:divBdr>
        <w:top w:val="none" w:sz="0" w:space="0" w:color="auto"/>
        <w:left w:val="none" w:sz="0" w:space="0" w:color="auto"/>
        <w:bottom w:val="none" w:sz="0" w:space="0" w:color="auto"/>
        <w:right w:val="none" w:sz="0" w:space="0" w:color="auto"/>
      </w:divBdr>
    </w:div>
    <w:div w:id="509023279">
      <w:bodyDiv w:val="1"/>
      <w:marLeft w:val="0"/>
      <w:marRight w:val="0"/>
      <w:marTop w:val="0"/>
      <w:marBottom w:val="0"/>
      <w:divBdr>
        <w:top w:val="none" w:sz="0" w:space="0" w:color="auto"/>
        <w:left w:val="none" w:sz="0" w:space="0" w:color="auto"/>
        <w:bottom w:val="none" w:sz="0" w:space="0" w:color="auto"/>
        <w:right w:val="none" w:sz="0" w:space="0" w:color="auto"/>
      </w:divBdr>
    </w:div>
    <w:div w:id="637075684">
      <w:bodyDiv w:val="1"/>
      <w:marLeft w:val="0"/>
      <w:marRight w:val="0"/>
      <w:marTop w:val="0"/>
      <w:marBottom w:val="0"/>
      <w:divBdr>
        <w:top w:val="none" w:sz="0" w:space="0" w:color="auto"/>
        <w:left w:val="none" w:sz="0" w:space="0" w:color="auto"/>
        <w:bottom w:val="none" w:sz="0" w:space="0" w:color="auto"/>
        <w:right w:val="none" w:sz="0" w:space="0" w:color="auto"/>
      </w:divBdr>
      <w:divsChild>
        <w:div w:id="1016537531">
          <w:marLeft w:val="0"/>
          <w:marRight w:val="0"/>
          <w:marTop w:val="0"/>
          <w:marBottom w:val="0"/>
          <w:divBdr>
            <w:top w:val="none" w:sz="0" w:space="0" w:color="auto"/>
            <w:left w:val="none" w:sz="0" w:space="0" w:color="auto"/>
            <w:bottom w:val="none" w:sz="0" w:space="0" w:color="auto"/>
            <w:right w:val="none" w:sz="0" w:space="0" w:color="auto"/>
          </w:divBdr>
          <w:divsChild>
            <w:div w:id="1611283165">
              <w:marLeft w:val="0"/>
              <w:marRight w:val="0"/>
              <w:marTop w:val="0"/>
              <w:marBottom w:val="0"/>
              <w:divBdr>
                <w:top w:val="none" w:sz="0" w:space="0" w:color="auto"/>
                <w:left w:val="none" w:sz="0" w:space="0" w:color="auto"/>
                <w:bottom w:val="none" w:sz="0" w:space="0" w:color="auto"/>
                <w:right w:val="none" w:sz="0" w:space="0" w:color="auto"/>
              </w:divBdr>
              <w:divsChild>
                <w:div w:id="349139068">
                  <w:marLeft w:val="0"/>
                  <w:marRight w:val="0"/>
                  <w:marTop w:val="0"/>
                  <w:marBottom w:val="0"/>
                  <w:divBdr>
                    <w:top w:val="none" w:sz="0" w:space="0" w:color="auto"/>
                    <w:left w:val="none" w:sz="0" w:space="0" w:color="auto"/>
                    <w:bottom w:val="none" w:sz="0" w:space="0" w:color="auto"/>
                    <w:right w:val="none" w:sz="0" w:space="0" w:color="auto"/>
                  </w:divBdr>
                  <w:divsChild>
                    <w:div w:id="1734305790">
                      <w:marLeft w:val="0"/>
                      <w:marRight w:val="0"/>
                      <w:marTop w:val="0"/>
                      <w:marBottom w:val="0"/>
                      <w:divBdr>
                        <w:top w:val="none" w:sz="0" w:space="0" w:color="auto"/>
                        <w:left w:val="none" w:sz="0" w:space="0" w:color="auto"/>
                        <w:bottom w:val="none" w:sz="0" w:space="0" w:color="auto"/>
                        <w:right w:val="none" w:sz="0" w:space="0" w:color="auto"/>
                      </w:divBdr>
                      <w:divsChild>
                        <w:div w:id="2035378019">
                          <w:marLeft w:val="0"/>
                          <w:marRight w:val="0"/>
                          <w:marTop w:val="0"/>
                          <w:marBottom w:val="0"/>
                          <w:divBdr>
                            <w:top w:val="none" w:sz="0" w:space="0" w:color="auto"/>
                            <w:left w:val="none" w:sz="0" w:space="0" w:color="auto"/>
                            <w:bottom w:val="none" w:sz="0" w:space="0" w:color="auto"/>
                            <w:right w:val="none" w:sz="0" w:space="0" w:color="auto"/>
                          </w:divBdr>
                          <w:divsChild>
                            <w:div w:id="2023819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1898734">
      <w:bodyDiv w:val="1"/>
      <w:marLeft w:val="0"/>
      <w:marRight w:val="0"/>
      <w:marTop w:val="0"/>
      <w:marBottom w:val="0"/>
      <w:divBdr>
        <w:top w:val="none" w:sz="0" w:space="0" w:color="auto"/>
        <w:left w:val="none" w:sz="0" w:space="0" w:color="auto"/>
        <w:bottom w:val="none" w:sz="0" w:space="0" w:color="auto"/>
        <w:right w:val="none" w:sz="0" w:space="0" w:color="auto"/>
      </w:divBdr>
      <w:divsChild>
        <w:div w:id="1867328423">
          <w:marLeft w:val="0"/>
          <w:marRight w:val="0"/>
          <w:marTop w:val="0"/>
          <w:marBottom w:val="0"/>
          <w:divBdr>
            <w:top w:val="none" w:sz="0" w:space="0" w:color="auto"/>
            <w:left w:val="none" w:sz="0" w:space="0" w:color="auto"/>
            <w:bottom w:val="none" w:sz="0" w:space="0" w:color="auto"/>
            <w:right w:val="none" w:sz="0" w:space="0" w:color="auto"/>
          </w:divBdr>
          <w:divsChild>
            <w:div w:id="1653606427">
              <w:marLeft w:val="0"/>
              <w:marRight w:val="0"/>
              <w:marTop w:val="0"/>
              <w:marBottom w:val="0"/>
              <w:divBdr>
                <w:top w:val="none" w:sz="0" w:space="0" w:color="auto"/>
                <w:left w:val="none" w:sz="0" w:space="0" w:color="auto"/>
                <w:bottom w:val="none" w:sz="0" w:space="0" w:color="auto"/>
                <w:right w:val="none" w:sz="0" w:space="0" w:color="auto"/>
              </w:divBdr>
              <w:divsChild>
                <w:div w:id="628633709">
                  <w:marLeft w:val="0"/>
                  <w:marRight w:val="0"/>
                  <w:marTop w:val="0"/>
                  <w:marBottom w:val="0"/>
                  <w:divBdr>
                    <w:top w:val="none" w:sz="0" w:space="0" w:color="auto"/>
                    <w:left w:val="none" w:sz="0" w:space="0" w:color="auto"/>
                    <w:bottom w:val="none" w:sz="0" w:space="0" w:color="auto"/>
                    <w:right w:val="none" w:sz="0" w:space="0" w:color="auto"/>
                  </w:divBdr>
                  <w:divsChild>
                    <w:div w:id="1732734734">
                      <w:marLeft w:val="0"/>
                      <w:marRight w:val="0"/>
                      <w:marTop w:val="0"/>
                      <w:marBottom w:val="0"/>
                      <w:divBdr>
                        <w:top w:val="none" w:sz="0" w:space="0" w:color="auto"/>
                        <w:left w:val="none" w:sz="0" w:space="0" w:color="auto"/>
                        <w:bottom w:val="none" w:sz="0" w:space="0" w:color="auto"/>
                        <w:right w:val="none" w:sz="0" w:space="0" w:color="auto"/>
                      </w:divBdr>
                      <w:divsChild>
                        <w:div w:id="73356917">
                          <w:marLeft w:val="0"/>
                          <w:marRight w:val="0"/>
                          <w:marTop w:val="0"/>
                          <w:marBottom w:val="0"/>
                          <w:divBdr>
                            <w:top w:val="none" w:sz="0" w:space="0" w:color="auto"/>
                            <w:left w:val="none" w:sz="0" w:space="0" w:color="auto"/>
                            <w:bottom w:val="none" w:sz="0" w:space="0" w:color="auto"/>
                            <w:right w:val="none" w:sz="0" w:space="0" w:color="auto"/>
                          </w:divBdr>
                          <w:divsChild>
                            <w:div w:id="93528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7597509">
      <w:bodyDiv w:val="1"/>
      <w:marLeft w:val="0"/>
      <w:marRight w:val="0"/>
      <w:marTop w:val="0"/>
      <w:marBottom w:val="0"/>
      <w:divBdr>
        <w:top w:val="none" w:sz="0" w:space="0" w:color="auto"/>
        <w:left w:val="none" w:sz="0" w:space="0" w:color="auto"/>
        <w:bottom w:val="none" w:sz="0" w:space="0" w:color="auto"/>
        <w:right w:val="none" w:sz="0" w:space="0" w:color="auto"/>
      </w:divBdr>
    </w:div>
    <w:div w:id="824585173">
      <w:bodyDiv w:val="1"/>
      <w:marLeft w:val="0"/>
      <w:marRight w:val="0"/>
      <w:marTop w:val="0"/>
      <w:marBottom w:val="0"/>
      <w:divBdr>
        <w:top w:val="none" w:sz="0" w:space="0" w:color="auto"/>
        <w:left w:val="none" w:sz="0" w:space="0" w:color="auto"/>
        <w:bottom w:val="none" w:sz="0" w:space="0" w:color="auto"/>
        <w:right w:val="none" w:sz="0" w:space="0" w:color="auto"/>
      </w:divBdr>
    </w:div>
    <w:div w:id="884831689">
      <w:bodyDiv w:val="1"/>
      <w:marLeft w:val="0"/>
      <w:marRight w:val="0"/>
      <w:marTop w:val="0"/>
      <w:marBottom w:val="0"/>
      <w:divBdr>
        <w:top w:val="none" w:sz="0" w:space="0" w:color="auto"/>
        <w:left w:val="none" w:sz="0" w:space="0" w:color="auto"/>
        <w:bottom w:val="none" w:sz="0" w:space="0" w:color="auto"/>
        <w:right w:val="none" w:sz="0" w:space="0" w:color="auto"/>
      </w:divBdr>
    </w:div>
    <w:div w:id="971902627">
      <w:bodyDiv w:val="1"/>
      <w:marLeft w:val="0"/>
      <w:marRight w:val="0"/>
      <w:marTop w:val="0"/>
      <w:marBottom w:val="0"/>
      <w:divBdr>
        <w:top w:val="none" w:sz="0" w:space="0" w:color="auto"/>
        <w:left w:val="none" w:sz="0" w:space="0" w:color="auto"/>
        <w:bottom w:val="none" w:sz="0" w:space="0" w:color="auto"/>
        <w:right w:val="none" w:sz="0" w:space="0" w:color="auto"/>
      </w:divBdr>
    </w:div>
    <w:div w:id="982319515">
      <w:bodyDiv w:val="1"/>
      <w:marLeft w:val="0"/>
      <w:marRight w:val="0"/>
      <w:marTop w:val="0"/>
      <w:marBottom w:val="0"/>
      <w:divBdr>
        <w:top w:val="none" w:sz="0" w:space="0" w:color="auto"/>
        <w:left w:val="none" w:sz="0" w:space="0" w:color="auto"/>
        <w:bottom w:val="none" w:sz="0" w:space="0" w:color="auto"/>
        <w:right w:val="none" w:sz="0" w:space="0" w:color="auto"/>
      </w:divBdr>
    </w:div>
    <w:div w:id="1017586529">
      <w:bodyDiv w:val="1"/>
      <w:marLeft w:val="0"/>
      <w:marRight w:val="0"/>
      <w:marTop w:val="0"/>
      <w:marBottom w:val="0"/>
      <w:divBdr>
        <w:top w:val="none" w:sz="0" w:space="0" w:color="auto"/>
        <w:left w:val="none" w:sz="0" w:space="0" w:color="auto"/>
        <w:bottom w:val="none" w:sz="0" w:space="0" w:color="auto"/>
        <w:right w:val="none" w:sz="0" w:space="0" w:color="auto"/>
      </w:divBdr>
    </w:div>
    <w:div w:id="1025250139">
      <w:bodyDiv w:val="1"/>
      <w:marLeft w:val="0"/>
      <w:marRight w:val="0"/>
      <w:marTop w:val="0"/>
      <w:marBottom w:val="0"/>
      <w:divBdr>
        <w:top w:val="none" w:sz="0" w:space="0" w:color="auto"/>
        <w:left w:val="none" w:sz="0" w:space="0" w:color="auto"/>
        <w:bottom w:val="none" w:sz="0" w:space="0" w:color="auto"/>
        <w:right w:val="none" w:sz="0" w:space="0" w:color="auto"/>
      </w:divBdr>
    </w:div>
    <w:div w:id="1045521985">
      <w:bodyDiv w:val="1"/>
      <w:marLeft w:val="0"/>
      <w:marRight w:val="0"/>
      <w:marTop w:val="0"/>
      <w:marBottom w:val="0"/>
      <w:divBdr>
        <w:top w:val="none" w:sz="0" w:space="0" w:color="auto"/>
        <w:left w:val="none" w:sz="0" w:space="0" w:color="auto"/>
        <w:bottom w:val="none" w:sz="0" w:space="0" w:color="auto"/>
        <w:right w:val="none" w:sz="0" w:space="0" w:color="auto"/>
      </w:divBdr>
    </w:div>
    <w:div w:id="1121144638">
      <w:bodyDiv w:val="1"/>
      <w:marLeft w:val="0"/>
      <w:marRight w:val="0"/>
      <w:marTop w:val="0"/>
      <w:marBottom w:val="0"/>
      <w:divBdr>
        <w:top w:val="none" w:sz="0" w:space="0" w:color="auto"/>
        <w:left w:val="none" w:sz="0" w:space="0" w:color="auto"/>
        <w:bottom w:val="none" w:sz="0" w:space="0" w:color="auto"/>
        <w:right w:val="none" w:sz="0" w:space="0" w:color="auto"/>
      </w:divBdr>
    </w:div>
    <w:div w:id="1198348320">
      <w:bodyDiv w:val="1"/>
      <w:marLeft w:val="0"/>
      <w:marRight w:val="0"/>
      <w:marTop w:val="0"/>
      <w:marBottom w:val="0"/>
      <w:divBdr>
        <w:top w:val="none" w:sz="0" w:space="0" w:color="auto"/>
        <w:left w:val="none" w:sz="0" w:space="0" w:color="auto"/>
        <w:bottom w:val="none" w:sz="0" w:space="0" w:color="auto"/>
        <w:right w:val="none" w:sz="0" w:space="0" w:color="auto"/>
      </w:divBdr>
    </w:div>
    <w:div w:id="1280139585">
      <w:bodyDiv w:val="1"/>
      <w:marLeft w:val="0"/>
      <w:marRight w:val="0"/>
      <w:marTop w:val="0"/>
      <w:marBottom w:val="0"/>
      <w:divBdr>
        <w:top w:val="none" w:sz="0" w:space="0" w:color="auto"/>
        <w:left w:val="none" w:sz="0" w:space="0" w:color="auto"/>
        <w:bottom w:val="none" w:sz="0" w:space="0" w:color="auto"/>
        <w:right w:val="none" w:sz="0" w:space="0" w:color="auto"/>
      </w:divBdr>
    </w:div>
    <w:div w:id="1323505351">
      <w:bodyDiv w:val="1"/>
      <w:marLeft w:val="0"/>
      <w:marRight w:val="0"/>
      <w:marTop w:val="0"/>
      <w:marBottom w:val="0"/>
      <w:divBdr>
        <w:top w:val="none" w:sz="0" w:space="0" w:color="auto"/>
        <w:left w:val="none" w:sz="0" w:space="0" w:color="auto"/>
        <w:bottom w:val="none" w:sz="0" w:space="0" w:color="auto"/>
        <w:right w:val="none" w:sz="0" w:space="0" w:color="auto"/>
      </w:divBdr>
      <w:divsChild>
        <w:div w:id="579338338">
          <w:marLeft w:val="0"/>
          <w:marRight w:val="0"/>
          <w:marTop w:val="0"/>
          <w:marBottom w:val="0"/>
          <w:divBdr>
            <w:top w:val="none" w:sz="0" w:space="0" w:color="auto"/>
            <w:left w:val="none" w:sz="0" w:space="0" w:color="auto"/>
            <w:bottom w:val="none" w:sz="0" w:space="0" w:color="auto"/>
            <w:right w:val="none" w:sz="0" w:space="0" w:color="auto"/>
          </w:divBdr>
          <w:divsChild>
            <w:div w:id="1844081386">
              <w:marLeft w:val="0"/>
              <w:marRight w:val="0"/>
              <w:marTop w:val="0"/>
              <w:marBottom w:val="0"/>
              <w:divBdr>
                <w:top w:val="none" w:sz="0" w:space="0" w:color="auto"/>
                <w:left w:val="none" w:sz="0" w:space="0" w:color="auto"/>
                <w:bottom w:val="none" w:sz="0" w:space="0" w:color="auto"/>
                <w:right w:val="none" w:sz="0" w:space="0" w:color="auto"/>
              </w:divBdr>
              <w:divsChild>
                <w:div w:id="682170996">
                  <w:marLeft w:val="0"/>
                  <w:marRight w:val="0"/>
                  <w:marTop w:val="0"/>
                  <w:marBottom w:val="0"/>
                  <w:divBdr>
                    <w:top w:val="none" w:sz="0" w:space="0" w:color="auto"/>
                    <w:left w:val="none" w:sz="0" w:space="0" w:color="auto"/>
                    <w:bottom w:val="none" w:sz="0" w:space="0" w:color="auto"/>
                    <w:right w:val="none" w:sz="0" w:space="0" w:color="auto"/>
                  </w:divBdr>
                  <w:divsChild>
                    <w:div w:id="59181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293107">
          <w:marLeft w:val="0"/>
          <w:marRight w:val="0"/>
          <w:marTop w:val="0"/>
          <w:marBottom w:val="0"/>
          <w:divBdr>
            <w:top w:val="none" w:sz="0" w:space="0" w:color="auto"/>
            <w:left w:val="none" w:sz="0" w:space="0" w:color="auto"/>
            <w:bottom w:val="none" w:sz="0" w:space="0" w:color="auto"/>
            <w:right w:val="none" w:sz="0" w:space="0" w:color="auto"/>
          </w:divBdr>
          <w:divsChild>
            <w:div w:id="503588156">
              <w:marLeft w:val="0"/>
              <w:marRight w:val="0"/>
              <w:marTop w:val="0"/>
              <w:marBottom w:val="0"/>
              <w:divBdr>
                <w:top w:val="none" w:sz="0" w:space="0" w:color="auto"/>
                <w:left w:val="none" w:sz="0" w:space="0" w:color="auto"/>
                <w:bottom w:val="none" w:sz="0" w:space="0" w:color="auto"/>
                <w:right w:val="none" w:sz="0" w:space="0" w:color="auto"/>
              </w:divBdr>
              <w:divsChild>
                <w:div w:id="525290906">
                  <w:marLeft w:val="0"/>
                  <w:marRight w:val="0"/>
                  <w:marTop w:val="0"/>
                  <w:marBottom w:val="0"/>
                  <w:divBdr>
                    <w:top w:val="none" w:sz="0" w:space="0" w:color="auto"/>
                    <w:left w:val="none" w:sz="0" w:space="0" w:color="auto"/>
                    <w:bottom w:val="none" w:sz="0" w:space="0" w:color="auto"/>
                    <w:right w:val="none" w:sz="0" w:space="0" w:color="auto"/>
                  </w:divBdr>
                  <w:divsChild>
                    <w:div w:id="1010371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443157">
      <w:bodyDiv w:val="1"/>
      <w:marLeft w:val="0"/>
      <w:marRight w:val="0"/>
      <w:marTop w:val="0"/>
      <w:marBottom w:val="0"/>
      <w:divBdr>
        <w:top w:val="none" w:sz="0" w:space="0" w:color="auto"/>
        <w:left w:val="none" w:sz="0" w:space="0" w:color="auto"/>
        <w:bottom w:val="none" w:sz="0" w:space="0" w:color="auto"/>
        <w:right w:val="none" w:sz="0" w:space="0" w:color="auto"/>
      </w:divBdr>
    </w:div>
    <w:div w:id="1464231933">
      <w:bodyDiv w:val="1"/>
      <w:marLeft w:val="0"/>
      <w:marRight w:val="0"/>
      <w:marTop w:val="0"/>
      <w:marBottom w:val="0"/>
      <w:divBdr>
        <w:top w:val="none" w:sz="0" w:space="0" w:color="auto"/>
        <w:left w:val="none" w:sz="0" w:space="0" w:color="auto"/>
        <w:bottom w:val="none" w:sz="0" w:space="0" w:color="auto"/>
        <w:right w:val="none" w:sz="0" w:space="0" w:color="auto"/>
      </w:divBdr>
    </w:div>
    <w:div w:id="1501773869">
      <w:bodyDiv w:val="1"/>
      <w:marLeft w:val="0"/>
      <w:marRight w:val="0"/>
      <w:marTop w:val="0"/>
      <w:marBottom w:val="0"/>
      <w:divBdr>
        <w:top w:val="none" w:sz="0" w:space="0" w:color="auto"/>
        <w:left w:val="none" w:sz="0" w:space="0" w:color="auto"/>
        <w:bottom w:val="none" w:sz="0" w:space="0" w:color="auto"/>
        <w:right w:val="none" w:sz="0" w:space="0" w:color="auto"/>
      </w:divBdr>
    </w:div>
    <w:div w:id="1522891211">
      <w:bodyDiv w:val="1"/>
      <w:marLeft w:val="0"/>
      <w:marRight w:val="0"/>
      <w:marTop w:val="0"/>
      <w:marBottom w:val="0"/>
      <w:divBdr>
        <w:top w:val="none" w:sz="0" w:space="0" w:color="auto"/>
        <w:left w:val="none" w:sz="0" w:space="0" w:color="auto"/>
        <w:bottom w:val="none" w:sz="0" w:space="0" w:color="auto"/>
        <w:right w:val="none" w:sz="0" w:space="0" w:color="auto"/>
      </w:divBdr>
    </w:div>
    <w:div w:id="1564829111">
      <w:bodyDiv w:val="1"/>
      <w:marLeft w:val="0"/>
      <w:marRight w:val="0"/>
      <w:marTop w:val="0"/>
      <w:marBottom w:val="0"/>
      <w:divBdr>
        <w:top w:val="none" w:sz="0" w:space="0" w:color="auto"/>
        <w:left w:val="none" w:sz="0" w:space="0" w:color="auto"/>
        <w:bottom w:val="none" w:sz="0" w:space="0" w:color="auto"/>
        <w:right w:val="none" w:sz="0" w:space="0" w:color="auto"/>
      </w:divBdr>
    </w:div>
    <w:div w:id="1567497193">
      <w:bodyDiv w:val="1"/>
      <w:marLeft w:val="0"/>
      <w:marRight w:val="0"/>
      <w:marTop w:val="0"/>
      <w:marBottom w:val="0"/>
      <w:divBdr>
        <w:top w:val="none" w:sz="0" w:space="0" w:color="auto"/>
        <w:left w:val="none" w:sz="0" w:space="0" w:color="auto"/>
        <w:bottom w:val="none" w:sz="0" w:space="0" w:color="auto"/>
        <w:right w:val="none" w:sz="0" w:space="0" w:color="auto"/>
      </w:divBdr>
    </w:div>
    <w:div w:id="1620380272">
      <w:bodyDiv w:val="1"/>
      <w:marLeft w:val="0"/>
      <w:marRight w:val="0"/>
      <w:marTop w:val="0"/>
      <w:marBottom w:val="0"/>
      <w:divBdr>
        <w:top w:val="none" w:sz="0" w:space="0" w:color="auto"/>
        <w:left w:val="none" w:sz="0" w:space="0" w:color="auto"/>
        <w:bottom w:val="none" w:sz="0" w:space="0" w:color="auto"/>
        <w:right w:val="none" w:sz="0" w:space="0" w:color="auto"/>
      </w:divBdr>
    </w:div>
    <w:div w:id="1717506148">
      <w:bodyDiv w:val="1"/>
      <w:marLeft w:val="0"/>
      <w:marRight w:val="0"/>
      <w:marTop w:val="0"/>
      <w:marBottom w:val="0"/>
      <w:divBdr>
        <w:top w:val="none" w:sz="0" w:space="0" w:color="auto"/>
        <w:left w:val="none" w:sz="0" w:space="0" w:color="auto"/>
        <w:bottom w:val="none" w:sz="0" w:space="0" w:color="auto"/>
        <w:right w:val="none" w:sz="0" w:space="0" w:color="auto"/>
      </w:divBdr>
      <w:divsChild>
        <w:div w:id="1771730021">
          <w:marLeft w:val="0"/>
          <w:marRight w:val="0"/>
          <w:marTop w:val="0"/>
          <w:marBottom w:val="0"/>
          <w:divBdr>
            <w:top w:val="none" w:sz="0" w:space="0" w:color="auto"/>
            <w:left w:val="none" w:sz="0" w:space="0" w:color="auto"/>
            <w:bottom w:val="none" w:sz="0" w:space="0" w:color="auto"/>
            <w:right w:val="none" w:sz="0" w:space="0" w:color="auto"/>
          </w:divBdr>
          <w:divsChild>
            <w:div w:id="1481189175">
              <w:marLeft w:val="0"/>
              <w:marRight w:val="0"/>
              <w:marTop w:val="0"/>
              <w:marBottom w:val="0"/>
              <w:divBdr>
                <w:top w:val="none" w:sz="0" w:space="0" w:color="auto"/>
                <w:left w:val="none" w:sz="0" w:space="0" w:color="auto"/>
                <w:bottom w:val="none" w:sz="0" w:space="0" w:color="auto"/>
                <w:right w:val="none" w:sz="0" w:space="0" w:color="auto"/>
              </w:divBdr>
              <w:divsChild>
                <w:div w:id="734474459">
                  <w:marLeft w:val="0"/>
                  <w:marRight w:val="0"/>
                  <w:marTop w:val="0"/>
                  <w:marBottom w:val="0"/>
                  <w:divBdr>
                    <w:top w:val="none" w:sz="0" w:space="0" w:color="auto"/>
                    <w:left w:val="none" w:sz="0" w:space="0" w:color="auto"/>
                    <w:bottom w:val="none" w:sz="0" w:space="0" w:color="auto"/>
                    <w:right w:val="none" w:sz="0" w:space="0" w:color="auto"/>
                  </w:divBdr>
                  <w:divsChild>
                    <w:div w:id="9432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958311">
          <w:marLeft w:val="0"/>
          <w:marRight w:val="0"/>
          <w:marTop w:val="0"/>
          <w:marBottom w:val="0"/>
          <w:divBdr>
            <w:top w:val="none" w:sz="0" w:space="0" w:color="auto"/>
            <w:left w:val="none" w:sz="0" w:space="0" w:color="auto"/>
            <w:bottom w:val="none" w:sz="0" w:space="0" w:color="auto"/>
            <w:right w:val="none" w:sz="0" w:space="0" w:color="auto"/>
          </w:divBdr>
          <w:divsChild>
            <w:div w:id="612514264">
              <w:marLeft w:val="0"/>
              <w:marRight w:val="0"/>
              <w:marTop w:val="0"/>
              <w:marBottom w:val="0"/>
              <w:divBdr>
                <w:top w:val="none" w:sz="0" w:space="0" w:color="auto"/>
                <w:left w:val="none" w:sz="0" w:space="0" w:color="auto"/>
                <w:bottom w:val="none" w:sz="0" w:space="0" w:color="auto"/>
                <w:right w:val="none" w:sz="0" w:space="0" w:color="auto"/>
              </w:divBdr>
              <w:divsChild>
                <w:div w:id="675814660">
                  <w:marLeft w:val="0"/>
                  <w:marRight w:val="0"/>
                  <w:marTop w:val="0"/>
                  <w:marBottom w:val="0"/>
                  <w:divBdr>
                    <w:top w:val="none" w:sz="0" w:space="0" w:color="auto"/>
                    <w:left w:val="none" w:sz="0" w:space="0" w:color="auto"/>
                    <w:bottom w:val="none" w:sz="0" w:space="0" w:color="auto"/>
                    <w:right w:val="none" w:sz="0" w:space="0" w:color="auto"/>
                  </w:divBdr>
                  <w:divsChild>
                    <w:div w:id="203523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7991728">
      <w:bodyDiv w:val="1"/>
      <w:marLeft w:val="0"/>
      <w:marRight w:val="0"/>
      <w:marTop w:val="0"/>
      <w:marBottom w:val="0"/>
      <w:divBdr>
        <w:top w:val="none" w:sz="0" w:space="0" w:color="auto"/>
        <w:left w:val="none" w:sz="0" w:space="0" w:color="auto"/>
        <w:bottom w:val="none" w:sz="0" w:space="0" w:color="auto"/>
        <w:right w:val="none" w:sz="0" w:space="0" w:color="auto"/>
      </w:divBdr>
      <w:divsChild>
        <w:div w:id="105542326">
          <w:marLeft w:val="0"/>
          <w:marRight w:val="0"/>
          <w:marTop w:val="0"/>
          <w:marBottom w:val="0"/>
          <w:divBdr>
            <w:top w:val="none" w:sz="0" w:space="0" w:color="auto"/>
            <w:left w:val="none" w:sz="0" w:space="0" w:color="auto"/>
            <w:bottom w:val="none" w:sz="0" w:space="0" w:color="auto"/>
            <w:right w:val="none" w:sz="0" w:space="0" w:color="auto"/>
          </w:divBdr>
          <w:divsChild>
            <w:div w:id="1230770614">
              <w:marLeft w:val="0"/>
              <w:marRight w:val="0"/>
              <w:marTop w:val="0"/>
              <w:marBottom w:val="0"/>
              <w:divBdr>
                <w:top w:val="none" w:sz="0" w:space="0" w:color="auto"/>
                <w:left w:val="none" w:sz="0" w:space="0" w:color="auto"/>
                <w:bottom w:val="none" w:sz="0" w:space="0" w:color="auto"/>
                <w:right w:val="none" w:sz="0" w:space="0" w:color="auto"/>
              </w:divBdr>
              <w:divsChild>
                <w:div w:id="583686736">
                  <w:marLeft w:val="0"/>
                  <w:marRight w:val="0"/>
                  <w:marTop w:val="0"/>
                  <w:marBottom w:val="0"/>
                  <w:divBdr>
                    <w:top w:val="none" w:sz="0" w:space="0" w:color="auto"/>
                    <w:left w:val="none" w:sz="0" w:space="0" w:color="auto"/>
                    <w:bottom w:val="none" w:sz="0" w:space="0" w:color="auto"/>
                    <w:right w:val="none" w:sz="0" w:space="0" w:color="auto"/>
                  </w:divBdr>
                  <w:divsChild>
                    <w:div w:id="1085761137">
                      <w:marLeft w:val="0"/>
                      <w:marRight w:val="0"/>
                      <w:marTop w:val="0"/>
                      <w:marBottom w:val="0"/>
                      <w:divBdr>
                        <w:top w:val="none" w:sz="0" w:space="0" w:color="auto"/>
                        <w:left w:val="none" w:sz="0" w:space="0" w:color="auto"/>
                        <w:bottom w:val="none" w:sz="0" w:space="0" w:color="auto"/>
                        <w:right w:val="none" w:sz="0" w:space="0" w:color="auto"/>
                      </w:divBdr>
                      <w:divsChild>
                        <w:div w:id="1604991502">
                          <w:marLeft w:val="0"/>
                          <w:marRight w:val="0"/>
                          <w:marTop w:val="0"/>
                          <w:marBottom w:val="0"/>
                          <w:divBdr>
                            <w:top w:val="none" w:sz="0" w:space="0" w:color="auto"/>
                            <w:left w:val="none" w:sz="0" w:space="0" w:color="auto"/>
                            <w:bottom w:val="none" w:sz="0" w:space="0" w:color="auto"/>
                            <w:right w:val="none" w:sz="0" w:space="0" w:color="auto"/>
                          </w:divBdr>
                          <w:divsChild>
                            <w:div w:id="665788804">
                              <w:marLeft w:val="0"/>
                              <w:marRight w:val="0"/>
                              <w:marTop w:val="0"/>
                              <w:marBottom w:val="0"/>
                              <w:divBdr>
                                <w:top w:val="none" w:sz="0" w:space="0" w:color="auto"/>
                                <w:left w:val="none" w:sz="0" w:space="0" w:color="auto"/>
                                <w:bottom w:val="none" w:sz="0" w:space="0" w:color="auto"/>
                                <w:right w:val="none" w:sz="0" w:space="0" w:color="auto"/>
                              </w:divBdr>
                              <w:divsChild>
                                <w:div w:id="322272212">
                                  <w:marLeft w:val="0"/>
                                  <w:marRight w:val="0"/>
                                  <w:marTop w:val="0"/>
                                  <w:marBottom w:val="0"/>
                                  <w:divBdr>
                                    <w:top w:val="none" w:sz="0" w:space="0" w:color="auto"/>
                                    <w:left w:val="none" w:sz="0" w:space="0" w:color="auto"/>
                                    <w:bottom w:val="none" w:sz="0" w:space="0" w:color="auto"/>
                                    <w:right w:val="none" w:sz="0" w:space="0" w:color="auto"/>
                                  </w:divBdr>
                                  <w:divsChild>
                                    <w:div w:id="230122393">
                                      <w:marLeft w:val="0"/>
                                      <w:marRight w:val="0"/>
                                      <w:marTop w:val="0"/>
                                      <w:marBottom w:val="0"/>
                                      <w:divBdr>
                                        <w:top w:val="none" w:sz="0" w:space="0" w:color="auto"/>
                                        <w:left w:val="none" w:sz="0" w:space="0" w:color="auto"/>
                                        <w:bottom w:val="none" w:sz="0" w:space="0" w:color="auto"/>
                                        <w:right w:val="none" w:sz="0" w:space="0" w:color="auto"/>
                                      </w:divBdr>
                                      <w:divsChild>
                                        <w:div w:id="796534080">
                                          <w:marLeft w:val="0"/>
                                          <w:marRight w:val="0"/>
                                          <w:marTop w:val="0"/>
                                          <w:marBottom w:val="0"/>
                                          <w:divBdr>
                                            <w:top w:val="none" w:sz="0" w:space="0" w:color="auto"/>
                                            <w:left w:val="none" w:sz="0" w:space="0" w:color="auto"/>
                                            <w:bottom w:val="none" w:sz="0" w:space="0" w:color="auto"/>
                                            <w:right w:val="none" w:sz="0" w:space="0" w:color="auto"/>
                                          </w:divBdr>
                                          <w:divsChild>
                                            <w:div w:id="1492873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47726316">
      <w:bodyDiv w:val="1"/>
      <w:marLeft w:val="0"/>
      <w:marRight w:val="0"/>
      <w:marTop w:val="0"/>
      <w:marBottom w:val="0"/>
      <w:divBdr>
        <w:top w:val="none" w:sz="0" w:space="0" w:color="auto"/>
        <w:left w:val="none" w:sz="0" w:space="0" w:color="auto"/>
        <w:bottom w:val="none" w:sz="0" w:space="0" w:color="auto"/>
        <w:right w:val="none" w:sz="0" w:space="0" w:color="auto"/>
      </w:divBdr>
    </w:div>
    <w:div w:id="1792624933">
      <w:bodyDiv w:val="1"/>
      <w:marLeft w:val="0"/>
      <w:marRight w:val="0"/>
      <w:marTop w:val="0"/>
      <w:marBottom w:val="0"/>
      <w:divBdr>
        <w:top w:val="none" w:sz="0" w:space="0" w:color="auto"/>
        <w:left w:val="none" w:sz="0" w:space="0" w:color="auto"/>
        <w:bottom w:val="none" w:sz="0" w:space="0" w:color="auto"/>
        <w:right w:val="none" w:sz="0" w:space="0" w:color="auto"/>
      </w:divBdr>
    </w:div>
    <w:div w:id="1811747561">
      <w:bodyDiv w:val="1"/>
      <w:marLeft w:val="0"/>
      <w:marRight w:val="0"/>
      <w:marTop w:val="0"/>
      <w:marBottom w:val="0"/>
      <w:divBdr>
        <w:top w:val="none" w:sz="0" w:space="0" w:color="auto"/>
        <w:left w:val="none" w:sz="0" w:space="0" w:color="auto"/>
        <w:bottom w:val="none" w:sz="0" w:space="0" w:color="auto"/>
        <w:right w:val="none" w:sz="0" w:space="0" w:color="auto"/>
      </w:divBdr>
      <w:divsChild>
        <w:div w:id="1130979183">
          <w:marLeft w:val="0"/>
          <w:marRight w:val="0"/>
          <w:marTop w:val="0"/>
          <w:marBottom w:val="0"/>
          <w:divBdr>
            <w:top w:val="none" w:sz="0" w:space="0" w:color="auto"/>
            <w:left w:val="none" w:sz="0" w:space="0" w:color="auto"/>
            <w:bottom w:val="none" w:sz="0" w:space="0" w:color="auto"/>
            <w:right w:val="none" w:sz="0" w:space="0" w:color="auto"/>
          </w:divBdr>
          <w:divsChild>
            <w:div w:id="2114662859">
              <w:marLeft w:val="0"/>
              <w:marRight w:val="0"/>
              <w:marTop w:val="0"/>
              <w:marBottom w:val="0"/>
              <w:divBdr>
                <w:top w:val="none" w:sz="0" w:space="0" w:color="auto"/>
                <w:left w:val="none" w:sz="0" w:space="0" w:color="auto"/>
                <w:bottom w:val="none" w:sz="0" w:space="0" w:color="auto"/>
                <w:right w:val="none" w:sz="0" w:space="0" w:color="auto"/>
              </w:divBdr>
              <w:divsChild>
                <w:div w:id="1354453131">
                  <w:marLeft w:val="0"/>
                  <w:marRight w:val="0"/>
                  <w:marTop w:val="0"/>
                  <w:marBottom w:val="0"/>
                  <w:divBdr>
                    <w:top w:val="none" w:sz="0" w:space="0" w:color="auto"/>
                    <w:left w:val="none" w:sz="0" w:space="0" w:color="auto"/>
                    <w:bottom w:val="none" w:sz="0" w:space="0" w:color="auto"/>
                    <w:right w:val="none" w:sz="0" w:space="0" w:color="auto"/>
                  </w:divBdr>
                  <w:divsChild>
                    <w:div w:id="35770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223666">
          <w:marLeft w:val="0"/>
          <w:marRight w:val="0"/>
          <w:marTop w:val="0"/>
          <w:marBottom w:val="0"/>
          <w:divBdr>
            <w:top w:val="none" w:sz="0" w:space="0" w:color="auto"/>
            <w:left w:val="none" w:sz="0" w:space="0" w:color="auto"/>
            <w:bottom w:val="none" w:sz="0" w:space="0" w:color="auto"/>
            <w:right w:val="none" w:sz="0" w:space="0" w:color="auto"/>
          </w:divBdr>
          <w:divsChild>
            <w:div w:id="668480253">
              <w:marLeft w:val="0"/>
              <w:marRight w:val="0"/>
              <w:marTop w:val="0"/>
              <w:marBottom w:val="0"/>
              <w:divBdr>
                <w:top w:val="none" w:sz="0" w:space="0" w:color="auto"/>
                <w:left w:val="none" w:sz="0" w:space="0" w:color="auto"/>
                <w:bottom w:val="none" w:sz="0" w:space="0" w:color="auto"/>
                <w:right w:val="none" w:sz="0" w:space="0" w:color="auto"/>
              </w:divBdr>
              <w:divsChild>
                <w:div w:id="401605206">
                  <w:marLeft w:val="0"/>
                  <w:marRight w:val="0"/>
                  <w:marTop w:val="0"/>
                  <w:marBottom w:val="0"/>
                  <w:divBdr>
                    <w:top w:val="none" w:sz="0" w:space="0" w:color="auto"/>
                    <w:left w:val="none" w:sz="0" w:space="0" w:color="auto"/>
                    <w:bottom w:val="none" w:sz="0" w:space="0" w:color="auto"/>
                    <w:right w:val="none" w:sz="0" w:space="0" w:color="auto"/>
                  </w:divBdr>
                  <w:divsChild>
                    <w:div w:id="104649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2060523">
      <w:bodyDiv w:val="1"/>
      <w:marLeft w:val="0"/>
      <w:marRight w:val="0"/>
      <w:marTop w:val="0"/>
      <w:marBottom w:val="0"/>
      <w:divBdr>
        <w:top w:val="none" w:sz="0" w:space="0" w:color="auto"/>
        <w:left w:val="none" w:sz="0" w:space="0" w:color="auto"/>
        <w:bottom w:val="none" w:sz="0" w:space="0" w:color="auto"/>
        <w:right w:val="none" w:sz="0" w:space="0" w:color="auto"/>
      </w:divBdr>
    </w:div>
    <w:div w:id="1962345965">
      <w:bodyDiv w:val="1"/>
      <w:marLeft w:val="0"/>
      <w:marRight w:val="0"/>
      <w:marTop w:val="0"/>
      <w:marBottom w:val="0"/>
      <w:divBdr>
        <w:top w:val="none" w:sz="0" w:space="0" w:color="auto"/>
        <w:left w:val="none" w:sz="0" w:space="0" w:color="auto"/>
        <w:bottom w:val="none" w:sz="0" w:space="0" w:color="auto"/>
        <w:right w:val="none" w:sz="0" w:space="0" w:color="auto"/>
      </w:divBdr>
    </w:div>
    <w:div w:id="1973631540">
      <w:bodyDiv w:val="1"/>
      <w:marLeft w:val="0"/>
      <w:marRight w:val="0"/>
      <w:marTop w:val="0"/>
      <w:marBottom w:val="0"/>
      <w:divBdr>
        <w:top w:val="none" w:sz="0" w:space="0" w:color="auto"/>
        <w:left w:val="none" w:sz="0" w:space="0" w:color="auto"/>
        <w:bottom w:val="none" w:sz="0" w:space="0" w:color="auto"/>
        <w:right w:val="none" w:sz="0" w:space="0" w:color="auto"/>
      </w:divBdr>
    </w:div>
    <w:div w:id="1988044885">
      <w:bodyDiv w:val="1"/>
      <w:marLeft w:val="0"/>
      <w:marRight w:val="0"/>
      <w:marTop w:val="0"/>
      <w:marBottom w:val="0"/>
      <w:divBdr>
        <w:top w:val="none" w:sz="0" w:space="0" w:color="auto"/>
        <w:left w:val="none" w:sz="0" w:space="0" w:color="auto"/>
        <w:bottom w:val="none" w:sz="0" w:space="0" w:color="auto"/>
        <w:right w:val="none" w:sz="0" w:space="0" w:color="auto"/>
      </w:divBdr>
    </w:div>
    <w:div w:id="1991136649">
      <w:bodyDiv w:val="1"/>
      <w:marLeft w:val="0"/>
      <w:marRight w:val="0"/>
      <w:marTop w:val="0"/>
      <w:marBottom w:val="0"/>
      <w:divBdr>
        <w:top w:val="none" w:sz="0" w:space="0" w:color="auto"/>
        <w:left w:val="none" w:sz="0" w:space="0" w:color="auto"/>
        <w:bottom w:val="none" w:sz="0" w:space="0" w:color="auto"/>
        <w:right w:val="none" w:sz="0" w:space="0" w:color="auto"/>
      </w:divBdr>
    </w:div>
    <w:div w:id="1996297548">
      <w:bodyDiv w:val="1"/>
      <w:marLeft w:val="0"/>
      <w:marRight w:val="0"/>
      <w:marTop w:val="0"/>
      <w:marBottom w:val="0"/>
      <w:divBdr>
        <w:top w:val="none" w:sz="0" w:space="0" w:color="auto"/>
        <w:left w:val="none" w:sz="0" w:space="0" w:color="auto"/>
        <w:bottom w:val="none" w:sz="0" w:space="0" w:color="auto"/>
        <w:right w:val="none" w:sz="0" w:space="0" w:color="auto"/>
      </w:divBdr>
    </w:div>
    <w:div w:id="2086339408">
      <w:bodyDiv w:val="1"/>
      <w:marLeft w:val="0"/>
      <w:marRight w:val="0"/>
      <w:marTop w:val="0"/>
      <w:marBottom w:val="0"/>
      <w:divBdr>
        <w:top w:val="none" w:sz="0" w:space="0" w:color="auto"/>
        <w:left w:val="none" w:sz="0" w:space="0" w:color="auto"/>
        <w:bottom w:val="none" w:sz="0" w:space="0" w:color="auto"/>
        <w:right w:val="none" w:sz="0" w:space="0" w:color="auto"/>
      </w:divBdr>
      <w:divsChild>
        <w:div w:id="1772697095">
          <w:marLeft w:val="0"/>
          <w:marRight w:val="0"/>
          <w:marTop w:val="0"/>
          <w:marBottom w:val="0"/>
          <w:divBdr>
            <w:top w:val="none" w:sz="0" w:space="0" w:color="auto"/>
            <w:left w:val="none" w:sz="0" w:space="0" w:color="auto"/>
            <w:bottom w:val="none" w:sz="0" w:space="0" w:color="auto"/>
            <w:right w:val="none" w:sz="0" w:space="0" w:color="auto"/>
          </w:divBdr>
          <w:divsChild>
            <w:div w:id="1837501090">
              <w:marLeft w:val="0"/>
              <w:marRight w:val="0"/>
              <w:marTop w:val="0"/>
              <w:marBottom w:val="0"/>
              <w:divBdr>
                <w:top w:val="none" w:sz="0" w:space="0" w:color="auto"/>
                <w:left w:val="none" w:sz="0" w:space="0" w:color="auto"/>
                <w:bottom w:val="none" w:sz="0" w:space="0" w:color="auto"/>
                <w:right w:val="none" w:sz="0" w:space="0" w:color="auto"/>
              </w:divBdr>
              <w:divsChild>
                <w:div w:id="808133781">
                  <w:marLeft w:val="0"/>
                  <w:marRight w:val="0"/>
                  <w:marTop w:val="0"/>
                  <w:marBottom w:val="0"/>
                  <w:divBdr>
                    <w:top w:val="none" w:sz="0" w:space="0" w:color="auto"/>
                    <w:left w:val="none" w:sz="0" w:space="0" w:color="auto"/>
                    <w:bottom w:val="none" w:sz="0" w:space="0" w:color="auto"/>
                    <w:right w:val="none" w:sz="0" w:space="0" w:color="auto"/>
                  </w:divBdr>
                  <w:divsChild>
                    <w:div w:id="6765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354854">
          <w:marLeft w:val="0"/>
          <w:marRight w:val="0"/>
          <w:marTop w:val="0"/>
          <w:marBottom w:val="0"/>
          <w:divBdr>
            <w:top w:val="none" w:sz="0" w:space="0" w:color="auto"/>
            <w:left w:val="none" w:sz="0" w:space="0" w:color="auto"/>
            <w:bottom w:val="none" w:sz="0" w:space="0" w:color="auto"/>
            <w:right w:val="none" w:sz="0" w:space="0" w:color="auto"/>
          </w:divBdr>
          <w:divsChild>
            <w:div w:id="2118062696">
              <w:marLeft w:val="0"/>
              <w:marRight w:val="0"/>
              <w:marTop w:val="0"/>
              <w:marBottom w:val="0"/>
              <w:divBdr>
                <w:top w:val="none" w:sz="0" w:space="0" w:color="auto"/>
                <w:left w:val="none" w:sz="0" w:space="0" w:color="auto"/>
                <w:bottom w:val="none" w:sz="0" w:space="0" w:color="auto"/>
                <w:right w:val="none" w:sz="0" w:space="0" w:color="auto"/>
              </w:divBdr>
              <w:divsChild>
                <w:div w:id="2001031520">
                  <w:marLeft w:val="0"/>
                  <w:marRight w:val="0"/>
                  <w:marTop w:val="0"/>
                  <w:marBottom w:val="0"/>
                  <w:divBdr>
                    <w:top w:val="none" w:sz="0" w:space="0" w:color="auto"/>
                    <w:left w:val="none" w:sz="0" w:space="0" w:color="auto"/>
                    <w:bottom w:val="none" w:sz="0" w:space="0" w:color="auto"/>
                    <w:right w:val="none" w:sz="0" w:space="0" w:color="auto"/>
                  </w:divBdr>
                  <w:divsChild>
                    <w:div w:id="1034693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223661">
      <w:bodyDiv w:val="1"/>
      <w:marLeft w:val="0"/>
      <w:marRight w:val="0"/>
      <w:marTop w:val="0"/>
      <w:marBottom w:val="0"/>
      <w:divBdr>
        <w:top w:val="none" w:sz="0" w:space="0" w:color="auto"/>
        <w:left w:val="none" w:sz="0" w:space="0" w:color="auto"/>
        <w:bottom w:val="none" w:sz="0" w:space="0" w:color="auto"/>
        <w:right w:val="none" w:sz="0" w:space="0" w:color="auto"/>
      </w:divBdr>
      <w:divsChild>
        <w:div w:id="1327246255">
          <w:marLeft w:val="0"/>
          <w:marRight w:val="0"/>
          <w:marTop w:val="0"/>
          <w:marBottom w:val="0"/>
          <w:divBdr>
            <w:top w:val="none" w:sz="0" w:space="0" w:color="auto"/>
            <w:left w:val="none" w:sz="0" w:space="0" w:color="auto"/>
            <w:bottom w:val="none" w:sz="0" w:space="0" w:color="auto"/>
            <w:right w:val="none" w:sz="0" w:space="0" w:color="auto"/>
          </w:divBdr>
          <w:divsChild>
            <w:div w:id="738945527">
              <w:marLeft w:val="0"/>
              <w:marRight w:val="0"/>
              <w:marTop w:val="0"/>
              <w:marBottom w:val="0"/>
              <w:divBdr>
                <w:top w:val="none" w:sz="0" w:space="0" w:color="auto"/>
                <w:left w:val="none" w:sz="0" w:space="0" w:color="auto"/>
                <w:bottom w:val="none" w:sz="0" w:space="0" w:color="auto"/>
                <w:right w:val="none" w:sz="0" w:space="0" w:color="auto"/>
              </w:divBdr>
              <w:divsChild>
                <w:div w:id="151876364">
                  <w:marLeft w:val="0"/>
                  <w:marRight w:val="0"/>
                  <w:marTop w:val="0"/>
                  <w:marBottom w:val="0"/>
                  <w:divBdr>
                    <w:top w:val="none" w:sz="0" w:space="0" w:color="auto"/>
                    <w:left w:val="none" w:sz="0" w:space="0" w:color="auto"/>
                    <w:bottom w:val="none" w:sz="0" w:space="0" w:color="auto"/>
                    <w:right w:val="none" w:sz="0" w:space="0" w:color="auto"/>
                  </w:divBdr>
                  <w:divsChild>
                    <w:div w:id="125817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617962">
          <w:marLeft w:val="0"/>
          <w:marRight w:val="0"/>
          <w:marTop w:val="0"/>
          <w:marBottom w:val="0"/>
          <w:divBdr>
            <w:top w:val="none" w:sz="0" w:space="0" w:color="auto"/>
            <w:left w:val="none" w:sz="0" w:space="0" w:color="auto"/>
            <w:bottom w:val="none" w:sz="0" w:space="0" w:color="auto"/>
            <w:right w:val="none" w:sz="0" w:space="0" w:color="auto"/>
          </w:divBdr>
          <w:divsChild>
            <w:div w:id="1156992328">
              <w:marLeft w:val="0"/>
              <w:marRight w:val="0"/>
              <w:marTop w:val="0"/>
              <w:marBottom w:val="0"/>
              <w:divBdr>
                <w:top w:val="none" w:sz="0" w:space="0" w:color="auto"/>
                <w:left w:val="none" w:sz="0" w:space="0" w:color="auto"/>
                <w:bottom w:val="none" w:sz="0" w:space="0" w:color="auto"/>
                <w:right w:val="none" w:sz="0" w:space="0" w:color="auto"/>
              </w:divBdr>
              <w:divsChild>
                <w:div w:id="542861411">
                  <w:marLeft w:val="0"/>
                  <w:marRight w:val="0"/>
                  <w:marTop w:val="0"/>
                  <w:marBottom w:val="0"/>
                  <w:divBdr>
                    <w:top w:val="none" w:sz="0" w:space="0" w:color="auto"/>
                    <w:left w:val="none" w:sz="0" w:space="0" w:color="auto"/>
                    <w:bottom w:val="none" w:sz="0" w:space="0" w:color="auto"/>
                    <w:right w:val="none" w:sz="0" w:space="0" w:color="auto"/>
                  </w:divBdr>
                  <w:divsChild>
                    <w:div w:id="203380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youtube.com/watch?v=odfinlKthj8" TargetMode="External"/><Relationship Id="rId12" Type="http://schemas.openxmlformats.org/officeDocument/2006/relationships/hyperlink" Target="https://autojosh.com/see-how-lagosians-sleep-in-buses-on-their-way-to-work-in-the-morning-photos/"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s://theconversation.com/one-chance-in-lagos-how-criminal-gangs-rob-city-commuters-216292" TargetMode="External"/><Relationship Id="rId1" Type="http://schemas.openxmlformats.org/officeDocument/2006/relationships/customXml" Target="../customXml/item1.xml"/><Relationship Id="rId6" Type="http://schemas.openxmlformats.org/officeDocument/2006/relationships/hyperlink" Target="https://www.privateproperty.com.ng/flats-apartments-for-rent/lagos-island/lagos-island" TargetMode="Externa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https://sunnewsonline.com/hardship-as-transport-fares-skyrocket-in-lago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lindaikejisblog.com/2024/1/trending-video-of-lagosians-heading-to-work-video-2.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30AE6B-D8A8-4EC6-A167-FE8AEBE251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6</TotalTime>
  <Pages>74</Pages>
  <Words>14623</Words>
  <Characters>83354</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dayo Ayodeji</dc:creator>
  <cp:keywords/>
  <dc:description/>
  <cp:lastModifiedBy>Ilias Shittu-Gbeko</cp:lastModifiedBy>
  <cp:revision>102</cp:revision>
  <dcterms:created xsi:type="dcterms:W3CDTF">2024-06-16T19:44:00Z</dcterms:created>
  <dcterms:modified xsi:type="dcterms:W3CDTF">2024-07-02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3c78433-a0a9-4cb5-a707-0073c9a97b31</vt:lpwstr>
  </property>
  <property fmtid="{D5CDD505-2E9C-101B-9397-08002B2CF9AE}" pid="3" name="Mendeley Document_1">
    <vt:lpwstr>True</vt:lpwstr>
  </property>
  <property fmtid="{D5CDD505-2E9C-101B-9397-08002B2CF9AE}" pid="4" name="Mendeley Unique User Id_1">
    <vt:lpwstr>1408c9ed-d4b9-3ad4-ade3-2a2740fc8035</vt:lpwstr>
  </property>
  <property fmtid="{D5CDD505-2E9C-101B-9397-08002B2CF9AE}" pid="5" name="Mendeley Citation Style_1">
    <vt:lpwstr>http://www.zotero.org/styles/harvard-leeds-beckett-university</vt:lpwstr>
  </property>
  <property fmtid="{D5CDD505-2E9C-101B-9397-08002B2CF9AE}" pid="6" name="Mendeley Recent Style Id 0_1">
    <vt:lpwstr>http://www.zotero.org/styles/american-sociological-association</vt:lpwstr>
  </property>
  <property fmtid="{D5CDD505-2E9C-101B-9397-08002B2CF9AE}" pid="7" name="Mendeley Recent Style Name 0_1">
    <vt:lpwstr>American Sociological Association 6th/7th edition</vt:lpwstr>
  </property>
  <property fmtid="{D5CDD505-2E9C-101B-9397-08002B2CF9AE}" pid="8" name="Mendeley Recent Style Id 1_1">
    <vt:lpwstr>http://www.zotero.org/styles/harvard-bournemouth-university</vt:lpwstr>
  </property>
  <property fmtid="{D5CDD505-2E9C-101B-9397-08002B2CF9AE}" pid="9" name="Mendeley Recent Style Name 1_1">
    <vt:lpwstr>Bournemouth University - Harvard</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2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harvard-leeds-beckett-university</vt:lpwstr>
  </property>
  <property fmtid="{D5CDD505-2E9C-101B-9397-08002B2CF9AE}" pid="17" name="Mendeley Recent Style Name 5_1">
    <vt:lpwstr>Leeds Beckett University - Harvard</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ottingham-trent-university-library-harvard</vt:lpwstr>
  </property>
  <property fmtid="{D5CDD505-2E9C-101B-9397-08002B2CF9AE}" pid="23" name="Mendeley Recent Style Name 8_1">
    <vt:lpwstr>Nottingham Trent University Library - Harvard</vt:lpwstr>
  </property>
  <property fmtid="{D5CDD505-2E9C-101B-9397-08002B2CF9AE}" pid="24" name="Mendeley Recent Style Id 9_1">
    <vt:lpwstr>http://www.zotero.org/styles/harvard-university-of-wolverhampton</vt:lpwstr>
  </property>
  <property fmtid="{D5CDD505-2E9C-101B-9397-08002B2CF9AE}" pid="25" name="Mendeley Recent Style Name 9_1">
    <vt:lpwstr>University of Wolverhampton - Harvard</vt:lpwstr>
  </property>
</Properties>
</file>